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2C98A" w14:textId="75935F85" w:rsidR="00EA1491" w:rsidRPr="00FF6EAB" w:rsidRDefault="00EA1491" w:rsidP="00FF6EAB">
      <w:pPr>
        <w:pStyle w:val="Ttulo1"/>
      </w:pPr>
      <w:bookmarkStart w:id="0" w:name="_Hlk77758160"/>
      <w:commentRangeStart w:id="1"/>
      <w:r w:rsidRPr="00FF6EAB">
        <w:t>Abstract</w:t>
      </w:r>
      <w:commentRangeEnd w:id="1"/>
      <w:r w:rsidR="00C41400">
        <w:rPr>
          <w:rStyle w:val="Refdecomentario"/>
          <w:rFonts w:asciiTheme="minorHAnsi" w:eastAsiaTheme="minorEastAsia" w:hAnsiTheme="minorHAnsi" w:cstheme="minorBidi"/>
          <w:color w:val="auto"/>
        </w:rPr>
        <w:commentReference w:id="1"/>
      </w:r>
    </w:p>
    <w:p w14:paraId="31C459EB" w14:textId="2CF0DCF3" w:rsidR="00EA1491" w:rsidRPr="00FF6EAB" w:rsidRDefault="00A261E1" w:rsidP="00EA1491">
      <w:pPr>
        <w:rPr>
          <w:rFonts w:cstheme="minorHAnsi"/>
          <w:lang w:val="en-US"/>
        </w:rPr>
      </w:pPr>
      <w:commentRangeStart w:id="2"/>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assimilated, </w:t>
      </w:r>
      <w:r w:rsidR="003F07A0">
        <w:rPr>
          <w:rFonts w:cstheme="minorHAnsi"/>
          <w:lang w:val="en-US"/>
        </w:rPr>
        <w:t xml:space="preserve">and offer potential for capturing the complex spatial </w:t>
      </w:r>
      <w:r w:rsidR="005953EE">
        <w:rPr>
          <w:rFonts w:cstheme="minorHAnsi"/>
          <w:lang w:val="en-US"/>
        </w:rPr>
        <w:t xml:space="preserve">processes and patterns associated with </w:t>
      </w:r>
      <w:proofErr w:type="spellStart"/>
      <w:r w:rsidR="0060588A">
        <w:rPr>
          <w:rFonts w:cstheme="minorHAnsi"/>
          <w:lang w:val="en-US"/>
        </w:rPr>
        <w:t>urban</w:t>
      </w:r>
      <w:r w:rsidR="005953EE">
        <w:rPr>
          <w:rFonts w:cstheme="minorHAnsi"/>
          <w:lang w:val="en-US"/>
        </w:rPr>
        <w:t>isation</w:t>
      </w:r>
      <w:proofErr w:type="spellEnd"/>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CD71CA">
        <w:rPr>
          <w:rFonts w:cstheme="minorHAnsi"/>
          <w:lang w:val="en-US"/>
        </w:rPr>
        <w:t>U-Net</w:t>
      </w:r>
      <w:r w:rsidR="00EE21D2">
        <w:rPr>
          <w:rFonts w:cstheme="minorHAnsi"/>
          <w:lang w:val="en-US"/>
        </w:rPr>
        <w:t xml:space="preserve">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CD71CA">
        <w:rPr>
          <w:rFonts w:cstheme="minorHAnsi"/>
          <w:lang w:val="en-US"/>
        </w:rPr>
        <w:t>U-Net</w:t>
      </w:r>
      <w:r w:rsidR="0051208E">
        <w:rPr>
          <w:rFonts w:cstheme="minorHAnsi"/>
          <w:lang w:val="en-US"/>
        </w:rPr>
        <w:t xml:space="preserve">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054C8A">
        <w:rPr>
          <w:rFonts w:cstheme="minorHAnsi" w:hint="eastAsia"/>
          <w:lang w:val="en-US"/>
        </w:rPr>
        <w:t>pr</w:t>
      </w:r>
      <w:r w:rsidR="00054C8A">
        <w:rPr>
          <w:rFonts w:cstheme="minorHAnsi"/>
          <w:lang w:val="en-US"/>
        </w:rPr>
        <w:t xml:space="preserve">evious </w:t>
      </w:r>
      <w:r w:rsidR="00466215">
        <w:rPr>
          <w:rFonts w:cstheme="minorHAnsi"/>
          <w:lang w:val="en-US"/>
        </w:rPr>
        <w:t>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w:t>
      </w:r>
      <w:proofErr w:type="spellStart"/>
      <w:r w:rsidR="00E932B5">
        <w:rPr>
          <w:rFonts w:cstheme="minorHAnsi"/>
          <w:lang w:val="en-US"/>
        </w:rPr>
        <w:t>neighbourhood</w:t>
      </w:r>
      <w:proofErr w:type="spellEnd"/>
      <w:r w:rsidR="00E932B5">
        <w:rPr>
          <w:rFonts w:cstheme="minorHAnsi"/>
          <w:lang w:val="en-US"/>
        </w:rPr>
        <w:t xml:space="preserve">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2"/>
      <w:r w:rsidR="00F32684">
        <w:rPr>
          <w:rStyle w:val="Refdecomentario"/>
        </w:rPr>
        <w:commentReference w:id="2"/>
      </w:r>
    </w:p>
    <w:p w14:paraId="3DF8521D" w14:textId="77777777" w:rsidR="00701987" w:rsidRDefault="00701987">
      <w:pPr>
        <w:spacing w:after="160"/>
        <w:rPr>
          <w:ins w:id="3" w:author="RICHARD JAMES HEWITT" w:date="2021-11-09T10:07:00Z"/>
          <w:rFonts w:ascii="Calibri" w:hAnsi="Calibri" w:cs="Calibri"/>
          <w:lang w:val="en-US"/>
        </w:rPr>
      </w:pPr>
      <w:ins w:id="4" w:author="RICHARD JAMES HEWITT" w:date="2021-11-09T10:07:00Z">
        <w:r>
          <w:rPr>
            <w:rFonts w:ascii="Calibri" w:hAnsi="Calibri" w:cs="Calibri"/>
            <w:lang w:val="en-US"/>
          </w:rPr>
          <w:t>General comments:</w:t>
        </w:r>
      </w:ins>
    </w:p>
    <w:p w14:paraId="211050C2" w14:textId="0866CC21" w:rsidR="00EA1491" w:rsidRDefault="00701987">
      <w:pPr>
        <w:spacing w:after="160"/>
        <w:rPr>
          <w:rFonts w:ascii="Calibri" w:eastAsiaTheme="majorEastAsia" w:hAnsi="Calibri" w:cs="Calibri"/>
          <w:color w:val="2F5496" w:themeColor="accent1" w:themeShade="BF"/>
          <w:sz w:val="32"/>
          <w:szCs w:val="32"/>
          <w:lang w:val="en-US"/>
        </w:rPr>
      </w:pPr>
      <w:ins w:id="5" w:author="RICHARD JAMES HEWITT" w:date="2021-11-09T10:07:00Z">
        <w:r>
          <w:rPr>
            <w:rFonts w:ascii="Calibri" w:hAnsi="Calibri" w:cs="Calibri"/>
            <w:lang w:val="en-US"/>
          </w:rPr>
          <w:t xml:space="preserve">It’s quite a dense read, </w:t>
        </w:r>
      </w:ins>
      <w:ins w:id="6" w:author="RICHARD JAMES HEWITT" w:date="2021-11-09T10:08:00Z">
        <w:r>
          <w:rPr>
            <w:rFonts w:ascii="Calibri" w:hAnsi="Calibri" w:cs="Calibri"/>
            <w:lang w:val="en-US"/>
          </w:rPr>
          <w:t>though it’s clear that a lot of work has been put into it, I would focus on presenting some clear messages, e.g. through use of statements like “In this paper, we aim to show….”, or “in this paper we challenge these assumptions by..” or “In this paper, we address this resear</w:t>
        </w:r>
      </w:ins>
      <w:ins w:id="7" w:author="RICHARD JAMES HEWITT" w:date="2021-11-09T10:09:00Z">
        <w:r>
          <w:rPr>
            <w:rFonts w:ascii="Calibri" w:hAnsi="Calibri" w:cs="Calibri"/>
            <w:lang w:val="en-US"/>
          </w:rPr>
          <w:t>ch gap by..” Ideally this statement should come after two or three paragraphs of introduction. As a reader, I want to become briefly familiarized with the topic</w:t>
        </w:r>
        <w:r w:rsidR="00C06A47">
          <w:rPr>
            <w:rFonts w:ascii="Calibri" w:hAnsi="Calibri" w:cs="Calibri"/>
            <w:lang w:val="en-US"/>
          </w:rPr>
          <w:t xml:space="preserve"> by reading the introduction, and then run hard up against a powerful statement that positions the research and </w:t>
        </w:r>
      </w:ins>
      <w:ins w:id="8" w:author="RICHARD JAMES HEWITT" w:date="2021-11-09T10:10:00Z">
        <w:r w:rsidR="00C06A47">
          <w:rPr>
            <w:rFonts w:ascii="Calibri" w:hAnsi="Calibri" w:cs="Calibri"/>
            <w:lang w:val="en-US"/>
          </w:rPr>
          <w:t xml:space="preserve">explains why it is necessary. At present, there isn’t enough explanation as to why the research presented is needed. It’s true if you read very closely some gaps and weaknesses in current literature are </w:t>
        </w:r>
      </w:ins>
      <w:ins w:id="9" w:author="RICHARD JAMES HEWITT" w:date="2021-11-09T10:11:00Z">
        <w:r w:rsidR="00C06A47">
          <w:rPr>
            <w:rFonts w:ascii="Calibri" w:hAnsi="Calibri" w:cs="Calibri"/>
            <w:lang w:val="en-US"/>
          </w:rPr>
          <w:t xml:space="preserve">highlighted, and we can this intuit a need for the approach described, but instead of having to intuit it, we distracted skim readers really need to have it shouted in our face. </w:t>
        </w:r>
      </w:ins>
      <w:ins w:id="10" w:author="RICHARD JAMES HEWITT" w:date="2021-11-09T10:12:00Z">
        <w:r w:rsidR="00C06A47" w:rsidRPr="00C06A47">
          <w:rPr>
            <mc:AlternateContent>
              <mc:Choice Requires="w16se">
                <w:rFonts w:ascii="Calibri" w:hAnsi="Calibri" w:cs="Calibri"/>
              </mc:Choic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ins>
      <w:ins w:id="11" w:author="RICHARD JAMES HEWITT" w:date="2021-11-09T10:11:00Z">
        <w:r w:rsidR="00C06A47">
          <w:rPr>
            <w:rFonts w:ascii="Calibri" w:hAnsi="Calibri" w:cs="Calibri"/>
            <w:lang w:val="en-US"/>
          </w:rPr>
          <w:t xml:space="preserve"> </w:t>
        </w:r>
      </w:ins>
      <w:ins w:id="12" w:author="RICHARD JAMES HEWITT" w:date="2021-11-09T10:10:00Z">
        <w:r w:rsidR="00C06A47">
          <w:rPr>
            <w:rFonts w:ascii="Calibri" w:hAnsi="Calibri" w:cs="Calibri"/>
            <w:lang w:val="en-US"/>
          </w:rPr>
          <w:t xml:space="preserve"> </w:t>
        </w:r>
      </w:ins>
      <w:ins w:id="13" w:author="RICHARD JAMES HEWITT" w:date="2021-11-09T10:09:00Z">
        <w:r w:rsidR="00C06A47">
          <w:rPr>
            <w:rFonts w:ascii="Calibri" w:hAnsi="Calibri" w:cs="Calibri"/>
            <w:lang w:val="en-US"/>
          </w:rPr>
          <w:t xml:space="preserve"> </w:t>
        </w:r>
        <w:r>
          <w:rPr>
            <w:rFonts w:ascii="Calibri" w:hAnsi="Calibri" w:cs="Calibri"/>
            <w:lang w:val="en-US"/>
          </w:rPr>
          <w:t xml:space="preserve"> </w:t>
        </w:r>
      </w:ins>
      <w:r w:rsidR="00EA1491">
        <w:rPr>
          <w:rFonts w:ascii="Calibri" w:hAnsi="Calibri" w:cs="Calibri"/>
          <w:lang w:val="en-US"/>
        </w:rPr>
        <w:br w:type="page"/>
      </w:r>
    </w:p>
    <w:p w14:paraId="5A37ACD2" w14:textId="2723BCD7" w:rsidR="00896FEC" w:rsidRPr="009E67B1" w:rsidRDefault="00896FEC" w:rsidP="00625C38">
      <w:pPr>
        <w:pStyle w:val="Ttulo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37A48E66"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EndPr/>
        <w:sdtContent>
          <w:r w:rsidR="004208E0">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Ob3RlcyI6IlBJSTogIFMwMTY5MjA0NjE5MzA1OTEyIiwiT3JnYW5pemF0aW9ucyI6W10sIk90aGVyc0ludm9sdmVkIjpbXSwiUGFnZVJhbmdlIjoiPHNwPlxyXG4gIDxuPjEwMzczMzwvbj5cclxuICA8aW4+dHJ1ZTwvaW4+XHJcbiAgPG9zPjEwMzczMzwvb3M+XHJcbiAgPHBzPjEwMzczMzwvcHM+XHJcbjwvc3A+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A5LTI5VDEzOjM5OjEz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xNy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DQyMDk4MDE5ODc5NTY2IiwiVXJpU3RyaW5nIjoiaHR0cHM6Ly9kb2kub3JnLzEwLjExNzcvMDA0MjA5ODAxOTg3OTU2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wOS0yOVQxMzozOToxMy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lUMTM6Mzk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004208E0">
            <w:rPr>
              <w:rFonts w:ascii="Calibri" w:hAnsi="Calibri" w:cs="Calibri"/>
              <w:noProof/>
            </w:rPr>
            <w:fldChar w:fldCharType="separate"/>
          </w:r>
          <w:r w:rsidR="001566B7">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del w:id="14" w:author="RICHARD JAMES HEWITT" w:date="2021-10-03T12:18:00Z">
        <w:r w:rsidR="00E92714" w:rsidDel="00501831">
          <w:rPr>
            <w:rFonts w:ascii="Calibri" w:hAnsi="Calibri" w:cs="Calibri"/>
          </w:rPr>
          <w:delText>the</w:delText>
        </w:r>
      </w:del>
      <w:r w:rsidR="00E92714">
        <w:rPr>
          <w:rFonts w:ascii="Calibri" w:hAnsi="Calibri" w:cs="Calibri"/>
        </w:rPr>
        <w:t xml:space="preserv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key roles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xml:space="preserve">, economic </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EndPr/>
        <w:sdtContent>
          <w:r w:rsidR="00EF390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Ob3RlcyI6IlBJSTogIFMwMjY0ODM3NzE2MzAzNzUxIiwiT3JnYW5pemF0aW9ucyI6W10sIk90aGVyc0ludm9sdmVkIjpbXSwiUGFnZVJhbmdlIjoiPHNwPlxyXG4gIDxuPjM2MTwvbj5cclxuICA8aW4+dHJ1ZTwvaW4+XHJcbiAgPG9zPjM2MTwvb3M+XHJcbiAgPHBzPjM2MTwvcHM+XHJcbjwvc3A+XHJcbjxlcD5cclxuICA8bj4zNzE8L24+XHJcbiAgPGluPnRydWU8L2luPlxyXG4gIDxvcz4zNzE8L29zPlxyXG4gIDxwcz4zNzE8L3BzPlxyXG48L2VwPlxyXG48b3M+MzYxLTM3M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DktMjlUMTM6Mzk6MTM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U3RhcnQiOjE4LCJSYW5nZUxlbmd0aCI6MjIsIlJlZmVyZW5jZUlkIjoiMWM3ZjAzMDEtNDFjZi00ZDIxLTlkMDEtMTdhZWQ2YjdjNj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VudnNvZnQuMjAxOC4wNy4wMTMiLCJVcmlTdHJpbmciOiJodHRwczovL2RvaS5vcmcvMTAuMTAxNi9qLmVudnNvZnQuMjAxOC4wNy4w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U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aaGVuZyBldCBhbC4gMjAxNzsgTmV3bGFuZCBldCBhbC4gMjAxOCkifV19LCJUYWciOiJDaXRhdmlQbGFjZWhvbGRlciNkMjk3NTY4MS0wNWMxLTQwOGMtYTk2My01ZjdlY2RjNmMzZjQiLCJUZXh0IjoiKFpoZW5nIGV0IGFsLiAyMDE3OyBOZXdsYW5kIGV0IGFsLiAyMDE4KSIsIldBSVZlcnNpb24iOiI2LjEwLjAuMCJ9}</w:instrText>
          </w:r>
          <w:r w:rsidR="00EF3904">
            <w:rPr>
              <w:rFonts w:ascii="Calibri" w:hAnsi="Calibri" w:cs="Calibri"/>
              <w:noProof/>
            </w:rPr>
            <w:fldChar w:fldCharType="separate"/>
          </w:r>
          <w:r w:rsidR="001566B7">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w:t>
      </w:r>
      <w:proofErr w:type="spellStart"/>
      <w:r w:rsidR="001D6031">
        <w:rPr>
          <w:rFonts w:ascii="Calibri" w:hAnsi="Calibri" w:cs="Calibri"/>
        </w:rPr>
        <w:t>Modeling</w:t>
      </w:r>
      <w:proofErr w:type="spellEnd"/>
      <w:r w:rsidR="001D6031">
        <w:rPr>
          <w:rFonts w:ascii="Calibri" w:hAnsi="Calibri" w:cs="Calibri"/>
        </w:rPr>
        <w:t xml:space="preserve"> city dynamics to a future extent has been practiced in many regions of the world </w:t>
      </w:r>
      <w:ins w:id="15" w:author="RICHARD JAMES HEWITT" w:date="2021-10-03T12:19:00Z">
        <w:r w:rsidR="00501831">
          <w:rPr>
            <w:rFonts w:ascii="Calibri" w:hAnsi="Calibri" w:cs="Calibri"/>
          </w:rPr>
          <w:t>t</w:t>
        </w:r>
      </w:ins>
      <w:ins w:id="16" w:author="RICHARD JAMES HEWITT" w:date="2021-10-03T12:20:00Z">
        <w:r w:rsidR="00501831">
          <w:rPr>
            <w:rFonts w:ascii="Calibri" w:hAnsi="Calibri" w:cs="Calibri"/>
          </w:rPr>
          <w:t xml:space="preserve">o assist in mitigation of environmental challenges like </w:t>
        </w:r>
      </w:ins>
      <w:del w:id="17" w:author="RICHARD JAMES HEWITT" w:date="2021-10-03T12:19:00Z">
        <w:r w:rsidR="00096A5F" w:rsidDel="00501831">
          <w:rPr>
            <w:rFonts w:ascii="Calibri" w:hAnsi="Calibri" w:cs="Calibri"/>
          </w:rPr>
          <w:delText>for</w:delText>
        </w:r>
      </w:del>
      <w:del w:id="18" w:author="RICHARD JAMES HEWITT" w:date="2021-10-03T12:20:00Z">
        <w:r w:rsidR="009504EC" w:rsidDel="00501831">
          <w:rPr>
            <w:rFonts w:ascii="Calibri" w:hAnsi="Calibri" w:cs="Calibri"/>
          </w:rPr>
          <w:delText xml:space="preserve"> </w:delText>
        </w:r>
        <w:r w:rsidR="00EA4D2B" w:rsidDel="00501831">
          <w:rPr>
            <w:rFonts w:ascii="Calibri" w:hAnsi="Calibri" w:cs="Calibri"/>
          </w:rPr>
          <w:delText>mitigat</w:delText>
        </w:r>
        <w:r w:rsidR="00096A5F" w:rsidDel="00501831">
          <w:rPr>
            <w:rFonts w:ascii="Calibri" w:hAnsi="Calibri" w:cs="Calibri"/>
          </w:rPr>
          <w:delText>ing</w:delText>
        </w:r>
      </w:del>
      <w:r w:rsidR="006C7461">
        <w:rPr>
          <w:rFonts w:ascii="Calibri" w:hAnsi="Calibri" w:cs="Calibri"/>
        </w:rPr>
        <w:t xml:space="preserve"> </w:t>
      </w:r>
      <w:r w:rsidR="00FE5774" w:rsidRPr="00FE5774">
        <w:rPr>
          <w:rFonts w:ascii="Calibri" w:hAnsi="Calibri" w:cs="Calibri"/>
        </w:rPr>
        <w:t>air pollution</w:t>
      </w:r>
      <w:r w:rsidR="00250EAE">
        <w:rPr>
          <w:rFonts w:ascii="Calibri" w:hAnsi="Calibri" w:cs="Calibri"/>
        </w:rPr>
        <w:t xml:space="preserve"> </w:t>
      </w:r>
      <w:sdt>
        <w:sdtPr>
          <w:rPr>
            <w:rFonts w:ascii="Calibri" w:hAnsi="Calibri" w:cs="Calibri"/>
          </w:rPr>
          <w:alias w:val="To edit, see citavi.com/edit"/>
          <w:tag w:val="CitaviPlaceholder#fbd5d333-3303-4748-9a60-9b30ee573026"/>
          <w:id w:val="-83918371"/>
          <w:placeholder>
            <w:docPart w:val="DefaultPlaceholder_-1854013440"/>
          </w:placeholder>
        </w:sdtPr>
        <w:sdtEndPr/>
        <w:sdtContent>
          <w:r w:rsidR="00250EAE">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ZhbiBldCBhbC4gMjAyMCkifV19LCJUYWciOiJDaXRhdmlQbGFjZWhvbGRlciNmYmQ1ZDMzMy0zMzAzLTQ3NDgtOWE2MC05YjMwZWU1NzMwMjYiLCJUZXh0IjoiKEZhbiBldCBhbC4gMjAyMCkiLCJXQUlWZXJzaW9uIjoiNi4xMC4wLjAifQ==}</w:instrText>
          </w:r>
          <w:r w:rsidR="00250EAE">
            <w:rPr>
              <w:rFonts w:ascii="Calibri" w:hAnsi="Calibri" w:cs="Calibri"/>
              <w:noProof/>
            </w:rPr>
            <w:fldChar w:fldCharType="separate"/>
          </w:r>
          <w:r w:rsidR="001566B7">
            <w:rPr>
              <w:rFonts w:ascii="Calibri" w:hAnsi="Calibri" w:cs="Calibri"/>
              <w:noProof/>
            </w:rPr>
            <w:t>(Fan et al. 2020)</w:t>
          </w:r>
          <w:r w:rsidR="00250EAE">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EndPr/>
        <w:sdtContent>
          <w:r w:rsidR="00A760A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ZmZpbGlhdGlvbiI6IkRlcGFydG1lbnQgb2YgRWNvbG9naWNhbCBEeW5hbWljcyBMZWlibml6IEluc3RpdHV0ZSBmb3IgWm9vIGFuZCBXaWxkbGlmZSBSZXNlYXJjaCAoSVpXKSAgQmVybGluIEdlcm1hbnlcclxuQmVybGlu4oCQQnJhbmRlbmJ1cmcgSW5zdGl0dXRlIG9mIEFkdmFuY2VkIEJpb2RpdmVyc2l0eSBSZXNlYXJjaCAoQkJJQikgIEJlcmxpbiBHZXJtYW55XHJcbkRlcGFydG1lbnQgb2YgRWNvbG9neSBUZWNobmlzY2hlIFVuaXZlcnNpdMOkdCBCZXJsaW4gKFRVKSAgQmVybGluIEdlcm1hbnki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00A760AA">
            <w:rPr>
              <w:rFonts w:ascii="Calibri" w:hAnsi="Calibri" w:cs="Calibri"/>
              <w:noProof/>
            </w:rPr>
            <w:fldChar w:fldCharType="separate"/>
          </w:r>
          <w:r w:rsidR="001566B7">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EndPr/>
        <w:sdtContent>
          <w:r w:rsidR="006648D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5vdGVzIjoiUElJOiAgUzAyNjQ4Mzc3MTkzMTc3MDMiLCJPcmdhbml6YXRpb25zIjpbXSwiT3RoZXJzSW52b2x2ZWQiOltdLCJQYWdlUmFuZ2UiOiI8c3A+XHJcbiAgPG4+MTA0NzE1PC9uPlxyXG4gIDxpbj50cnVlPC9pbj5cclxuICA8b3M+MTA0NzE1PC9vcz5cclxuICA8cHM+MTA0NzE1PC9wcz5cclxuPC9zcD5cclxuPG9zPjEwNDcxN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RaXUgZXQgYWwuIDIwMjApIn1dfSwiVGFnIjoiQ2l0YXZpUGxhY2Vob2xkZXIjODBmZGVjMzgtZmY1My00MjExLTk1NmYtNDNlN2U2NDU2ODYyIiwiVGV4dCI6IihRaXUgZXQgYWwuIDIwMjApIiwiV0FJVmVyc2lvbiI6IjYuMTAuMC4wIn0=}</w:instrText>
          </w:r>
          <w:r w:rsidR="006648DA">
            <w:rPr>
              <w:rFonts w:ascii="Calibri" w:hAnsi="Calibri" w:cs="Calibri"/>
              <w:noProof/>
            </w:rPr>
            <w:fldChar w:fldCharType="separate"/>
          </w:r>
          <w:r w:rsidR="001566B7">
            <w:rPr>
              <w:rFonts w:ascii="Calibri" w:hAnsi="Calibri" w:cs="Calibri"/>
              <w:noProof/>
            </w:rPr>
            <w:t>(Qiu et al. 2020)</w:t>
          </w:r>
          <w:r w:rsidR="006648DA">
            <w:rPr>
              <w:rFonts w:ascii="Calibri" w:hAnsi="Calibri" w:cs="Calibri"/>
              <w:noProof/>
            </w:rPr>
            <w:fldChar w:fldCharType="end"/>
          </w:r>
        </w:sdtContent>
      </w:sdt>
      <w:ins w:id="19" w:author="RICHARD JAMES HEWITT" w:date="2021-10-03T12:20:00Z">
        <w:r w:rsidR="00501831">
          <w:rPr>
            <w:rFonts w:ascii="Calibri" w:hAnsi="Calibri" w:cs="Calibri"/>
          </w:rPr>
          <w:t xml:space="preserve">, </w:t>
        </w:r>
        <w:r w:rsidR="00501831" w:rsidRPr="00501831">
          <w:rPr>
            <w:rFonts w:ascii="Calibri" w:hAnsi="Calibri" w:cs="Calibri"/>
            <w:i/>
            <w:iCs/>
          </w:rPr>
          <w:t>inter alia</w:t>
        </w:r>
      </w:ins>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proofErr w:type="spellStart"/>
      <w:r w:rsidR="00A310C3">
        <w:rPr>
          <w:rFonts w:ascii="Calibri" w:hAnsi="Calibri" w:cs="Calibri"/>
        </w:rPr>
        <w:t>modeling</w:t>
      </w:r>
      <w:proofErr w:type="spellEnd"/>
      <w:r w:rsidR="00A310C3">
        <w:rPr>
          <w:rFonts w:ascii="Calibri" w:hAnsi="Calibri" w:cs="Calibri"/>
        </w:rPr>
        <w:t xml:space="preserve">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w:t>
      </w:r>
      <w:proofErr w:type="spellStart"/>
      <w:r w:rsidR="00094D3A">
        <w:rPr>
          <w:rFonts w:ascii="Calibri" w:hAnsi="Calibri" w:cs="Calibri"/>
        </w:rPr>
        <w:t>modeling</w:t>
      </w:r>
      <w:proofErr w:type="spellEnd"/>
      <w:r w:rsidR="00094D3A">
        <w:rPr>
          <w:rFonts w:ascii="Calibri" w:hAnsi="Calibri" w:cs="Calibri"/>
        </w:rPr>
        <w:t xml:space="preserve">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w:t>
      </w:r>
      <w:proofErr w:type="spellStart"/>
      <w:r w:rsidR="00094D3A">
        <w:rPr>
          <w:rFonts w:ascii="Calibri" w:hAnsi="Calibri" w:cs="Calibri"/>
        </w:rPr>
        <w:t>modeling</w:t>
      </w:r>
      <w:proofErr w:type="spellEnd"/>
      <w:r w:rsidR="00094D3A">
        <w:rPr>
          <w:rFonts w:ascii="Calibri" w:hAnsi="Calibri" w:cs="Calibri"/>
        </w:rPr>
        <w:t xml:space="preserve">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ins w:id="20" w:author="RICHARD JAMES HEWITT" w:date="2021-10-03T12:20:00Z">
        <w:r w:rsidR="00501831">
          <w:rPr>
            <w:rFonts w:ascii="Calibri" w:hAnsi="Calibri" w:cs="Calibri"/>
          </w:rPr>
          <w:t>about</w:t>
        </w:r>
      </w:ins>
      <w:del w:id="21" w:author="RICHARD JAMES HEWITT" w:date="2021-10-03T12:20:00Z">
        <w:r w:rsidR="00D86B1A" w:rsidDel="00501831">
          <w:rPr>
            <w:rFonts w:ascii="Calibri" w:hAnsi="Calibri" w:cs="Calibri"/>
          </w:rPr>
          <w:delText>on</w:delText>
        </w:r>
      </w:del>
      <w:r w:rsidR="00D86B1A">
        <w:rPr>
          <w:rFonts w:ascii="Calibri" w:hAnsi="Calibri" w:cs="Calibri"/>
        </w:rPr>
        <w:t xml:space="preserve"> </w:t>
      </w:r>
      <w:r w:rsidR="0008049F">
        <w:rPr>
          <w:rFonts w:ascii="Calibri" w:hAnsi="Calibri" w:cs="Calibri"/>
        </w:rPr>
        <w:t xml:space="preserve">the </w:t>
      </w:r>
      <w:r w:rsidR="00D86B1A">
        <w:rPr>
          <w:rFonts w:ascii="Calibri" w:hAnsi="Calibri" w:cs="Calibri"/>
        </w:rPr>
        <w:t xml:space="preserve">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S0yOVQxMzozOTox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5LTI5VDEzOjM5OjE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zMS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1dLCJGb3JtYXR0ZWRUZXh0Ijp7IiRpZCI6IjMyIiwiQ291bnQiOjEsIlRleHRVbml0cyI6W3siJGlkIjoiMzMiLCJGb250U3R5bGUiOnsiJGlkIjoiMzQiLCJOZXV0cmFsIjp0cnVlfSwiUmVhZGluZ09yZGVyIjoxLCJUZXh0IjoiKENsYXJrZSBhbmQgSm9obnNvbiAyMDIwOyBNYW5zb3VyIGV0IGFsLiAyMDIwOyBQZW5nIGV0IGFsLiAyMDIwKSJ9XX0sIlRhZyI6IkNpdGF2aVBsYWNlaG9sZGVyIzE1NGFmZTk2LTFkZjktNGRmYi05NjhjLWZiMTUwODY5NjU0OCIsIlRleHQiOiIoQ2xhcmtlIGFuZCBKb2huc29uIDIwMjA7IE1hbnNvdXIgZXQgYWwuIDIwMjA7IFBlbmcgZXQgYWwuIDIwMjApIiwiV0FJVmVyc2lvbiI6IjYuMTAuMC4wIn0=}</w:instrText>
          </w:r>
          <w:r w:rsidR="00094D3A">
            <w:rPr>
              <w:rFonts w:ascii="Calibri" w:hAnsi="Calibri" w:cs="Calibri"/>
              <w:noProof/>
            </w:rPr>
            <w:fldChar w:fldCharType="separate"/>
          </w:r>
          <w:r w:rsidR="001566B7">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w:t>
      </w:r>
      <w:proofErr w:type="spellStart"/>
      <w:r w:rsidR="00041305">
        <w:rPr>
          <w:rFonts w:ascii="Calibri" w:hAnsi="Calibri" w:cs="Calibri"/>
        </w:rPr>
        <w:t>modeling</w:t>
      </w:r>
      <w:proofErr w:type="spellEnd"/>
      <w:r w:rsidR="00041305">
        <w:rPr>
          <w:rFonts w:ascii="Calibri" w:hAnsi="Calibri" w:cs="Calibri"/>
        </w:rPr>
        <w:t xml:space="preserve">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1dLCJGb3JtYXR0ZWRUZXh0Ijp7IiRpZCI6IjI1IiwiQ291bnQiOjEsIlRleHRVbml0cyI6W3siJGlkIjoiMjYiLCJGb250U3R5bGUiOnsiJGlkIjoiMjciLCJOZXV0cmFsIjp0cnVlfSwiUmVhZGluZ09yZGVyIjoxLCJUZXh0IjoiKEdhbnR1bXVyIGV0IGFsLiAyMDIwOyBTaGFmaXphZGVoLU1vZ2hhZGFtIGV0IGFsLiAyMDE3KSJ9XX0sIlRhZyI6IkNpdGF2aVBsYWNlaG9sZGVyI2M2YTZkODRhLTdjZTYtNGJjNi1hYTA5LWNkNTc0YjBlMDc5MiIsIlRleHQiOiIoR2FudHVtdXIgZXQgYWwuIDIwMjA7IFNoYWZpemFkZWgtTW9naGFkYW0gZXQgYWwuIDIwMTcpIiwiV0FJVmVyc2lvbiI6IjYuMTAuMC4wIn0=}</w:instrText>
          </w:r>
          <w:r w:rsidR="006C7461">
            <w:rPr>
              <w:rFonts w:ascii="Calibri" w:hAnsi="Calibri" w:cs="Calibri"/>
              <w:noProof/>
            </w:rPr>
            <w:fldChar w:fldCharType="separate"/>
          </w:r>
          <w:r w:rsidR="001566B7">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 xml:space="preserve">urban </w:t>
      </w:r>
      <w:proofErr w:type="spellStart"/>
      <w:r w:rsidR="00571145">
        <w:rPr>
          <w:rFonts w:ascii="Calibri" w:hAnsi="Calibri" w:cs="Calibri"/>
        </w:rPr>
        <w:t>modeling</w:t>
      </w:r>
      <w:proofErr w:type="spellEnd"/>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 xml:space="preserve">spatial dynamics, patterns, and </w:t>
      </w:r>
      <w:proofErr w:type="spellStart"/>
      <w:r w:rsidR="00C83639">
        <w:rPr>
          <w:rFonts w:ascii="Calibri" w:hAnsi="Calibri" w:cs="Calibri"/>
        </w:rPr>
        <w:t>stochasticities</w:t>
      </w:r>
      <w:proofErr w:type="spellEnd"/>
      <w:r w:rsidR="00C83639">
        <w:rPr>
          <w:rFonts w:ascii="Calibri" w:hAnsi="Calibri" w:cs="Calibri"/>
        </w:rPr>
        <w:t xml:space="preserve">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EndPr/>
        <w:sdtContent>
          <w:commentRangeStart w:id="22"/>
          <w:r w:rsidR="000C434B">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ZmZpbGlhdGlvbiI6IlVuaXZlcnNpdHkgb2YgUXVlZW5zbGFuZCwgQXVzdHJhbGlhXHJcblVuaXZlcnNpdHkgQ29sbGVnZSBMb25kb24sIFVLIiwiQXV0aG9ycyI6W3siJGlkIjoiNC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NSIsIiR0eXBlIjoiU3dpc3NBY2FkZW1pYy5DaXRhdmkuUHJvamVjdCwgU3dpc3NBY2FkZW1pYy5DaXRhdmkifX0seyIkaWQiOiI2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NS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MaXUgZXQgYWwuIDIwMjEpIn1dfSwiVGFnIjoiQ2l0YXZpUGxhY2Vob2xkZXIjNzE1NjU1M2ItZjJhMi00ZDE2LWI0NTgtODZiZmIzN2NhNTExIiwiVGV4dCI6IihMaXUgZXQgYWwuIDIwMjEpIiwiV0FJVmVyc2lvbiI6IjYuMTAuMC4wIn0=}</w:instrText>
          </w:r>
          <w:r w:rsidR="000C434B">
            <w:rPr>
              <w:rFonts w:ascii="Calibri" w:hAnsi="Calibri" w:cs="Calibri"/>
              <w:noProof/>
            </w:rPr>
            <w:fldChar w:fldCharType="separate"/>
          </w:r>
          <w:r w:rsidR="001566B7">
            <w:rPr>
              <w:rFonts w:ascii="Calibri" w:hAnsi="Calibri" w:cs="Calibri"/>
              <w:noProof/>
            </w:rPr>
            <w:t>(Liu et al. 2021)</w:t>
          </w:r>
          <w:r w:rsidR="000C434B">
            <w:rPr>
              <w:rFonts w:ascii="Calibri" w:hAnsi="Calibri" w:cs="Calibri"/>
              <w:noProof/>
            </w:rPr>
            <w:fldChar w:fldCharType="end"/>
          </w:r>
          <w:commentRangeEnd w:id="22"/>
          <w:r w:rsidR="00435531">
            <w:rPr>
              <w:rStyle w:val="Refdecomentario"/>
            </w:rPr>
            <w:commentReference w:id="22"/>
          </w:r>
        </w:sdtContent>
      </w:sdt>
      <w:r w:rsidR="00EC7F40">
        <w:rPr>
          <w:rFonts w:ascii="Calibri" w:hAnsi="Calibri" w:cs="Calibri"/>
        </w:rPr>
        <w:t>.</w:t>
      </w:r>
    </w:p>
    <w:p w14:paraId="1FE356E5" w14:textId="44E93AE5"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}</w:instrText>
          </w:r>
          <w:r>
            <w:rPr>
              <w:rFonts w:ascii="Calibri" w:hAnsi="Calibri" w:cs="Calibri"/>
              <w:noProof/>
            </w:rPr>
            <w:fldChar w:fldCharType="separate"/>
          </w:r>
          <w:r w:rsidR="001566B7">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 xml:space="preserve">are composed </w:t>
      </w:r>
      <w:r w:rsidR="00ED6471">
        <w:rPr>
          <w:rFonts w:ascii="Calibri" w:hAnsi="Calibri" w:cs="Calibri"/>
        </w:rPr>
        <w:t>of</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EndPr/>
        <w:sdtContent>
          <w:r w:rsidR="009139A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009139A3">
            <w:rPr>
              <w:rFonts w:ascii="Calibri" w:hAnsi="Calibri" w:cs="Calibri"/>
              <w:noProof/>
            </w:rPr>
            <w:fldChar w:fldCharType="separate"/>
          </w:r>
          <w:r w:rsidR="001566B7">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commentRangeStart w:id="23"/>
      <w:r w:rsidR="00F21681">
        <w:rPr>
          <w:rFonts w:ascii="Calibri" w:hAnsi="Calibri" w:cs="Calibri"/>
        </w:rPr>
        <w:t>The</w:t>
      </w:r>
      <w:commentRangeEnd w:id="23"/>
      <w:r w:rsidR="00435531">
        <w:rPr>
          <w:rStyle w:val="Refdecomentario"/>
        </w:rPr>
        <w:commentReference w:id="23"/>
      </w:r>
      <w:r w:rsidR="00F21681">
        <w:rPr>
          <w:rFonts w:ascii="Calibri" w:hAnsi="Calibri" w:cs="Calibri"/>
        </w:rPr>
        <w:t xml:space="preserv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biophysical, geographic</w:t>
      </w:r>
      <w:ins w:id="24" w:author="RICHARD JAMES HEWITT" w:date="2021-10-06T09:58:00Z">
        <w:r w:rsidR="00D141C0">
          <w:rPr>
            <w:rFonts w:ascii="Calibri" w:hAnsi="Calibri" w:cs="Calibri"/>
          </w:rPr>
          <w:t>al</w:t>
        </w:r>
      </w:ins>
      <w:r w:rsidR="000E2300">
        <w:rPr>
          <w:rFonts w:ascii="Calibri" w:hAnsi="Calibri" w:cs="Calibri"/>
        </w:rPr>
        <w:t xml:space="preserve">, and socio-economic driving factors </w:t>
      </w:r>
      <w:r w:rsidR="00703EDC">
        <w:rPr>
          <w:rFonts w:ascii="Calibri" w:hAnsi="Calibri" w:cs="Calibri"/>
        </w:rPr>
        <w:t>that</w:t>
      </w:r>
      <w:r w:rsidR="002B28CC">
        <w:rPr>
          <w:rFonts w:ascii="Calibri" w:hAnsi="Calibri" w:cs="Calibri"/>
        </w:rPr>
        <w:t xml:space="preserve"> </w:t>
      </w:r>
      <w:ins w:id="25" w:author="RICHARD JAMES HEWITT" w:date="2021-10-06T09:58:00Z">
        <w:r w:rsidR="00D141C0">
          <w:rPr>
            <w:rFonts w:ascii="Calibri" w:hAnsi="Calibri" w:cs="Calibri"/>
          </w:rPr>
          <w:t>enable</w:t>
        </w:r>
      </w:ins>
      <w:del w:id="26" w:author="RICHARD JAMES HEWITT" w:date="2021-10-06T09:58:00Z">
        <w:r w:rsidR="00AF24CD" w:rsidDel="00D141C0">
          <w:rPr>
            <w:rFonts w:ascii="Calibri" w:hAnsi="Calibri" w:cs="Calibri"/>
          </w:rPr>
          <w:delText>encourage</w:delText>
        </w:r>
      </w:del>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EndPr/>
        <w:sdtContent>
          <w:r w:rsidR="009B4698">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Ei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jlUMTM6Mzk6MTM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009B4698">
            <w:rPr>
              <w:rFonts w:ascii="Calibri" w:hAnsi="Calibri" w:cs="Calibri"/>
              <w:noProof/>
            </w:rPr>
            <w:fldChar w:fldCharType="separate"/>
          </w:r>
          <w:r w:rsidR="001566B7">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Ob3RlcyI6IlBJSTogIFMwMTk4OTcxNTIxMDAwOTZYIiwiT3JnYW5pemF0aW9ucyI6W10sIk90aGVyc0ludm9sdmVkIjpbXSwiUGFnZVJhbmdlIjoiPHNwPlxyXG4gIDxuPjEwMTY4OTwvbj5cclxuICA8aW4+dHJ1ZTwvaW4+XHJcbiAgPG9zPjEwMTY4OTwvb3M+XHJcbiAgPHBzPjEwMTY4OTwvcHM+XHJcbjwvc3A+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yOVQxMzozOTox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ZdSBldCBhbC4gMjAyMTsgUm9vZHBvc2h0aSBldCBhbC4gMjAyMCkifV19LCJUYWciOiJDaXRhdmlQbGFjZWhvbGRlciMwYmU0NzgwZC01ZWU1LTQyODgtYTExMC0wOGNkNDRlYmRlMTkiLCJUZXh0IjoiKFl1IGV0IGFsLiAyMDIxOyBSb29kcG9zaHRpIGV0IGFsLiAyMDIwKSIsIldBSVZlcnNpb24iOiI2LjEwLjAuMCJ9}</w:instrText>
          </w:r>
          <w:r w:rsidR="00B06D24">
            <w:rPr>
              <w:rFonts w:ascii="Calibri" w:hAnsi="Calibri" w:cs="Calibri"/>
              <w:noProof/>
            </w:rPr>
            <w:fldChar w:fldCharType="separate"/>
          </w:r>
          <w:r w:rsidR="001566B7">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commentRangeStart w:id="27"/>
      <w:r w:rsidR="00997FE2">
        <w:rPr>
          <w:rFonts w:ascii="Calibri" w:hAnsi="Calibri" w:cs="Calibri"/>
        </w:rPr>
        <w:t xml:space="preserve">The </w:t>
      </w:r>
      <w:r w:rsidR="00A7722D">
        <w:rPr>
          <w:rFonts w:ascii="Calibri" w:hAnsi="Calibri" w:cs="Calibri"/>
        </w:rPr>
        <w:t xml:space="preserve">constraint variables and stochastic factors </w:t>
      </w:r>
      <w:proofErr w:type="spellStart"/>
      <w:ins w:id="28" w:author="RICHARD JAMES HEWITT" w:date="2021-10-06T09:59:00Z">
        <w:r w:rsidR="00D141C0">
          <w:rPr>
            <w:rFonts w:ascii="Calibri" w:hAnsi="Calibri" w:cs="Calibri"/>
          </w:rPr>
          <w:t>restric</w:t>
        </w:r>
      </w:ins>
      <w:proofErr w:type="spellEnd"/>
      <w:del w:id="29" w:author="RICHARD JAMES HEWITT" w:date="2021-10-06T09:59:00Z">
        <w:r w:rsidR="00291A50" w:rsidDel="00D141C0">
          <w:rPr>
            <w:rFonts w:ascii="Calibri" w:hAnsi="Calibri" w:cs="Calibri"/>
          </w:rPr>
          <w:delText>forbi</w:delText>
        </w:r>
        <w:r w:rsidR="004E1462" w:rsidDel="00D141C0">
          <w:rPr>
            <w:rFonts w:ascii="Calibri" w:hAnsi="Calibri" w:cs="Calibri"/>
          </w:rPr>
          <w:delText>d</w:delText>
        </w:r>
      </w:del>
      <w:r w:rsidR="00291A50">
        <w:rPr>
          <w:rFonts w:ascii="Calibri" w:hAnsi="Calibri" w:cs="Calibri"/>
        </w:rPr>
        <w:t xml:space="preserve"> or </w:t>
      </w:r>
      <w:r w:rsidR="00FA3FED">
        <w:rPr>
          <w:rFonts w:ascii="Calibri" w:hAnsi="Calibri" w:cs="Calibri"/>
        </w:rPr>
        <w:t>randomis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EndPr/>
        <w:sdtContent>
          <w:r w:rsidR="00172A4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00172A44">
            <w:rPr>
              <w:rFonts w:ascii="Calibri" w:hAnsi="Calibri" w:cs="Calibri"/>
              <w:noProof/>
            </w:rPr>
            <w:fldChar w:fldCharType="separate"/>
          </w:r>
          <w:r w:rsidR="001566B7">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w:t>
      </w:r>
      <w:commentRangeEnd w:id="27"/>
      <w:r w:rsidR="00D141C0">
        <w:rPr>
          <w:rStyle w:val="Refdecomentario"/>
        </w:rPr>
        <w:commentReference w:id="27"/>
      </w:r>
      <w:r w:rsidR="00FA3FED">
        <w:rPr>
          <w:rFonts w:ascii="Calibri" w:hAnsi="Calibri" w:cs="Calibri"/>
        </w:rPr>
        <w:t xml:space="preserve">(e.g., </w:t>
      </w:r>
      <w:r w:rsidR="00426266">
        <w:rPr>
          <w:rFonts w:ascii="Calibri" w:hAnsi="Calibri" w:cs="Calibri"/>
        </w:rPr>
        <w:t>no urban land c</w:t>
      </w:r>
      <w:ins w:id="30" w:author="RICHARD JAMES HEWITT" w:date="2021-10-06T10:00:00Z">
        <w:r w:rsidR="00D141C0">
          <w:rPr>
            <w:rFonts w:ascii="Calibri" w:hAnsi="Calibri" w:cs="Calibri"/>
          </w:rPr>
          <w:t>an</w:t>
        </w:r>
      </w:ins>
      <w:del w:id="31" w:author="RICHARD JAMES HEWITT" w:date="2021-10-06T10:00:00Z">
        <w:r w:rsidR="00426266" w:rsidDel="00D141C0">
          <w:rPr>
            <w:rFonts w:ascii="Calibri" w:hAnsi="Calibri" w:cs="Calibri"/>
          </w:rPr>
          <w:delText>ould</w:delText>
        </w:r>
      </w:del>
      <w:r w:rsidR="00426266">
        <w:rPr>
          <w:rFonts w:ascii="Calibri" w:hAnsi="Calibri" w:cs="Calibri"/>
        </w:rPr>
        <w:t xml:space="preserve"> be construct</w:t>
      </w:r>
      <w:r w:rsidR="004E1462">
        <w:rPr>
          <w:rFonts w:ascii="Calibri" w:hAnsi="Calibri" w:cs="Calibri"/>
        </w:rPr>
        <w:t>ed</w:t>
      </w:r>
      <w:r w:rsidR="00426266">
        <w:rPr>
          <w:rFonts w:ascii="Calibri" w:hAnsi="Calibri" w:cs="Calibri"/>
        </w:rPr>
        <w:t xml:space="preserve"> on water</w:t>
      </w:r>
      <w:del w:id="32" w:author="RICHARD JAMES HEWITT" w:date="2021-10-06T10:00:00Z">
        <w:r w:rsidR="00426266" w:rsidDel="00D141C0">
          <w:rPr>
            <w:rFonts w:ascii="Calibri" w:hAnsi="Calibri" w:cs="Calibri"/>
          </w:rPr>
          <w:delText>s</w:delText>
        </w:r>
      </w:del>
      <w:r w:rsidR="00426266">
        <w:rPr>
          <w:rFonts w:ascii="Calibri" w:hAnsi="Calibri" w:cs="Calibri"/>
        </w:rPr>
        <w:t xml:space="preserve">, and </w:t>
      </w:r>
      <w:r w:rsidR="001733C0">
        <w:rPr>
          <w:rFonts w:ascii="Calibri" w:hAnsi="Calibri" w:cs="Calibri"/>
        </w:rPr>
        <w:t>each grassland pixel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commentRangeStart w:id="33"/>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r w:rsidR="00A61905">
        <w:rPr>
          <w:rFonts w:ascii="Calibri" w:hAnsi="Calibri" w:cs="Calibri"/>
        </w:rPr>
        <w:t>constraints</w:t>
      </w:r>
      <w:r w:rsidR="00ED6471">
        <w:rPr>
          <w:rFonts w:ascii="Calibri" w:hAnsi="Calibri" w:cs="Calibri"/>
        </w:rPr>
        <w:t>,</w:t>
      </w:r>
      <w:r w:rsidR="00B6557F">
        <w:rPr>
          <w:rFonts w:ascii="Calibri" w:hAnsi="Calibri" w:cs="Calibri"/>
        </w:rPr>
        <w:t xml:space="preserve"> and the </w:t>
      </w:r>
      <w:r w:rsidR="003C4727">
        <w:rPr>
          <w:rFonts w:ascii="Calibri" w:hAnsi="Calibri" w:cs="Calibri"/>
        </w:rPr>
        <w:t xml:space="preserve">stochastic factors, </w:t>
      </w:r>
      <w:r w:rsidR="00B87266">
        <w:rPr>
          <w:rFonts w:ascii="Calibri" w:hAnsi="Calibri" w:cs="Calibri"/>
        </w:rPr>
        <w:t>and</w:t>
      </w:r>
      <w:r w:rsidR="00745306">
        <w:rPr>
          <w:rFonts w:ascii="Calibri" w:hAnsi="Calibri" w:cs="Calibri"/>
        </w:rPr>
        <w:t xml:space="preserve"> then</w:t>
      </w:r>
      <w:r w:rsidR="003C4727">
        <w:rPr>
          <w:rFonts w:ascii="Calibri" w:hAnsi="Calibri" w:cs="Calibri"/>
        </w:rPr>
        <w:t xml:space="preserve"> combine these </w:t>
      </w:r>
      <w:r w:rsidR="00745306">
        <w:rPr>
          <w:rFonts w:ascii="Calibri" w:hAnsi="Calibri" w:cs="Calibri"/>
        </w:rPr>
        <w:t>e</w:t>
      </w:r>
      <w:r w:rsidR="00A61905">
        <w:rPr>
          <w:rFonts w:ascii="Calibri" w:hAnsi="Calibri" w:cs="Calibri"/>
        </w:rPr>
        <w:t>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commentRangeEnd w:id="33"/>
      <w:r w:rsidR="00D141C0">
        <w:rPr>
          <w:rStyle w:val="Refdecomentario"/>
        </w:rPr>
        <w:commentReference w:id="33"/>
      </w:r>
      <w:r w:rsidR="00B06D24">
        <w:rPr>
          <w:rFonts w:ascii="Calibri" w:hAnsi="Calibri" w:cs="Calibri"/>
        </w:rPr>
        <w:t xml:space="preserve">While </w:t>
      </w:r>
      <w:r w:rsidR="001B76BC">
        <w:rPr>
          <w:rFonts w:ascii="Calibri" w:hAnsi="Calibri" w:cs="Calibri"/>
        </w:rPr>
        <w:t xml:space="preserve">transition </w:t>
      </w:r>
      <w:r w:rsidR="00B06D24">
        <w:rPr>
          <w:rFonts w:ascii="Calibri" w:hAnsi="Calibri" w:cs="Calibri"/>
        </w:rPr>
        <w:t xml:space="preserve">rules </w:t>
      </w:r>
      <w:ins w:id="34" w:author="RICHARD JAMES HEWITT" w:date="2021-10-06T10:01:00Z">
        <w:r w:rsidR="00D141C0">
          <w:rPr>
            <w:rFonts w:ascii="Calibri" w:hAnsi="Calibri" w:cs="Calibri"/>
          </w:rPr>
          <w:t xml:space="preserve">in </w:t>
        </w:r>
      </w:ins>
      <w:ins w:id="35" w:author="RICHARD JAMES HEWITT" w:date="2021-10-06T10:02:00Z">
        <w:r w:rsidR="00D141C0">
          <w:rPr>
            <w:rFonts w:ascii="Calibri" w:hAnsi="Calibri" w:cs="Calibri"/>
          </w:rPr>
          <w:t>some early</w:t>
        </w:r>
      </w:ins>
      <w:ins w:id="36" w:author="RICHARD JAMES HEWITT" w:date="2021-10-06T10:01:00Z">
        <w:r w:rsidR="00D141C0">
          <w:rPr>
            <w:rFonts w:ascii="Calibri" w:hAnsi="Calibri" w:cs="Calibri"/>
          </w:rPr>
          <w:t xml:space="preserve"> land use models (e.g. </w:t>
        </w:r>
      </w:ins>
      <w:ins w:id="37" w:author="RICHARD JAMES HEWITT" w:date="2021-10-06T10:02:00Z">
        <w:r w:rsidR="00D141C0">
          <w:rPr>
            <w:rFonts w:ascii="Calibri" w:hAnsi="Calibri" w:cs="Calibri"/>
          </w:rPr>
          <w:t xml:space="preserve">White and </w:t>
        </w:r>
        <w:proofErr w:type="spellStart"/>
        <w:r w:rsidR="00D141C0">
          <w:rPr>
            <w:rFonts w:ascii="Calibri" w:hAnsi="Calibri" w:cs="Calibri"/>
          </w:rPr>
          <w:t>Engelen</w:t>
        </w:r>
        <w:proofErr w:type="spellEnd"/>
        <w:r w:rsidR="00D141C0">
          <w:rPr>
            <w:rFonts w:ascii="Calibri" w:hAnsi="Calibri" w:cs="Calibri"/>
          </w:rPr>
          <w:t xml:space="preserve"> 1993) were</w:t>
        </w:r>
      </w:ins>
      <w:del w:id="38" w:author="RICHARD JAMES HEWITT" w:date="2021-10-06T10:02:00Z">
        <w:r w:rsidR="00B06D24" w:rsidDel="00D141C0">
          <w:rPr>
            <w:rFonts w:ascii="Calibri" w:hAnsi="Calibri" w:cs="Calibri"/>
          </w:rPr>
          <w:delText>have typically been</w:delText>
        </w:r>
      </w:del>
      <w:r w:rsidR="00B06D24">
        <w:rPr>
          <w:rFonts w:ascii="Calibri" w:hAnsi="Calibri" w:cs="Calibri"/>
        </w:rPr>
        <w:t xml:space="preserve"> derived by trial and error or expert knowledge,</w:t>
      </w:r>
      <w:ins w:id="39" w:author="RICHARD JAMES HEWITT" w:date="2021-10-06T10:02:00Z">
        <w:r w:rsidR="00D141C0">
          <w:rPr>
            <w:rFonts w:ascii="Calibri" w:hAnsi="Calibri" w:cs="Calibri"/>
          </w:rPr>
          <w:t xml:space="preserve"> a strong line of research </w:t>
        </w:r>
        <w:r w:rsidR="00E755A1">
          <w:rPr>
            <w:rFonts w:ascii="Calibri" w:hAnsi="Calibri" w:cs="Calibri"/>
          </w:rPr>
          <w:t xml:space="preserve">has emerged that seeks to </w:t>
        </w:r>
      </w:ins>
      <w:del w:id="40" w:author="RICHARD JAMES HEWITT" w:date="2021-10-06T10:02:00Z">
        <w:r w:rsidR="00B06D24" w:rsidDel="00D141C0">
          <w:rPr>
            <w:rFonts w:ascii="Calibri" w:hAnsi="Calibri" w:cs="Calibri"/>
          </w:rPr>
          <w:delText xml:space="preserve"> they have recently been</w:delText>
        </w:r>
      </w:del>
      <w:r w:rsidR="00B06D24">
        <w:rPr>
          <w:rFonts w:ascii="Calibri" w:hAnsi="Calibri" w:cs="Calibri"/>
        </w:rPr>
        <w:t xml:space="preserve"> derive</w:t>
      </w:r>
      <w:ins w:id="41" w:author="RICHARD JAMES HEWITT" w:date="2021-10-06T10:02:00Z">
        <w:r w:rsidR="00E755A1">
          <w:rPr>
            <w:rFonts w:ascii="Calibri" w:hAnsi="Calibri" w:cs="Calibri"/>
          </w:rPr>
          <w:t xml:space="preserve"> t</w:t>
        </w:r>
      </w:ins>
      <w:ins w:id="42" w:author="RICHARD JAMES HEWITT" w:date="2021-10-06T10:03:00Z">
        <w:r w:rsidR="00E755A1">
          <w:rPr>
            <w:rFonts w:ascii="Calibri" w:hAnsi="Calibri" w:cs="Calibri"/>
          </w:rPr>
          <w:t>he rules</w:t>
        </w:r>
      </w:ins>
      <w:del w:id="43" w:author="RICHARD JAMES HEWITT" w:date="2021-10-06T10:02:00Z">
        <w:r w:rsidR="00B06D24" w:rsidDel="00E755A1">
          <w:rPr>
            <w:rFonts w:ascii="Calibri" w:hAnsi="Calibri" w:cs="Calibri"/>
          </w:rPr>
          <w:delText>d</w:delText>
        </w:r>
      </w:del>
      <w:r w:rsidR="00B06D24">
        <w:rPr>
          <w:rFonts w:ascii="Calibri" w:hAnsi="Calibri" w:cs="Calibri"/>
        </w:rPr>
        <w:t xml:space="preserve"> automatically to achieve the highest predictive accuracy.</w:t>
      </w:r>
      <w:ins w:id="44" w:author="RICHARD JAMES HEWITT" w:date="2021-10-06T10:03:00Z">
        <w:r w:rsidR="00EC7F75">
          <w:rPr>
            <w:rFonts w:ascii="Calibri" w:hAnsi="Calibri" w:cs="Calibri"/>
          </w:rPr>
          <w:t xml:space="preserve"> Since it is not always clear that one approach is superior to the other, the two approaches currently exist side-by-side. </w:t>
        </w:r>
      </w:ins>
      <w:del w:id="45" w:author="RICHARD JAMES HEWITT" w:date="2021-10-06T10:03:00Z">
        <w:r w:rsidR="00B06D24" w:rsidDel="00EC7F75">
          <w:rPr>
            <w:rFonts w:ascii="Calibri" w:hAnsi="Calibri" w:cs="Calibri"/>
          </w:rPr>
          <w:delText xml:space="preserve"> </w:delText>
        </w:r>
      </w:del>
      <w:ins w:id="46" w:author="RICHARD JAMES HEWITT" w:date="2021-10-06T10:03:00Z">
        <w:r w:rsidR="00EC7F75">
          <w:rPr>
            <w:rFonts w:ascii="Calibri" w:hAnsi="Calibri" w:cs="Calibri"/>
          </w:rPr>
          <w:t>A</w:t>
        </w:r>
      </w:ins>
      <w:del w:id="47" w:author="RICHARD JAMES HEWITT" w:date="2021-10-06T10:03:00Z">
        <w:r w:rsidR="00335140" w:rsidDel="00EC7F75">
          <w:rPr>
            <w:rFonts w:ascii="Calibri" w:hAnsi="Calibri" w:cs="Calibri"/>
          </w:rPr>
          <w:delText>The</w:delText>
        </w:r>
        <w:r w:rsidR="00812357" w:rsidDel="00EC7F75">
          <w:rPr>
            <w:rFonts w:ascii="Calibri" w:hAnsi="Calibri" w:cs="Calibri"/>
          </w:rPr>
          <w:delText xml:space="preserve"> a</w:delText>
        </w:r>
      </w:del>
      <w:r w:rsidR="00812357">
        <w:rPr>
          <w:rFonts w:ascii="Calibri" w:hAnsi="Calibri" w:cs="Calibri"/>
        </w:rPr>
        <w:t xml:space="preserve">utomatic rule </w:t>
      </w:r>
      <w:ins w:id="48" w:author="RICHARD JAMES HEWITT" w:date="2021-10-06T10:04:00Z">
        <w:r w:rsidR="00EC7F75">
          <w:rPr>
            <w:rFonts w:ascii="Calibri" w:hAnsi="Calibri" w:cs="Calibri"/>
          </w:rPr>
          <w:t>discovery approaches</w:t>
        </w:r>
      </w:ins>
      <w:del w:id="49" w:author="RICHARD JAMES HEWITT" w:date="2021-10-06T10:04:00Z">
        <w:r w:rsidR="00812357" w:rsidDel="00EC7F75">
          <w:rPr>
            <w:rFonts w:ascii="Calibri" w:hAnsi="Calibri" w:cs="Calibri"/>
          </w:rPr>
          <w:delText>extraction</w:delText>
        </w:r>
      </w:del>
      <w:r w:rsidR="00812357">
        <w:rPr>
          <w:rFonts w:ascii="Calibri" w:hAnsi="Calibri" w:cs="Calibri"/>
        </w:rPr>
        <w:t xml:space="preserve"> includ</w:t>
      </w:r>
      <w:ins w:id="50" w:author="RICHARD JAMES HEWITT" w:date="2021-10-06T10:04:00Z">
        <w:r w:rsidR="00EC7F75">
          <w:rPr>
            <w:rFonts w:ascii="Calibri" w:hAnsi="Calibri" w:cs="Calibri"/>
          </w:rPr>
          <w:t>e</w:t>
        </w:r>
      </w:ins>
      <w:del w:id="51" w:author="RICHARD JAMES HEWITT" w:date="2021-10-06T10:04:00Z">
        <w:r w:rsidR="00812357" w:rsidDel="00EC7F75">
          <w:rPr>
            <w:rFonts w:ascii="Calibri" w:hAnsi="Calibri" w:cs="Calibri"/>
          </w:rPr>
          <w:delText>ing</w:delText>
        </w:r>
      </w:del>
      <w:r w:rsidR="005B0A52">
        <w:rPr>
          <w:rFonts w:ascii="Calibri" w:hAnsi="Calibri" w:cs="Calibri"/>
        </w:rPr>
        <w:t xml:space="preserve">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w:t>
      </w:r>
      <w:r w:rsidR="00335140">
        <w:rPr>
          <w:rFonts w:ascii="Calibri" w:hAnsi="Calibri" w:cs="Calibri"/>
        </w:rPr>
        <w:t>such as</w:t>
      </w:r>
      <w:r w:rsidR="00481C64">
        <w:rPr>
          <w:rFonts w:ascii="Calibri" w:hAnsi="Calibri" w:cs="Calibri"/>
        </w:rPr>
        <w:t xml:space="preserve"> </w:t>
      </w:r>
      <w:r>
        <w:rPr>
          <w:rFonts w:ascii="Calibri" w:hAnsi="Calibri" w:cs="Calibri"/>
        </w:rPr>
        <w:t xml:space="preserve">logistic </w:t>
      </w:r>
      <w:commentRangeStart w:id="52"/>
      <w:r>
        <w:rPr>
          <w:rFonts w:ascii="Calibri" w:hAnsi="Calibri" w:cs="Calibri"/>
        </w:rPr>
        <w:t>regression</w:t>
      </w:r>
      <w:commentRangeEnd w:id="52"/>
      <w:r w:rsidR="00513D4D">
        <w:rPr>
          <w:rStyle w:val="Refdecomentario"/>
        </w:rPr>
        <w:commentReference w:id="52"/>
      </w:r>
      <w:r>
        <w:rPr>
          <w:rFonts w:ascii="Calibri" w:hAnsi="Calibri" w:cs="Calibri"/>
        </w:rPr>
        <w:t xml:space="preserve">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Pr>
              <w:rFonts w:ascii="Calibri" w:hAnsi="Calibri" w:cs="Calibri"/>
              <w:noProof/>
            </w:rPr>
            <w:fldChar w:fldCharType="separate"/>
          </w:r>
          <w:r w:rsidR="001566B7">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w:t>
      </w:r>
      <w:del w:id="53" w:author="RICHARD JAMES HEWITT" w:date="2021-10-06T10:06:00Z">
        <w:r w:rsidR="00553CEB" w:rsidDel="00513D4D">
          <w:rPr>
            <w:rFonts w:ascii="Calibri" w:hAnsi="Calibri" w:cs="Calibri"/>
          </w:rPr>
          <w:delText>er</w:delText>
        </w:r>
      </w:del>
      <w:r w:rsidR="00553CEB">
        <w:rPr>
          <w:rFonts w:ascii="Calibri" w:hAnsi="Calibri" w:cs="Calibri"/>
        </w:rPr>
        <w:t xml:space="preserve"> vector machine</w:t>
      </w:r>
      <w:ins w:id="54" w:author="RICHARD JAMES HEWITT" w:date="2021-10-06T10:07:00Z">
        <w:r w:rsidR="00513D4D">
          <w:rPr>
            <w:rFonts w:ascii="Calibri" w:hAnsi="Calibri" w:cs="Calibri"/>
          </w:rPr>
          <w:t>s</w:t>
        </w:r>
      </w:ins>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EndPr/>
        <w:sdtContent>
          <w:r w:rsidR="00303A6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KEthZnkgZXQgYWwuIDIwMjEpIn1dfSwiVGFnIjoiQ2l0YXZpUGxhY2Vob2xkZXIjNGRiZGI5NWUtZTY2Ny00OTk5LWI0ZjUtMjYwN2NmZTNhNjRiIiwiVGV4dCI6IihLYWZ5IGV0IGFsLiAyMDIxKSIsIldBSVZlcnNpb24iOiI2LjEwLjAuMCJ9}</w:instrText>
          </w:r>
          <w:r w:rsidR="00303A6F">
            <w:rPr>
              <w:rFonts w:ascii="Calibri" w:hAnsi="Calibri" w:cs="Calibri"/>
              <w:noProof/>
            </w:rPr>
            <w:fldChar w:fldCharType="separate"/>
          </w:r>
          <w:r w:rsidR="001566B7">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ins w:id="55" w:author="RICHARD JAMES HEWITT" w:date="2021-10-06T10:07:00Z">
        <w:r w:rsidR="00513D4D">
          <w:rPr>
            <w:rFonts w:ascii="Calibri" w:hAnsi="Calibri" w:cs="Calibri"/>
          </w:rPr>
          <w:t>s</w:t>
        </w:r>
      </w:ins>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EndPr/>
        <w:sdtContent>
          <w:r w:rsidR="00C17B5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m90ZXMiOiJQSUk6ICBTMDE5ODk3MTUxNjMwMjI2NSI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U2hhZml6YWRlaC1Nb2doYWRhbSBldCBhbC4gMjAxNykifV19LCJUYWciOiJDaXRhdmlQbGFjZWhvbGRlciNkNWQ2NjgzOS04ZGZkLTQ5Y2QtODg3MS0yM2Q2ODUyMzBkY2IiLCJUZXh0IjoiKFNoYWZpemFkZWgtTW9naGFkYW0gZXQgYWwuIDIwMTcpIiwiV0FJVmVyc2lvbiI6IjYuMTAuMC4wIn0=}</w:instrText>
          </w:r>
          <w:r w:rsidR="00C17B5F">
            <w:rPr>
              <w:rFonts w:ascii="Calibri" w:hAnsi="Calibri" w:cs="Calibri"/>
              <w:noProof/>
            </w:rPr>
            <w:fldChar w:fldCharType="separate"/>
          </w:r>
          <w:r w:rsidR="001566B7">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Pr>
              <w:rFonts w:ascii="Calibri" w:hAnsi="Calibri" w:cs="Calibri"/>
              <w:noProof/>
            </w:rPr>
            <w:fldChar w:fldCharType="separate"/>
          </w:r>
          <w:r w:rsidR="001566B7">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Pr>
              <w:rFonts w:ascii="Calibri" w:hAnsi="Calibri" w:cs="Calibri"/>
              <w:noProof/>
            </w:rPr>
            <w:fldChar w:fldCharType="separate"/>
          </w:r>
          <w:r w:rsidR="001566B7">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EndPr/>
        <w:sdtContent>
          <w:r w:rsidR="0073096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5vdGVzIjoiUElJOiAgUzEzNjQ4MTUyMTgzMDMyODEi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MS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IiwiTW9kaWZpZWRCeSI6Il9MZW5vdm8iLCJJZCI6Ijc0ODM4MGJmLTVkYWMtNDZjOS1iNzdhLWNhMjQ0Y2M3NDBlMCIsIk1vZGlmaWVkT24iOiIyMDIxLTA5LTI4VDAyOjExOjA3IiwiUHJvamVjdCI6eyIkcmVmIjoiNSJ9fSwiUHVibGlzaGVycyI6W10sIlF1b3RhdGlvbnMiOltdLCJSYXRpbmciOjA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AiLCJNb2RpZmllZEJ5IjoiX0xlbm92byIsIklkIjoiYmViY2Y3NDctYzIyMi00NDhlLWFhM2EtYTQ2MDBlZWRiZTgy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Sb29kcG9zaHRpIGV0IGFsLiAyMDE5KSJ9XX0sIlRhZyI6IkNpdGF2aVBsYWNlaG9sZGVyI2E2OGM1OTcyLTg5OTktNGU1Zi1hOWMyLTUzNGE0MDhmMTM4YyIsIlRleHQiOiIoUm9vZHBvc2h0aSBldCBhbC4gMjAxOSkiLCJXQUlWZXJzaW9uIjoiNi4xMC4wLjAifQ==}</w:instrText>
          </w:r>
          <w:r w:rsidR="00730964">
            <w:rPr>
              <w:rFonts w:ascii="Calibri" w:hAnsi="Calibri" w:cs="Calibri"/>
              <w:noProof/>
            </w:rPr>
            <w:fldChar w:fldCharType="separate"/>
          </w:r>
          <w:r w:rsidR="001566B7">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w:t>
      </w:r>
      <w:r w:rsidR="00C078F6">
        <w:rPr>
          <w:rFonts w:ascii="Calibri" w:hAnsi="Calibri" w:cs="Calibri"/>
        </w:rPr>
        <w:t>ing</w:t>
      </w:r>
      <w:r w:rsidR="007A6325">
        <w:rPr>
          <w:rFonts w:ascii="Calibri" w:hAnsi="Calibri" w:cs="Calibri"/>
        </w:rPr>
        <w:t xml:space="preserve"> them ideal for participatory</w:t>
      </w:r>
      <w:r w:rsidR="00074ABC">
        <w:rPr>
          <w:rFonts w:ascii="Calibri" w:hAnsi="Calibri" w:cs="Calibri"/>
        </w:rPr>
        <w:t>-based scenario</w:t>
      </w:r>
      <w:r w:rsidR="00C6092C">
        <w:rPr>
          <w:rFonts w:ascii="Calibri" w:hAnsi="Calibri" w:cs="Calibri"/>
        </w:rPr>
        <w:t xml:space="preserve"> </w:t>
      </w:r>
      <w:proofErr w:type="spellStart"/>
      <w:r w:rsidR="00C6092C">
        <w:rPr>
          <w:rFonts w:ascii="Calibri" w:hAnsi="Calibri" w:cs="Calibri"/>
        </w:rPr>
        <w:t>modeling</w:t>
      </w:r>
      <w:proofErr w:type="spellEnd"/>
      <w:r w:rsidR="00C6092C">
        <w:rPr>
          <w:rFonts w:ascii="Calibri" w:hAnsi="Calibri" w:cs="Calibri"/>
        </w:rPr>
        <w:t xml:space="preserve">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483BF618" w:rsidR="006C7461" w:rsidRDefault="00886027" w:rsidP="000A4B47">
      <w:pPr>
        <w:rPr>
          <w:rFonts w:ascii="Calibri" w:hAnsi="Calibri" w:cs="Calibri"/>
        </w:rPr>
      </w:pPr>
      <w:r>
        <w:rPr>
          <w:rFonts w:ascii="Calibri" w:hAnsi="Calibri" w:cs="Calibri"/>
        </w:rPr>
        <w:lastRenderedPageBreak/>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algorithm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w:t>
      </w:r>
      <w:r w:rsidR="00084974">
        <w:rPr>
          <w:rFonts w:ascii="Calibri" w:hAnsi="Calibri" w:cs="Calibri"/>
        </w:rPr>
        <w:t>-</w:t>
      </w:r>
      <w:r w:rsidR="003E49FF" w:rsidRPr="003E49FF">
        <w:rPr>
          <w:rFonts w:ascii="Calibri" w:hAnsi="Calibri" w:cs="Calibri"/>
        </w:rPr>
        <w:t>use model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EndPr/>
        <w:sdtContent>
          <w:r w:rsidR="00704526"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5LTI5VDEzOjM5OjE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00704526" w:rsidRPr="00F90DBC">
            <w:rPr>
              <w:rFonts w:ascii="Calibri" w:hAnsi="Calibri" w:cs="Calibri"/>
              <w:noProof/>
            </w:rPr>
            <w:fldChar w:fldCharType="separate"/>
          </w:r>
          <w:r w:rsidR="001566B7">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commentRangeStart w:id="56"/>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t>reflect the</w:t>
      </w:r>
      <w:r w:rsidR="00284214">
        <w:rPr>
          <w:rFonts w:ascii="Calibri" w:hAnsi="Calibri" w:cs="Calibri"/>
        </w:rPr>
        <w:t xml:space="preserve"> </w:t>
      </w:r>
      <w:r w:rsidR="00391DA1">
        <w:rPr>
          <w:rFonts w:ascii="Calibri" w:hAnsi="Calibri" w:cs="Calibri"/>
        </w:rPr>
        <w:t>neighborhood</w:t>
      </w:r>
      <w:r w:rsidR="00284214">
        <w:rPr>
          <w:rFonts w:ascii="Calibri" w:hAnsi="Calibri" w:cs="Calibri"/>
        </w:rPr>
        <w:t xml:space="preserve"> spatial </w:t>
      </w:r>
      <w:r w:rsidR="00D75C53">
        <w:rPr>
          <w:rFonts w:ascii="Calibri" w:hAnsi="Calibri" w:cs="Calibri"/>
        </w:rPr>
        <w:t>configurations of urban dynamics</w:t>
      </w:r>
      <w:r w:rsidR="006C7461" w:rsidRPr="00F90DBC">
        <w:rPr>
          <w:rFonts w:ascii="Calibri" w:hAnsi="Calibri" w:cs="Calibri"/>
        </w:rPr>
        <w:t xml:space="preserve"> </w:t>
      </w:r>
      <w:commentRangeEnd w:id="56"/>
      <w:r w:rsidR="000E7DA7">
        <w:rPr>
          <w:rStyle w:val="Refdecomentario"/>
        </w:rPr>
        <w:commentReference w:id="56"/>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sidR="006C7461"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S0yOVQxMzozOTox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006C7461" w:rsidRPr="00F90DBC">
            <w:rPr>
              <w:rFonts w:ascii="Calibri" w:hAnsi="Calibri" w:cs="Calibri"/>
              <w:noProof/>
            </w:rPr>
            <w:fldChar w:fldCharType="separate"/>
          </w:r>
          <w:r w:rsidR="001566B7">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00F2325D">
            <w:rPr>
              <w:rFonts w:ascii="Calibri" w:hAnsi="Calibri" w:cs="Calibri"/>
              <w:noProof/>
            </w:rPr>
            <w:fldChar w:fldCharType="separate"/>
          </w:r>
          <w:r w:rsidR="001566B7">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00F2325D">
            <w:rPr>
              <w:rFonts w:ascii="Calibri" w:hAnsi="Calibri" w:cs="Calibri"/>
              <w:noProof/>
            </w:rPr>
            <w:fldChar w:fldCharType="separate"/>
          </w:r>
          <w:r w:rsidR="001566B7">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w:t>
      </w:r>
      <w:commentRangeStart w:id="57"/>
      <w:r w:rsidR="00843AD9">
        <w:rPr>
          <w:rFonts w:ascii="Calibri" w:hAnsi="Calibri" w:cs="Calibri"/>
        </w:rPr>
        <w:t>urban development</w:t>
      </w:r>
      <w:r w:rsidR="000505D2">
        <w:rPr>
          <w:rFonts w:ascii="Calibri" w:hAnsi="Calibri" w:cs="Calibri"/>
        </w:rPr>
        <w:t xml:space="preserve"> as momentum </w:t>
      </w:r>
      <w:commentRangeEnd w:id="57"/>
      <w:r w:rsidR="0016172D">
        <w:rPr>
          <w:rStyle w:val="Refdecomentario"/>
        </w:rPr>
        <w:commentReference w:id="57"/>
      </w:r>
      <w:r w:rsidR="000505D2">
        <w:rPr>
          <w:rFonts w:ascii="Calibri" w:hAnsi="Calibri" w:cs="Calibri"/>
        </w:rPr>
        <w:t xml:space="preserve">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commentRangeStart w:id="58"/>
      <w:sdt>
        <w:sdtPr>
          <w:rPr>
            <w:rFonts w:ascii="Calibri" w:hAnsi="Calibri" w:cs="Calibri"/>
          </w:rPr>
          <w:alias w:val="To edit, see citavi.com/edit"/>
          <w:tag w:val="CitaviPlaceholder#090784ba-d381-441e-9ed9-b10afc989072"/>
          <w:id w:val="-1056929767"/>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m90ZXMiOiJQSUk6ICBTMTQ3MDE2MFgyMDMwNjA4NyI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5VDEzOjM5OjEzIiwiUHJvamVjdCI6eyIkcmVmIjoiNSJ9fSwiVXNlTnVtYmVyaW5nVHlwZU9mUGFyZW50RG9jdW1lbnQiOmZhbHNlfV0sIkZvcm1hdHRlZFRleHQiOnsiJGlkIjoiMTUiLCJDb3VudCI6MSwiVGV4dFVuaXRzIjpbeyIkaWQiOiIxNiIsIkZvbnRTdHlsZSI6eyIkaWQiOiIxNyIsIk5ldXRyYWwiOnRydWV9LCJSZWFkaW5nT3JkZXIiOjEsIlRleHQiOiJQZW5nIGV0IGFsLiJ9XX0sIlRhZyI6IkNpdGF2aVBsYWNlaG9sZGVyIzA5MDc4NGJhLWQzODEtNDQxZS05ZWQ5LWIxMGFmYzk4OTA3MiIsIlRleHQiOiJQZW5nIGV0IGFsLiIsIldBSVZlcnNpb24iOiI2LjEwLjAuMCJ9}</w:instrText>
          </w:r>
          <w:r w:rsidR="00E474B9">
            <w:rPr>
              <w:rFonts w:ascii="Calibri" w:hAnsi="Calibri" w:cs="Calibri"/>
              <w:noProof/>
            </w:rPr>
            <w:fldChar w:fldCharType="separate"/>
          </w:r>
          <w:r w:rsidR="001566B7">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zMDMxNDEwLTZhYTQtNGU0OS05OTY3LWI0OWY0NjNmMDcwMCIsIlRleHQiOiIoMjAyMCkiLCJXQUlWZXJzaW9uIjoiNi4xMC4wLjAifQ==}</w:instrText>
          </w:r>
          <w:r w:rsidR="00E474B9">
            <w:rPr>
              <w:rFonts w:ascii="Calibri" w:hAnsi="Calibri" w:cs="Calibri"/>
              <w:noProof/>
            </w:rPr>
            <w:fldChar w:fldCharType="separate"/>
          </w:r>
          <w:r w:rsidR="001566B7">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integrate evolutionar</w:t>
      </w:r>
      <w:r w:rsidR="00084974">
        <w:rPr>
          <w:rFonts w:ascii="Calibri" w:hAnsi="Calibri" w:cs="Calibri"/>
        </w:rPr>
        <w:t>il</w:t>
      </w:r>
      <w:r w:rsidR="00660319">
        <w:rPr>
          <w:rFonts w:ascii="Calibri" w:hAnsi="Calibri" w:cs="Calibri"/>
        </w:rPr>
        <w:t xml:space="preserve">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urs</w:t>
      </w:r>
      <w:r w:rsidR="00EB5C36">
        <w:rPr>
          <w:rFonts w:ascii="Calibri" w:hAnsi="Calibri" w:cs="Calibri"/>
        </w:rPr>
        <w:t>.</w:t>
      </w:r>
      <w:r w:rsidR="000B13DD">
        <w:rPr>
          <w:rFonts w:ascii="Calibri" w:hAnsi="Calibri" w:cs="Calibri"/>
        </w:rPr>
        <w:t xml:space="preserve"> </w:t>
      </w:r>
      <w:commentRangeEnd w:id="58"/>
      <w:r w:rsidR="00446A51">
        <w:rPr>
          <w:rStyle w:val="Refdecomentario"/>
        </w:rPr>
        <w:commentReference w:id="58"/>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 xml:space="preserve">1) introducing subjectivities via </w:t>
      </w:r>
      <w:r w:rsidR="00FA7C2C">
        <w:rPr>
          <w:rFonts w:ascii="Calibri" w:hAnsi="Calibri" w:cs="Calibri"/>
        </w:rPr>
        <w:t xml:space="preserve">prescribed </w:t>
      </w:r>
      <w:r w:rsidR="009A7E02">
        <w:rPr>
          <w:rFonts w:ascii="Calibri" w:hAnsi="Calibri" w:cs="Calibri"/>
        </w:rPr>
        <w:t>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3606FF">
        <w:rPr>
          <w:rFonts w:ascii="Calibri" w:hAnsi="Calibri" w:cs="Calibri"/>
        </w:rPr>
        <w:t>The</w:t>
      </w:r>
      <w:r w:rsidR="001F2C35">
        <w:rPr>
          <w:rFonts w:ascii="Calibri" w:hAnsi="Calibri" w:cs="Calibri"/>
        </w:rPr>
        <w:t xml:space="preserve"> </w:t>
      </w:r>
      <w:r w:rsidR="00D548AD">
        <w:rPr>
          <w:rFonts w:ascii="Calibri" w:hAnsi="Calibri" w:cs="Calibri"/>
        </w:rPr>
        <w:t>distances</w:t>
      </w:r>
      <w:r w:rsidR="003606FF">
        <w:rPr>
          <w:rFonts w:ascii="Calibri" w:hAnsi="Calibri" w:cs="Calibri"/>
        </w:rPr>
        <w:t xml:space="preserve"> used in these studi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del w:id="59" w:author="RICHARD JAMES HEWITT" w:date="2021-11-09T10:00:00Z">
        <w:r w:rsidR="003A7DE7" w:rsidDel="0016172D">
          <w:rPr>
            <w:rFonts w:ascii="Calibri" w:hAnsi="Calibri" w:cs="Calibri"/>
          </w:rPr>
          <w:delText xml:space="preserve">imperial </w:delText>
        </w:r>
      </w:del>
      <w:ins w:id="60" w:author="RICHARD JAMES HEWITT" w:date="2021-11-09T10:00:00Z">
        <w:r w:rsidR="0016172D">
          <w:rPr>
            <w:rFonts w:ascii="Calibri" w:hAnsi="Calibri" w:cs="Calibri"/>
          </w:rPr>
          <w:t xml:space="preserve">empirical </w:t>
        </w:r>
      </w:ins>
      <w:r w:rsidR="003A7DE7">
        <w:rPr>
          <w:rFonts w:ascii="Calibri" w:hAnsi="Calibri" w:cs="Calibri"/>
        </w:rPr>
        <w:t>knowledge</w:t>
      </w:r>
      <w:r w:rsidR="002B33F2">
        <w:rPr>
          <w:rFonts w:ascii="Calibri" w:hAnsi="Calibri" w:cs="Calibri"/>
        </w:rPr>
        <w:t xml:space="preserve"> and real-world urban dynamics. </w:t>
      </w:r>
      <w:commentRangeStart w:id="61"/>
      <w:r w:rsidR="008023F7">
        <w:rPr>
          <w:rFonts w:ascii="Calibri" w:hAnsi="Calibri" w:cs="Calibri"/>
        </w:rPr>
        <w:t>T</w:t>
      </w:r>
      <w:r w:rsidR="004A36BA">
        <w:rPr>
          <w:rFonts w:ascii="Calibri" w:hAnsi="Calibri" w:cs="Calibri"/>
        </w:rPr>
        <w:t xml:space="preserve">he spatial heterogeneity </w:t>
      </w:r>
      <w:commentRangeEnd w:id="61"/>
      <w:r w:rsidR="00446A51">
        <w:rPr>
          <w:rStyle w:val="Refdecomentario"/>
        </w:rPr>
        <w:commentReference w:id="61"/>
      </w:r>
      <w:r w:rsidR="004A36BA">
        <w:rPr>
          <w:rFonts w:ascii="Calibri" w:hAnsi="Calibri" w:cs="Calibri"/>
        </w:rPr>
        <w:t>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xml:space="preserve">. Therefore, the advances for existing urban simulation models should be 1) capturing the large-scale spatial heterogeneity of driving factors, and 2) </w:t>
      </w:r>
      <w:commentRangeStart w:id="62"/>
      <w:r w:rsidR="006C7461">
        <w:rPr>
          <w:rFonts w:ascii="Calibri" w:hAnsi="Calibri" w:cs="Calibri"/>
        </w:rPr>
        <w:t xml:space="preserve">assimilating geographical variables </w:t>
      </w:r>
      <w:r w:rsidR="008A26A2">
        <w:rPr>
          <w:rFonts w:ascii="Calibri" w:hAnsi="Calibri" w:cs="Calibri"/>
        </w:rPr>
        <w:t>unattained</w:t>
      </w:r>
      <w:r w:rsidR="006C7461">
        <w:rPr>
          <w:rFonts w:ascii="Calibri" w:hAnsi="Calibri" w:cs="Calibri"/>
        </w:rPr>
        <w:t xml:space="preserve"> to reduce subjectivity</w:t>
      </w:r>
      <w:commentRangeEnd w:id="62"/>
      <w:r w:rsidR="0016172D">
        <w:rPr>
          <w:rStyle w:val="Refdecomentario"/>
        </w:rPr>
        <w:commentReference w:id="62"/>
      </w:r>
      <w:r w:rsidR="006C7461">
        <w:rPr>
          <w:rFonts w:ascii="Calibri" w:hAnsi="Calibri" w:cs="Calibri"/>
        </w:rPr>
        <w:t>.</w:t>
      </w:r>
    </w:p>
    <w:p w14:paraId="031F65A5" w14:textId="605273F8" w:rsidR="006C7461" w:rsidRDefault="006C7461" w:rsidP="006C7461">
      <w:pPr>
        <w:spacing w:line="276" w:lineRule="auto"/>
        <w:rPr>
          <w:rFonts w:ascii="Calibri" w:hAnsi="Calibri" w:cs="Calibri"/>
        </w:rPr>
      </w:pPr>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w:t>
      </w:r>
      <w:commentRangeStart w:id="63"/>
      <w:r w:rsidR="00DA6826">
        <w:rPr>
          <w:rFonts w:ascii="Calibri" w:hAnsi="Calibri" w:cs="Calibri"/>
        </w:rPr>
        <w:t>ML</w:t>
      </w:r>
      <w:commentRangeEnd w:id="63"/>
      <w:r w:rsidR="00C41400">
        <w:rPr>
          <w:rStyle w:val="Refdecomentario"/>
        </w:rPr>
        <w:commentReference w:id="63"/>
      </w:r>
      <w:r w:rsidR="00DA6826">
        <w:rPr>
          <w:rFonts w:ascii="Calibri" w:hAnsi="Calibri" w:cs="Calibri"/>
        </w:rPr>
        <w:t xml:space="preserve">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w:t>
      </w:r>
      <w:r w:rsidR="00C14F28">
        <w:rPr>
          <w:rFonts w:ascii="Calibri" w:hAnsi="Calibri" w:cs="Calibri"/>
        </w:rPr>
        <w:t xml:space="preserve">naïve </w:t>
      </w:r>
      <w:r w:rsidR="00FB42CF">
        <w:rPr>
          <w:rFonts w:ascii="Calibri" w:hAnsi="Calibri" w:cs="Calibri"/>
        </w:rPr>
        <w:t xml:space="preserve">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convolutional neural network</w:t>
      </w:r>
      <w:del w:id="64" w:author="RICHARD JAMES HEWITT" w:date="2021-10-06T10:47:00Z">
        <w:r w:rsidR="00E9076D" w:rsidDel="00582E13">
          <w:rPr>
            <w:rFonts w:ascii="Calibri" w:hAnsi="Calibri" w:cs="Calibri"/>
          </w:rPr>
          <w:delText>s</w:delText>
        </w:r>
      </w:del>
      <w:r w:rsidR="00E9076D">
        <w:rPr>
          <w:rFonts w:ascii="Calibri" w:hAnsi="Calibri" w:cs="Calibri"/>
        </w:rPr>
        <w:t xml:space="preserve">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 xml:space="preserve">structure of </w:t>
      </w:r>
      <w:commentRangeStart w:id="65"/>
      <w:r w:rsidR="00375571">
        <w:rPr>
          <w:rFonts w:ascii="Calibri" w:hAnsi="Calibri" w:cs="Calibri"/>
        </w:rPr>
        <w:t>DL</w:t>
      </w:r>
      <w:commentRangeEnd w:id="65"/>
      <w:r w:rsidR="00C41400">
        <w:rPr>
          <w:rStyle w:val="Refdecomentario"/>
        </w:rPr>
        <w:commentReference w:id="65"/>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both low- and high-level features</w:t>
      </w:r>
      <w:r w:rsidR="001E5EB3" w:rsidRPr="001E5EB3">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89F96F7FF1284C7B923CCE613F12C883"/>
          </w:placeholder>
        </w:sdtPr>
        <w:sdtEndPr/>
        <w:sdtContent>
          <w:r w:rsidR="001E5EB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EwLjAuMCJ9}</w:instrText>
          </w:r>
          <w:r w:rsidR="001E5EB3">
            <w:rPr>
              <w:rFonts w:ascii="Calibri" w:hAnsi="Calibri" w:cs="Calibri"/>
              <w:noProof/>
            </w:rPr>
            <w:fldChar w:fldCharType="separate"/>
          </w:r>
          <w:r w:rsidR="001566B7">
            <w:rPr>
              <w:rFonts w:ascii="Calibri" w:hAnsi="Calibri" w:cs="Calibri"/>
              <w:noProof/>
            </w:rPr>
            <w:t>(Krizhevsky et al. 2017)</w:t>
          </w:r>
          <w:r w:rsidR="001E5EB3">
            <w:rPr>
              <w:rFonts w:ascii="Calibri" w:hAnsi="Calibri" w:cs="Calibri"/>
              <w:noProof/>
            </w:rPr>
            <w:fldChar w:fldCharType="end"/>
          </w:r>
        </w:sdtContent>
      </w:sdt>
      <w:r w:rsidR="0040706E">
        <w:rPr>
          <w:rStyle w:val="Refdecomentario"/>
        </w:rPr>
        <w:t xml:space="preserve">. </w:t>
      </w:r>
      <w:r w:rsidR="00E76C6D">
        <w:rPr>
          <w:rFonts w:ascii="Calibri" w:hAnsi="Calibri" w:cs="Calibri"/>
        </w:rPr>
        <w:t xml:space="preserve"> </w:t>
      </w:r>
      <w:r w:rsidR="00E252B4">
        <w:rPr>
          <w:rFonts w:ascii="Calibri" w:hAnsi="Calibri" w:cs="Calibri"/>
        </w:rPr>
        <w:t>DL</w:t>
      </w:r>
      <w:r w:rsidR="00E252B4" w:rsidRPr="00E252B4">
        <w:rPr>
          <w:rFonts w:ascii="Calibri" w:hAnsi="Calibri" w:cs="Calibri"/>
        </w:rPr>
        <w:t xml:space="preserve"> </w:t>
      </w:r>
      <w:r w:rsidR="00E252B4">
        <w:rPr>
          <w:rFonts w:ascii="Calibri" w:hAnsi="Calibri" w:cs="Calibri"/>
        </w:rPr>
        <w:t>technologies are</w:t>
      </w:r>
      <w:r w:rsidR="00E252B4" w:rsidRPr="00E252B4">
        <w:rPr>
          <w:rFonts w:ascii="Calibri" w:hAnsi="Calibri" w:cs="Calibri"/>
        </w:rPr>
        <w:t xml:space="preserve"> increasingly used to extract patterns and insights from </w:t>
      </w:r>
      <w:r w:rsidR="00B47786" w:rsidRPr="00B47786">
        <w:rPr>
          <w:rFonts w:ascii="Calibri" w:hAnsi="Calibri" w:cs="Calibri"/>
        </w:rPr>
        <w:t>geospatial data</w:t>
      </w:r>
      <w:r w:rsidR="00B47786">
        <w:rPr>
          <w:rFonts w:ascii="Calibri" w:hAnsi="Calibri" w:cs="Calibri"/>
        </w:rPr>
        <w:t xml:space="preserve"> </w:t>
      </w:r>
      <w:sdt>
        <w:sdtPr>
          <w:rPr>
            <w:rFonts w:ascii="Calibri" w:hAnsi="Calibri" w:cs="Calibri"/>
          </w:rPr>
          <w:alias w:val="To edit, see citavi.com/edit"/>
          <w:tag w:val="CitaviPlaceholder#d87a5490-0654-440e-9108-777ed38e90ac"/>
          <w:id w:val="197674715"/>
          <w:placeholder>
            <w:docPart w:val="DefaultPlaceholder_-1854013440"/>
          </w:placeholder>
        </w:sdtPr>
        <w:sdtEndPr/>
        <w:sdtContent>
          <w:r w:rsidR="00B47786">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4Ni0wMTktMDkxMi0xIiwiVXJpU3RyaW5nIjoiaHR0cHM6Ly9kb2kub3JnLzEwLjEwMzgvczQxNTg2LTAxOS0wOTEyL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lUMDE6MDI6NDMiLCJNb2RpZmllZEJ5IjoiX0xlbm92byIsIklkIjoiN2ZjOTA2OGEtYzA1Ny00MmNkLThlYzQtNzNkMjRkYjE0M2UxIiwiTW9kaWZpZWRPbiI6IjIwMjEtMDktMjlUMDE6MDI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Dc2MDkxMiIsIlVyaVN0cmluZyI6Imh0dHA6Ly93d3cubmNiaS5ubG0ubmloLmdvdi9wdWJtZWQvMzA3NjA5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}</w:instrText>
          </w:r>
          <w:r w:rsidR="00B47786">
            <w:rPr>
              <w:rFonts w:ascii="Calibri" w:hAnsi="Calibri" w:cs="Calibri"/>
              <w:noProof/>
            </w:rPr>
            <w:fldChar w:fldCharType="separate"/>
          </w:r>
          <w:r w:rsidR="001566B7">
            <w:rPr>
              <w:rFonts w:ascii="Calibri" w:hAnsi="Calibri" w:cs="Calibri"/>
              <w:noProof/>
            </w:rPr>
            <w:t>(Reichstein et al. 2019)</w:t>
          </w:r>
          <w:r w:rsidR="00B47786">
            <w:rPr>
              <w:rFonts w:ascii="Calibri" w:hAnsi="Calibri" w:cs="Calibri"/>
              <w:noProof/>
            </w:rPr>
            <w:fldChar w:fldCharType="end"/>
          </w:r>
        </w:sdtContent>
      </w:sdt>
      <w:r w:rsidR="00B8375F">
        <w:rPr>
          <w:rFonts w:ascii="Calibri" w:hAnsi="Calibri" w:cs="Calibri"/>
        </w:rPr>
        <w:t>, which enables</w:t>
      </w:r>
      <w:r w:rsidR="00B47786" w:rsidRPr="00B47786">
        <w:rPr>
          <w:rFonts w:ascii="Calibri" w:hAnsi="Calibri" w:cs="Calibri"/>
        </w:rPr>
        <w:t xml:space="preserve"> </w:t>
      </w:r>
      <w:r>
        <w:rPr>
          <w:rFonts w:ascii="Calibri" w:hAnsi="Calibri" w:cs="Calibri"/>
        </w:rPr>
        <w:t>the spatial configurations</w:t>
      </w:r>
      <w:ins w:id="66" w:author="RICHARD JAMES HEWITT" w:date="2021-10-06T10:47:00Z">
        <w:r w:rsidR="00582E13">
          <w:rPr>
            <w:rFonts w:ascii="Calibri" w:hAnsi="Calibri" w:cs="Calibri"/>
          </w:rPr>
          <w:t xml:space="preserve"> of driving factors</w:t>
        </w:r>
      </w:ins>
      <w:r>
        <w:rPr>
          <w:rFonts w:ascii="Calibri" w:hAnsi="Calibri" w:cs="Calibri"/>
        </w:rPr>
        <w:t xml:space="preserve">, rather than proxied variables like decay distances, </w:t>
      </w:r>
      <w:del w:id="67" w:author="RICHARD JAMES HEWITT" w:date="2021-10-06T10:47:00Z">
        <w:r w:rsidDel="00582E13">
          <w:rPr>
            <w:rFonts w:ascii="Calibri" w:hAnsi="Calibri" w:cs="Calibri"/>
          </w:rPr>
          <w:delText>of driving factors</w:delText>
        </w:r>
      </w:del>
      <w:r>
        <w:rPr>
          <w:rFonts w:ascii="Calibri" w:hAnsi="Calibri" w:cs="Calibri"/>
        </w:rPr>
        <w:t xml:space="preserve">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S0yOVQxMzozOTox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Pr>
              <w:rFonts w:ascii="Calibri" w:hAnsi="Calibri" w:cs="Calibri"/>
              <w:noProof/>
            </w:rPr>
            <w:fldChar w:fldCharType="separate"/>
          </w:r>
          <w:r w:rsidR="001566B7">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ktMjlUMTM6Mzk6M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w:t>
      </w:r>
      <w:r w:rsidR="00D43BFF">
        <w:rPr>
          <w:rFonts w:ascii="Calibri" w:hAnsi="Calibri" w:cs="Calibri"/>
        </w:rPr>
        <w:t>retrieve</w:t>
      </w:r>
      <w:r>
        <w:rPr>
          <w:rFonts w:ascii="Calibri" w:hAnsi="Calibri" w:cs="Calibri"/>
        </w:rPr>
        <w:t xml:space="preserve"> the </w:t>
      </w:r>
      <w:r w:rsidR="00E959EC">
        <w:rPr>
          <w:rFonts w:ascii="Calibri" w:hAnsi="Calibri" w:cs="Calibri"/>
        </w:rPr>
        <w:t xml:space="preserve">neighborhood </w:t>
      </w:r>
      <w:r>
        <w:rPr>
          <w:rFonts w:ascii="Calibri" w:hAnsi="Calibri" w:cs="Calibri"/>
        </w:rPr>
        <w:t xml:space="preserve">spatial features </w:t>
      </w:r>
      <w:r w:rsidR="0036225D">
        <w:rPr>
          <w:rFonts w:ascii="Calibri" w:hAnsi="Calibri" w:cs="Calibri"/>
        </w:rPr>
        <w:t xml:space="preserve">and </w:t>
      </w:r>
      <w:r>
        <w:rPr>
          <w:rFonts w:ascii="Calibri" w:hAnsi="Calibri" w:cs="Calibri"/>
        </w:rPr>
        <w:t xml:space="preserve">improved the </w:t>
      </w:r>
      <w:r w:rsidR="008C27A6">
        <w:rPr>
          <w:rFonts w:ascii="Calibri" w:hAnsi="Calibri" w:cs="Calibri"/>
        </w:rPr>
        <w:t>Figure of Merit (</w:t>
      </w:r>
      <w:proofErr w:type="spellStart"/>
      <w:r w:rsidR="008C27A6">
        <w:rPr>
          <w:rFonts w:ascii="Calibri" w:hAnsi="Calibri" w:cs="Calibri"/>
        </w:rPr>
        <w:t>FoM</w:t>
      </w:r>
      <w:proofErr w:type="spellEnd"/>
      <w:r w:rsidR="008C27A6">
        <w:rPr>
          <w:rFonts w:ascii="Calibri" w:hAnsi="Calibri" w:cs="Calibri"/>
        </w:rPr>
        <w:t>)</w:t>
      </w:r>
      <w:r>
        <w:rPr>
          <w:rFonts w:ascii="Calibri" w:hAnsi="Calibri" w:cs="Calibri"/>
        </w:rPr>
        <w:t xml:space="preserve"> </w:t>
      </w:r>
      <w:r w:rsidR="00A35CB2">
        <w:rPr>
          <w:rFonts w:ascii="Calibri" w:hAnsi="Calibri" w:cs="Calibri"/>
        </w:rPr>
        <w:t xml:space="preserve">of the simulation </w:t>
      </w:r>
      <w:r w:rsidR="00506D0D">
        <w:rPr>
          <w:rFonts w:ascii="Calibri" w:hAnsi="Calibri" w:cs="Calibri"/>
        </w:rPr>
        <w:t xml:space="preserve">from 0.323 to 0.361 </w:t>
      </w:r>
      <w:r w:rsidR="00EF222D">
        <w:rPr>
          <w:rFonts w:ascii="Calibri" w:hAnsi="Calibri" w:cs="Calibri"/>
        </w:rPr>
        <w:t>compared to the random-forest</w:t>
      </w:r>
      <w:r w:rsidR="00AB536F">
        <w:rPr>
          <w:rFonts w:ascii="Calibri" w:hAnsi="Calibri" w:cs="Calibri"/>
        </w:rPr>
        <w:t>-</w:t>
      </w:r>
      <w:r w:rsidR="00EF222D">
        <w:rPr>
          <w:rFonts w:ascii="Calibri" w:hAnsi="Calibri" w:cs="Calibri"/>
        </w:rPr>
        <w:t>based method</w:t>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Pr>
              <w:rFonts w:ascii="Calibri" w:hAnsi="Calibri" w:cs="Calibri"/>
              <w:noProof/>
            </w:rPr>
            <w:fldChar w:fldCharType="separate"/>
          </w:r>
          <w:r w:rsidR="001566B7">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ktMjlUMTM6Mzk6M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w:t>
      </w:r>
      <w:r w:rsidR="00BF3EB1">
        <w:rPr>
          <w:rFonts w:ascii="Calibri" w:hAnsi="Calibri" w:cs="Calibri"/>
        </w:rPr>
        <w:t>report</w:t>
      </w:r>
      <w:r w:rsidR="00050455">
        <w:rPr>
          <w:rFonts w:ascii="Calibri" w:hAnsi="Calibri" w:cs="Calibri"/>
        </w:rPr>
        <w:t>ed</w:t>
      </w:r>
      <w:r w:rsidR="00BF3EB1">
        <w:rPr>
          <w:rFonts w:ascii="Calibri" w:hAnsi="Calibri" w:cs="Calibri"/>
        </w:rPr>
        <w:t xml:space="preserve"> similar</w:t>
      </w:r>
      <w:r w:rsidR="00050455">
        <w:rPr>
          <w:rFonts w:ascii="Calibri" w:hAnsi="Calibri" w:cs="Calibri"/>
        </w:rPr>
        <w:t xml:space="preserve"> results that</w:t>
      </w:r>
      <w:r>
        <w:rPr>
          <w:rFonts w:ascii="Calibri" w:hAnsi="Calibri" w:cs="Calibri"/>
        </w:rPr>
        <w:t xml:space="preserve"> </w:t>
      </w:r>
      <w:r w:rsidR="007F185C">
        <w:rPr>
          <w:rFonts w:ascii="Calibri" w:hAnsi="Calibri" w:cs="Calibri"/>
        </w:rPr>
        <w:t>integrating</w:t>
      </w:r>
      <w:r w:rsidR="0046467F">
        <w:rPr>
          <w:rFonts w:ascii="Calibri" w:hAnsi="Calibri" w:cs="Calibri"/>
        </w:rPr>
        <w:t xml:space="preserve"> spatial features </w:t>
      </w:r>
      <w:r w:rsidR="007F185C">
        <w:rPr>
          <w:rFonts w:ascii="Calibri" w:hAnsi="Calibri" w:cs="Calibri"/>
        </w:rPr>
        <w:t xml:space="preserve">abstracted by </w:t>
      </w:r>
      <w:r>
        <w:rPr>
          <w:rFonts w:ascii="Calibri" w:hAnsi="Calibri" w:cs="Calibri"/>
        </w:rPr>
        <w:t xml:space="preserve">CNN </w:t>
      </w:r>
      <w:r w:rsidR="007110C5">
        <w:rPr>
          <w:rFonts w:ascii="Calibri" w:hAnsi="Calibri" w:cs="Calibri"/>
        </w:rPr>
        <w:t xml:space="preserve">improved the </w:t>
      </w:r>
      <w:proofErr w:type="spellStart"/>
      <w:r w:rsidR="007110C5">
        <w:rPr>
          <w:rFonts w:ascii="Calibri" w:hAnsi="Calibri" w:cs="Calibri"/>
        </w:rPr>
        <w:t>FoM</w:t>
      </w:r>
      <w:proofErr w:type="spellEnd"/>
      <w:r w:rsidR="0046467F">
        <w:rPr>
          <w:rFonts w:ascii="Calibri" w:hAnsi="Calibri" w:cs="Calibri"/>
        </w:rPr>
        <w:t xml:space="preserve"> from</w:t>
      </w:r>
      <w:r w:rsidR="00BD0CB1">
        <w:rPr>
          <w:rFonts w:ascii="Calibri" w:hAnsi="Calibri" w:cs="Calibri"/>
        </w:rPr>
        <w:t xml:space="preserve"> 0.299 to 0.346 compar</w:t>
      </w:r>
      <w:r w:rsidR="00A35CB2">
        <w:rPr>
          <w:rFonts w:ascii="Calibri" w:hAnsi="Calibri" w:cs="Calibri"/>
        </w:rPr>
        <w:t>ing</w:t>
      </w:r>
      <w:r w:rsidR="00BD0CB1">
        <w:rPr>
          <w:rFonts w:ascii="Calibri" w:hAnsi="Calibri" w:cs="Calibri"/>
        </w:rPr>
        <w:t xml:space="preserve"> </w:t>
      </w:r>
      <w:r w:rsidR="00AB536F">
        <w:rPr>
          <w:rFonts w:ascii="Calibri" w:hAnsi="Calibri" w:cs="Calibri"/>
        </w:rPr>
        <w:t xml:space="preserve">the </w:t>
      </w:r>
      <w:r w:rsidR="00BD0CB1">
        <w:rPr>
          <w:rFonts w:ascii="Calibri" w:hAnsi="Calibri" w:cs="Calibri"/>
        </w:rPr>
        <w:t xml:space="preserve">random-forest </w:t>
      </w:r>
      <w:r w:rsidR="006B6926">
        <w:rPr>
          <w:rFonts w:ascii="Calibri" w:hAnsi="Calibri" w:cs="Calibri"/>
        </w:rPr>
        <w:t>algorithm</w:t>
      </w:r>
      <w:r>
        <w:rPr>
          <w:rFonts w:ascii="Calibri" w:hAnsi="Calibri" w:cs="Calibri"/>
        </w:rPr>
        <w:t xml:space="preserve">. </w:t>
      </w:r>
      <w:commentRangeStart w:id="68"/>
      <w:r>
        <w:rPr>
          <w:rFonts w:ascii="Calibri" w:hAnsi="Calibri" w:cs="Calibri"/>
        </w:rPr>
        <w:t xml:space="preserve">Although the spatial features introduced by CNN improved the simulation performance, </w:t>
      </w:r>
      <w:r w:rsidR="00F71596">
        <w:rPr>
          <w:rFonts w:ascii="Calibri" w:hAnsi="Calibri" w:cs="Calibri"/>
        </w:rPr>
        <w:t>these studies</w:t>
      </w:r>
      <w:r w:rsidR="00714899">
        <w:rPr>
          <w:rFonts w:ascii="Calibri" w:hAnsi="Calibri" w:cs="Calibri"/>
        </w:rPr>
        <w:t xml:space="preserve"> </w:t>
      </w:r>
      <w:ins w:id="69" w:author="RICHARD JAMES HEWITT" w:date="2021-10-06T10:49:00Z">
        <w:r w:rsidR="00582E13">
          <w:rPr>
            <w:rFonts w:ascii="Calibri" w:hAnsi="Calibri" w:cs="Calibri"/>
          </w:rPr>
          <w:t>used</w:t>
        </w:r>
      </w:ins>
      <w:del w:id="70" w:author="RICHARD JAMES HEWITT" w:date="2021-10-06T10:49:00Z">
        <w:r w:rsidR="00714899" w:rsidDel="00582E13">
          <w:rPr>
            <w:rFonts w:ascii="Calibri" w:hAnsi="Calibri" w:cs="Calibri"/>
          </w:rPr>
          <w:delText>took</w:delText>
        </w:r>
      </w:del>
      <w:r w:rsidR="00714899">
        <w:rPr>
          <w:rFonts w:ascii="Calibri" w:hAnsi="Calibri" w:cs="Calibri"/>
        </w:rPr>
        <w:t xml:space="preserve"> CNN as an advanced decay function to </w:t>
      </w:r>
      <w:r w:rsidR="00491DEB">
        <w:rPr>
          <w:rFonts w:ascii="Calibri" w:hAnsi="Calibri" w:cs="Calibri"/>
        </w:rPr>
        <w:t>rescale driving factors</w:t>
      </w:r>
      <w:ins w:id="71" w:author="RICHARD JAMES HEWITT" w:date="2021-10-06T10:48:00Z">
        <w:r w:rsidR="00582E13">
          <w:rPr>
            <w:rFonts w:ascii="Calibri" w:hAnsi="Calibri" w:cs="Calibri"/>
          </w:rPr>
          <w:t>, thus restricting it to detection of</w:t>
        </w:r>
      </w:ins>
      <w:del w:id="72" w:author="RICHARD JAMES HEWITT" w:date="2021-10-06T10:48:00Z">
        <w:r w:rsidDel="00582E13">
          <w:rPr>
            <w:rFonts w:ascii="Calibri" w:hAnsi="Calibri" w:cs="Calibri"/>
          </w:rPr>
          <w:delText xml:space="preserve"> </w:delText>
        </w:r>
        <w:r w:rsidR="003205B4" w:rsidDel="00582E13">
          <w:rPr>
            <w:rFonts w:ascii="Calibri" w:hAnsi="Calibri" w:cs="Calibri"/>
          </w:rPr>
          <w:delText xml:space="preserve">and </w:delText>
        </w:r>
        <w:r w:rsidR="00E95EA3" w:rsidDel="00582E13">
          <w:rPr>
            <w:rFonts w:ascii="Calibri" w:hAnsi="Calibri" w:cs="Calibri"/>
          </w:rPr>
          <w:delText xml:space="preserve">were bound to </w:delText>
        </w:r>
        <w:r w:rsidR="00DF146E" w:rsidDel="00582E13">
          <w:rPr>
            <w:rFonts w:ascii="Calibri" w:hAnsi="Calibri" w:cs="Calibri"/>
          </w:rPr>
          <w:delText>detect</w:delText>
        </w:r>
      </w:del>
      <w:del w:id="73" w:author="RICHARD JAMES HEWITT" w:date="2021-10-06T10:49:00Z">
        <w:r w:rsidR="00DF146E" w:rsidDel="00582E13">
          <w:rPr>
            <w:rFonts w:ascii="Calibri" w:hAnsi="Calibri" w:cs="Calibri"/>
          </w:rPr>
          <w:delText xml:space="preserve"> only</w:delText>
        </w:r>
      </w:del>
      <w:r w:rsidR="00DF146E">
        <w:rPr>
          <w:rFonts w:ascii="Calibri" w:hAnsi="Calibri" w:cs="Calibri"/>
        </w:rPr>
        <w:t xml:space="preserve"> </w:t>
      </w:r>
      <w:r w:rsidR="00E95EA3">
        <w:rPr>
          <w:rFonts w:ascii="Calibri" w:hAnsi="Calibri" w:cs="Calibri"/>
        </w:rPr>
        <w:t xml:space="preserve">a </w:t>
      </w:r>
      <w:ins w:id="74" w:author="RICHARD JAMES HEWITT" w:date="2021-10-06T10:49:00Z">
        <w:r w:rsidR="00582E13">
          <w:rPr>
            <w:rFonts w:ascii="Calibri" w:hAnsi="Calibri" w:cs="Calibri"/>
          </w:rPr>
          <w:t xml:space="preserve">single </w:t>
        </w:r>
      </w:ins>
      <w:r w:rsidR="00DF146E">
        <w:rPr>
          <w:rFonts w:ascii="Calibri" w:hAnsi="Calibri" w:cs="Calibri"/>
        </w:rPr>
        <w:t>definite</w:t>
      </w:r>
      <w:r w:rsidR="00E95EA3">
        <w:rPr>
          <w:rFonts w:ascii="Calibri" w:hAnsi="Calibri" w:cs="Calibri"/>
        </w:rPr>
        <w:t xml:space="preserve"> </w:t>
      </w:r>
      <w:proofErr w:type="spellStart"/>
      <w:r w:rsidR="00E95EA3">
        <w:rPr>
          <w:rFonts w:ascii="Calibri" w:hAnsi="Calibri" w:cs="Calibri"/>
        </w:rPr>
        <w:t>neighborhood</w:t>
      </w:r>
      <w:proofErr w:type="spellEnd"/>
      <w:r w:rsidR="00E95EA3">
        <w:rPr>
          <w:rFonts w:ascii="Calibri" w:hAnsi="Calibri" w:cs="Calibri"/>
        </w:rPr>
        <w:t xml:space="preserve"> </w:t>
      </w:r>
      <w:r w:rsidR="00DF146E">
        <w:rPr>
          <w:rFonts w:ascii="Calibri" w:hAnsi="Calibri" w:cs="Calibri"/>
        </w:rPr>
        <w:t xml:space="preserve">spatial </w:t>
      </w:r>
      <w:r w:rsidR="006B3D6C">
        <w:rPr>
          <w:rFonts w:ascii="Calibri" w:hAnsi="Calibri" w:cs="Calibri"/>
        </w:rPr>
        <w:t>configuration, whereas</w:t>
      </w:r>
      <w:r w:rsidR="00522052">
        <w:rPr>
          <w:rFonts w:ascii="Calibri" w:hAnsi="Calibri" w:cs="Calibri"/>
        </w:rPr>
        <w:t xml:space="preserve"> the</w:t>
      </w:r>
      <w:r w:rsidR="00CE42D4">
        <w:rPr>
          <w:rFonts w:ascii="Calibri" w:hAnsi="Calibri" w:cs="Calibri"/>
        </w:rPr>
        <w:t xml:space="preserve"> </w:t>
      </w:r>
      <w:r w:rsidR="005204F4">
        <w:rPr>
          <w:rFonts w:ascii="Calibri" w:hAnsi="Calibri" w:cs="Calibri"/>
        </w:rPr>
        <w:t>high-level feature</w:t>
      </w:r>
      <w:del w:id="75" w:author="RICHARD JAMES HEWITT" w:date="2021-10-06T10:49:00Z">
        <w:r w:rsidR="00522052" w:rsidDel="00582E13">
          <w:rPr>
            <w:rFonts w:ascii="Calibri" w:hAnsi="Calibri" w:cs="Calibri"/>
          </w:rPr>
          <w:delText>s</w:delText>
        </w:r>
      </w:del>
      <w:r w:rsidR="005204F4">
        <w:rPr>
          <w:rFonts w:ascii="Calibri" w:hAnsi="Calibri" w:cs="Calibri"/>
        </w:rPr>
        <w:t xml:space="preserve"> </w:t>
      </w:r>
      <w:r w:rsidR="00522052">
        <w:rPr>
          <w:rFonts w:ascii="Calibri" w:hAnsi="Calibri" w:cs="Calibri"/>
        </w:rPr>
        <w:t>abstract</w:t>
      </w:r>
      <w:ins w:id="76" w:author="RICHARD JAMES HEWITT" w:date="2021-10-06T10:49:00Z">
        <w:r w:rsidR="00582E13">
          <w:rPr>
            <w:rFonts w:ascii="Calibri" w:hAnsi="Calibri" w:cs="Calibri"/>
          </w:rPr>
          <w:t>ion</w:t>
        </w:r>
      </w:ins>
      <w:del w:id="77" w:author="RICHARD JAMES HEWITT" w:date="2021-10-06T10:49:00Z">
        <w:r w:rsidR="00522052" w:rsidDel="00582E13">
          <w:rPr>
            <w:rFonts w:ascii="Calibri" w:hAnsi="Calibri" w:cs="Calibri"/>
          </w:rPr>
          <w:delText>ing</w:delText>
        </w:r>
      </w:del>
      <w:r w:rsidR="00522052">
        <w:rPr>
          <w:rFonts w:ascii="Calibri" w:hAnsi="Calibri" w:cs="Calibri"/>
        </w:rPr>
        <w:t xml:space="preserve"> capability of</w:t>
      </w:r>
      <w:r w:rsidR="007660CB">
        <w:rPr>
          <w:rFonts w:ascii="Calibri" w:hAnsi="Calibri" w:cs="Calibri"/>
        </w:rPr>
        <w:t xml:space="preserve"> DL</w:t>
      </w:r>
      <w:r w:rsidR="00522052">
        <w:rPr>
          <w:rFonts w:ascii="Calibri" w:hAnsi="Calibri" w:cs="Calibri"/>
        </w:rPr>
        <w:t xml:space="preserve"> was</w:t>
      </w:r>
      <w:r w:rsidR="00AB536F">
        <w:rPr>
          <w:rFonts w:ascii="Calibri" w:hAnsi="Calibri" w:cs="Calibri"/>
        </w:rPr>
        <w:t xml:space="preserve"> overlooked</w:t>
      </w:r>
      <w:r>
        <w:rPr>
          <w:rFonts w:ascii="Calibri" w:hAnsi="Calibri" w:cs="Calibri"/>
        </w:rPr>
        <w:t xml:space="preserve">. </w:t>
      </w:r>
      <w:commentRangeEnd w:id="68"/>
      <w:r w:rsidR="00582E13">
        <w:rPr>
          <w:rStyle w:val="Refdecomentario"/>
        </w:rPr>
        <w:commentReference w:id="68"/>
      </w:r>
      <w:r>
        <w:rPr>
          <w:rFonts w:ascii="Calibri" w:hAnsi="Calibri" w:cs="Calibri"/>
        </w:rPr>
        <w:t>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342D2B">
        <w:rPr>
          <w:rFonts w:ascii="Calibri" w:hAnsi="Calibri" w:cs="Calibri"/>
        </w:rPr>
        <w:t>,</w:t>
      </w:r>
      <w:r w:rsidR="0094555F">
        <w:rPr>
          <w:rFonts w:ascii="Calibri" w:hAnsi="Calibri" w:cs="Calibri"/>
        </w:rPr>
        <w:t xml:space="preserve"> </w:t>
      </w:r>
      <w:r w:rsidR="00FD124D">
        <w:rPr>
          <w:rFonts w:ascii="Calibri" w:hAnsi="Calibri" w:cs="Calibri"/>
        </w:rPr>
        <w:t xml:space="preserve">i.e.,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w:t>
      </w:r>
      <w:r w:rsidR="00FD124D">
        <w:rPr>
          <w:rFonts w:ascii="Calibri" w:hAnsi="Calibri" w:cs="Calibri"/>
        </w:rPr>
        <w:t>should be introduced</w:t>
      </w:r>
      <w:r w:rsidR="00AA407C">
        <w:rPr>
          <w:rFonts w:ascii="Calibri" w:hAnsi="Calibri" w:cs="Calibri"/>
        </w:rPr>
        <w:t xml:space="preserve"> </w:t>
      </w:r>
      <w:r w:rsidR="003D64BB">
        <w:rPr>
          <w:rFonts w:ascii="Calibri" w:hAnsi="Calibri" w:cs="Calibri"/>
        </w:rPr>
        <w:t>to</w:t>
      </w:r>
      <w:r w:rsidR="00AA407C">
        <w:rPr>
          <w:rFonts w:ascii="Calibri" w:hAnsi="Calibri" w:cs="Calibri"/>
        </w:rPr>
        <w:t xml:space="preserve"> </w:t>
      </w:r>
      <w:r>
        <w:rPr>
          <w:rFonts w:ascii="Calibri" w:hAnsi="Calibri" w:cs="Calibri"/>
        </w:rPr>
        <w:t>urban development</w:t>
      </w:r>
      <w:r w:rsidR="003D64BB" w:rsidRPr="003D64BB">
        <w:rPr>
          <w:rFonts w:ascii="Calibri" w:hAnsi="Calibri" w:cs="Calibri"/>
        </w:rPr>
        <w:t xml:space="preserve"> </w:t>
      </w:r>
      <w:r w:rsidR="003D64BB">
        <w:rPr>
          <w:rFonts w:ascii="Calibri" w:hAnsi="Calibri" w:cs="Calibri"/>
        </w:rPr>
        <w:t>simulation</w:t>
      </w:r>
      <w:r>
        <w:rPr>
          <w:rFonts w:ascii="Calibri" w:hAnsi="Calibri" w:cs="Calibri"/>
        </w:rPr>
        <w:t xml:space="preserve">. </w:t>
      </w:r>
    </w:p>
    <w:p w14:paraId="668B29F4" w14:textId="1E81A266" w:rsidR="006C7461" w:rsidRPr="00971910" w:rsidRDefault="006C7461" w:rsidP="006C7461">
      <w:pPr>
        <w:spacing w:line="276" w:lineRule="auto"/>
        <w:rPr>
          <w:rFonts w:ascii="Calibri" w:hAnsi="Calibri"/>
        </w:rPr>
      </w:pPr>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unique </w:t>
      </w:r>
      <w:r w:rsidR="00E907DF">
        <w:rPr>
          <w:rFonts w:ascii="Calibri" w:hAnsi="Calibri"/>
        </w:rPr>
        <w:t xml:space="preserve">type </w:t>
      </w:r>
      <w:r w:rsidR="00E8073C">
        <w:rPr>
          <w:rFonts w:ascii="Calibri" w:hAnsi="Calibri"/>
        </w:rPr>
        <w:t xml:space="preserve">of </w:t>
      </w:r>
      <w:r w:rsidR="00E907DF">
        <w:rPr>
          <w:rFonts w:ascii="Calibri" w:hAnsi="Calibri"/>
        </w:rPr>
        <w:t>CNN</w:t>
      </w:r>
      <w:r w:rsidR="00E8073C">
        <w:rPr>
          <w:rFonts w:ascii="Calibri" w:hAnsi="Calibri"/>
        </w:rPr>
        <w:t xml:space="preserve">-based </w:t>
      </w:r>
      <w:r w:rsidR="008C7C0D">
        <w:rPr>
          <w:rFonts w:ascii="Calibri" w:hAnsi="Calibri"/>
        </w:rPr>
        <w:t xml:space="preserve">deep learning </w:t>
      </w:r>
      <w:r w:rsidR="008C7C0D" w:rsidRPr="00971910">
        <w:rPr>
          <w:rFonts w:ascii="Calibri" w:hAnsi="Calibri"/>
        </w:rPr>
        <w:t xml:space="preserve">structure </w:t>
      </w:r>
      <w:r w:rsidR="0021547E">
        <w:rPr>
          <w:rFonts w:ascii="Calibri" w:hAnsi="Calibri" w:cs="Calibri"/>
        </w:rPr>
        <w:t>that not only</w:t>
      </w:r>
      <w:r w:rsidR="00E23E27">
        <w:rPr>
          <w:rFonts w:ascii="Calibri" w:hAnsi="Calibri" w:cs="Calibri"/>
        </w:rPr>
        <w:t xml:space="preserve"> </w:t>
      </w:r>
      <w:r w:rsidR="005918DC">
        <w:rPr>
          <w:rFonts w:ascii="Calibri" w:hAnsi="Calibri" w:cs="Calibri"/>
        </w:rPr>
        <w:t>abstract</w:t>
      </w:r>
      <w:r w:rsidR="003B38E4">
        <w:rPr>
          <w:rFonts w:ascii="Calibri" w:hAnsi="Calibri" w:cs="Calibri"/>
        </w:rPr>
        <w:t>s</w:t>
      </w:r>
      <w:r w:rsidR="005918DC">
        <w:rPr>
          <w:rFonts w:ascii="Calibri" w:hAnsi="Calibri" w:cs="Calibri"/>
        </w:rPr>
        <w:t xml:space="preserve"> spatial</w:t>
      </w:r>
      <w:r w:rsidR="003B38E4">
        <w:rPr>
          <w:rFonts w:ascii="Calibri" w:hAnsi="Calibri" w:cs="Calibri"/>
        </w:rPr>
        <w:t xml:space="preserve"> features to high-level patterns but also </w:t>
      </w:r>
      <w:r w:rsidR="0079239B">
        <w:rPr>
          <w:rFonts w:ascii="Calibri" w:hAnsi="Calibri" w:cs="Calibri"/>
        </w:rPr>
        <w:t>refines the high-level</w:t>
      </w:r>
      <w:r w:rsidR="00C57090">
        <w:rPr>
          <w:rFonts w:ascii="Calibri" w:hAnsi="Calibri" w:cs="Calibri"/>
        </w:rPr>
        <w:t xml:space="preserve"> patterns </w:t>
      </w:r>
      <w:r w:rsidR="002E35DB">
        <w:rPr>
          <w:rFonts w:ascii="Calibri" w:hAnsi="Calibri" w:cs="Calibri"/>
        </w:rPr>
        <w:t>to</w:t>
      </w:r>
      <w:r w:rsidR="00C57090">
        <w:rPr>
          <w:rFonts w:ascii="Calibri" w:hAnsi="Calibri" w:cs="Calibri"/>
        </w:rPr>
        <w:t xml:space="preserve"> </w:t>
      </w:r>
      <w:r w:rsidR="001729C8">
        <w:rPr>
          <w:rFonts w:ascii="Calibri" w:hAnsi="Calibri" w:cs="Calibri"/>
        </w:rPr>
        <w:t>precise</w:t>
      </w:r>
      <w:r w:rsidR="00C57090">
        <w:rPr>
          <w:rFonts w:ascii="Calibri" w:hAnsi="Calibri" w:cs="Calibri"/>
        </w:rPr>
        <w:t xml:space="preserve"> shapes</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commentRangeStart w:id="78"/>
          <w:r w:rsidRPr="00971910">
            <w:rPr>
              <w:rFonts w:ascii="Calibri" w:hAnsi="Calibri"/>
            </w:rPr>
            <w:fldChar w:fldCharType="begin"/>
          </w:r>
          <w:r w:rsidR="00EF4BED">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971910">
            <w:rPr>
              <w:rFonts w:ascii="Calibri" w:hAnsi="Calibri"/>
            </w:rPr>
            <w:fldChar w:fldCharType="separate"/>
          </w:r>
          <w:r w:rsidR="001566B7">
            <w:rPr>
              <w:rFonts w:ascii="Calibri" w:hAnsi="Calibri"/>
            </w:rPr>
            <w:t>(Ronneberger et al. 2015)</w:t>
          </w:r>
          <w:r w:rsidRPr="00971910">
            <w:rPr>
              <w:rFonts w:ascii="Calibri" w:hAnsi="Calibri"/>
            </w:rPr>
            <w:fldChar w:fldCharType="end"/>
          </w:r>
          <w:commentRangeEnd w:id="78"/>
          <w:r w:rsidR="00776396">
            <w:rPr>
              <w:rStyle w:val="Refdecomentario"/>
            </w:rPr>
            <w:commentReference w:id="78"/>
          </w:r>
        </w:sdtContent>
      </w:sdt>
      <w:r w:rsidRPr="00971910">
        <w:rPr>
          <w:rFonts w:ascii="Calibri" w:hAnsi="Calibri"/>
        </w:rPr>
        <w:t xml:space="preserve">. </w:t>
      </w:r>
      <w:commentRangeStart w:id="79"/>
      <w:r>
        <w:rPr>
          <w:rFonts w:ascii="Calibri" w:hAnsi="Calibri" w:cs="Calibri"/>
        </w:rPr>
        <w:t xml:space="preserve">The robust segmentation performance enables </w:t>
      </w:r>
      <w:r w:rsidR="00CD71CA">
        <w:rPr>
          <w:rFonts w:ascii="Calibri" w:hAnsi="Calibri" w:cs="Calibri"/>
        </w:rPr>
        <w:t>U-Net</w:t>
      </w:r>
      <w:r>
        <w:rPr>
          <w:rFonts w:ascii="Calibri" w:hAnsi="Calibri" w:cs="Calibri"/>
        </w:rPr>
        <w:t xml:space="preserve"> to be used in multiple fields such as </w:t>
      </w:r>
      <w:r w:rsidR="00564672">
        <w:rPr>
          <w:rFonts w:ascii="Calibri" w:hAnsi="Calibri" w:cs="Calibri" w:hint="eastAsia"/>
        </w:rPr>
        <w:t>im</w:t>
      </w:r>
      <w:r w:rsidR="00564672">
        <w:rPr>
          <w:rFonts w:ascii="Calibri" w:hAnsi="Calibri" w:cs="Calibri"/>
        </w:rPr>
        <w:t xml:space="preserve">proving the global </w:t>
      </w:r>
      <w:r w:rsidR="009F197C">
        <w:rPr>
          <w:rFonts w:ascii="Calibri" w:hAnsi="Calibri" w:cs="Calibri"/>
        </w:rPr>
        <w:t xml:space="preserve">precipitation </w:t>
      </w:r>
      <w:r w:rsidR="007B0A9E">
        <w:rPr>
          <w:rFonts w:ascii="Calibri" w:hAnsi="Calibri" w:cs="Calibri"/>
        </w:rPr>
        <w:t>estimation to improve the weather prediction</w:t>
      </w:r>
      <w:r w:rsidR="00E75E07">
        <w:rPr>
          <w:rFonts w:ascii="Calibri" w:hAnsi="Calibri" w:cs="Calibri"/>
        </w:rPr>
        <w:t xml:space="preserve"> system</w:t>
      </w:r>
      <w:r>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sidR="00EE46F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}</w:instrText>
          </w:r>
          <w:r>
            <w:rPr>
              <w:rFonts w:ascii="Calibri" w:hAnsi="Calibri" w:cs="Calibri"/>
              <w:noProof/>
            </w:rPr>
            <w:fldChar w:fldCharType="separate"/>
          </w:r>
          <w:r w:rsidR="00EE46F3">
            <w:rPr>
              <w:rFonts w:ascii="Calibri" w:hAnsi="Calibri" w:cs="Calibri"/>
              <w:noProof/>
            </w:rPr>
            <w:t>(Singh et al. 2021)</w:t>
          </w:r>
          <w:r>
            <w:rPr>
              <w:rFonts w:ascii="Calibri" w:hAnsi="Calibri" w:cs="Calibri"/>
              <w:noProof/>
            </w:rPr>
            <w:fldChar w:fldCharType="end"/>
          </w:r>
        </w:sdtContent>
      </w:sdt>
      <w:r>
        <w:rPr>
          <w:rFonts w:ascii="Calibri" w:hAnsi="Calibri" w:cs="Calibri"/>
        </w:rPr>
        <w:t xml:space="preserve">, </w:t>
      </w:r>
      <w:r w:rsidR="00BD770E">
        <w:rPr>
          <w:rFonts w:ascii="Calibri" w:hAnsi="Calibri" w:cs="Calibri"/>
        </w:rPr>
        <w:t xml:space="preserve">detecting underwater </w:t>
      </w:r>
      <w:r w:rsidR="00FE4227">
        <w:rPr>
          <w:rFonts w:ascii="Calibri" w:hAnsi="Calibri" w:cs="Calibri"/>
        </w:rPr>
        <w:t>objects</w:t>
      </w:r>
      <w:r>
        <w:rPr>
          <w:rFonts w:ascii="Calibri" w:hAnsi="Calibri" w:cs="Calibri"/>
        </w:rPr>
        <w:t xml:space="preserve"> </w:t>
      </w:r>
      <w:r w:rsidR="00E75E07">
        <w:rPr>
          <w:rFonts w:ascii="Calibri" w:hAnsi="Calibri" w:cs="Calibri"/>
        </w:rPr>
        <w:t xml:space="preserve">for </w:t>
      </w:r>
      <w:r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sidR="00A47A2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}</w:instrText>
          </w:r>
          <w:r>
            <w:rPr>
              <w:rFonts w:ascii="Calibri" w:hAnsi="Calibri" w:cs="Calibri"/>
              <w:noProof/>
            </w:rPr>
            <w:fldChar w:fldCharType="separate"/>
          </w:r>
          <w:r w:rsidR="00A47A21">
            <w:rPr>
              <w:rFonts w:ascii="Calibri" w:hAnsi="Calibri" w:cs="Calibri"/>
              <w:noProof/>
            </w:rPr>
            <w:t>(Nezla et al. 2021)</w:t>
          </w:r>
          <w:r>
            <w:rPr>
              <w:rFonts w:ascii="Calibri" w:hAnsi="Calibri" w:cs="Calibri"/>
              <w:noProof/>
            </w:rPr>
            <w:fldChar w:fldCharType="end"/>
          </w:r>
        </w:sdtContent>
      </w:sdt>
      <w:r>
        <w:rPr>
          <w:rFonts w:ascii="Calibri" w:hAnsi="Calibri" w:cs="Calibri"/>
        </w:rPr>
        <w:t xml:space="preserve">, </w:t>
      </w:r>
      <w:r w:rsidR="005F3678">
        <w:rPr>
          <w:rFonts w:ascii="Calibri" w:hAnsi="Calibri" w:cs="Calibri"/>
        </w:rPr>
        <w:t xml:space="preserve">and </w:t>
      </w:r>
      <w:r w:rsidR="001F0346">
        <w:rPr>
          <w:rFonts w:ascii="Calibri" w:hAnsi="Calibri" w:cs="Calibri"/>
        </w:rPr>
        <w:t>identifying building</w:t>
      </w:r>
      <w:r w:rsidR="00607D6B">
        <w:rPr>
          <w:rFonts w:ascii="Calibri" w:hAnsi="Calibri" w:cs="Calibri"/>
        </w:rPr>
        <w:t>s</w:t>
      </w:r>
      <w:r w:rsidR="001F0346">
        <w:rPr>
          <w:rFonts w:ascii="Calibri" w:hAnsi="Calibri" w:cs="Calibri"/>
        </w:rPr>
        <w:t xml:space="preserve"> </w:t>
      </w:r>
      <w:r w:rsidR="006713DD" w:rsidRPr="006713DD">
        <w:rPr>
          <w:rFonts w:ascii="Calibri" w:hAnsi="Calibri" w:cs="Calibri"/>
        </w:rPr>
        <w:t>from aerial and</w:t>
      </w:r>
      <w:r w:rsidR="006713DD">
        <w:rPr>
          <w:rFonts w:ascii="Calibri" w:hAnsi="Calibri" w:cs="Calibri"/>
        </w:rPr>
        <w:t xml:space="preserve"> </w:t>
      </w:r>
      <w:r w:rsidR="006713DD" w:rsidRPr="006713DD">
        <w:rPr>
          <w:rFonts w:ascii="Calibri" w:hAnsi="Calibri" w:cs="Calibri"/>
        </w:rPr>
        <w:t>satellite imagery</w:t>
      </w:r>
      <w:r>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ZmZpbGlhdGlvbiI6IlNjaG9vbCBvZiBSZW1vdGUgU2Vuc2luZyBhbmQgSW5mb3JtYXRpb24gRW5naW5lZXJpbmcsIFd1aGFuIFVuaXZlcnNpdHksIFd1aGFuLCBDaGluYVxyXG5EZXBhcnRtZW50IG9mIHBoeXNpY2FsIGdlb2dyYXBoeSwgVXRyZWNodCBVbml2ZXJzaXR5LCBVdHJlY2h0LCBUaGUgTmV0aGVybGFuZHMi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Pr>
              <w:rFonts w:ascii="Calibri" w:hAnsi="Calibri" w:cs="Calibri"/>
              <w:noProof/>
            </w:rPr>
            <w:fldChar w:fldCharType="separate"/>
          </w:r>
          <w:r w:rsidR="001566B7">
            <w:rPr>
              <w:rFonts w:ascii="Calibri" w:hAnsi="Calibri" w:cs="Calibri"/>
              <w:noProof/>
            </w:rPr>
            <w:t>(Ji et al. 2019)</w:t>
          </w:r>
          <w:r>
            <w:rPr>
              <w:rFonts w:ascii="Calibri" w:hAnsi="Calibri" w:cs="Calibri"/>
              <w:noProof/>
            </w:rPr>
            <w:fldChar w:fldCharType="end"/>
          </w:r>
        </w:sdtContent>
      </w:sdt>
      <w:r w:rsidR="001566B7">
        <w:rPr>
          <w:rFonts w:ascii="Calibri" w:hAnsi="Calibri" w:cs="Calibri"/>
        </w:rPr>
        <w:t xml:space="preserve">. </w:t>
      </w:r>
      <w:commentRangeEnd w:id="79"/>
      <w:r w:rsidR="00E14641">
        <w:rPr>
          <w:rStyle w:val="Refdecomentario"/>
        </w:rPr>
        <w:commentReference w:id="79"/>
      </w:r>
      <w:r w:rsidRPr="00971910">
        <w:rPr>
          <w:rFonts w:ascii="Calibri" w:hAnsi="Calibri"/>
        </w:rPr>
        <w:t xml:space="preserve">Unlike CA models that have a definite neighborhood size, </w:t>
      </w:r>
      <w:r w:rsidR="00CD71CA">
        <w:rPr>
          <w:rFonts w:ascii="Calibri" w:hAnsi="Calibri"/>
        </w:rPr>
        <w:t>U-Net</w:t>
      </w:r>
      <w:r w:rsidRPr="00971910">
        <w:rPr>
          <w:rFonts w:ascii="Calibri" w:hAnsi="Calibri"/>
        </w:rPr>
        <w:t xml:space="preserve"> </w:t>
      </w:r>
      <w:r w:rsidRPr="00971910">
        <w:rPr>
          <w:rFonts w:ascii="Calibri" w:hAnsi="Calibri"/>
        </w:rPr>
        <w:lastRenderedPageBreak/>
        <w:t xml:space="preserve">deploys a series of </w:t>
      </w:r>
      <w:r w:rsidR="007E15BA">
        <w:rPr>
          <w:rFonts w:ascii="Calibri" w:hAnsi="Calibri"/>
        </w:rPr>
        <w:t>convolutional layers</w:t>
      </w:r>
      <w:r w:rsidRPr="00971910">
        <w:rPr>
          <w:rFonts w:ascii="Calibri" w:hAnsi="Calibri"/>
        </w:rPr>
        <w:t xml:space="preserve"> to extract spatial features and then assimilate these features automatically to produce transition rules. </w:t>
      </w:r>
      <w:commentRangeStart w:id="80"/>
      <w:r w:rsidRPr="00971910">
        <w:rPr>
          <w:rFonts w:ascii="Calibri" w:hAnsi="Calibri"/>
        </w:rPr>
        <w:t xml:space="preserve">The intuition </w:t>
      </w:r>
      <w:ins w:id="81" w:author="RICHARD JAMES HEWITT" w:date="2021-10-06T10:51:00Z">
        <w:r w:rsidR="00991EE1">
          <w:rPr>
            <w:rFonts w:ascii="Calibri" w:hAnsi="Calibri"/>
          </w:rPr>
          <w:t>behind</w:t>
        </w:r>
      </w:ins>
      <w:del w:id="82" w:author="RICHARD JAMES HEWITT" w:date="2021-10-06T10:51:00Z">
        <w:r w:rsidRPr="00971910" w:rsidDel="00991EE1">
          <w:rPr>
            <w:rFonts w:ascii="Calibri" w:hAnsi="Calibri"/>
          </w:rPr>
          <w:delText>of using</w:delText>
        </w:r>
      </w:del>
      <w:r w:rsidRPr="00971910">
        <w:rPr>
          <w:rFonts w:ascii="Calibri" w:hAnsi="Calibri"/>
        </w:rPr>
        <w:t xml:space="preserve"> </w:t>
      </w:r>
      <w:r w:rsidR="00CD71CA">
        <w:rPr>
          <w:rFonts w:ascii="Calibri" w:hAnsi="Calibri"/>
        </w:rPr>
        <w:t>U-Net</w:t>
      </w:r>
      <w:r w:rsidRPr="00971910">
        <w:rPr>
          <w:rFonts w:ascii="Calibri" w:hAnsi="Calibri"/>
        </w:rPr>
        <w:t xml:space="preserve">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that </w:t>
      </w:r>
      <w:r w:rsidR="000E7077">
        <w:rPr>
          <w:rFonts w:ascii="Calibri" w:hAnsi="Calibri"/>
        </w:rPr>
        <w:t xml:space="preserve">the </w:t>
      </w:r>
      <w:r w:rsidR="00CD71CA">
        <w:rPr>
          <w:rFonts w:ascii="Calibri" w:hAnsi="Calibri"/>
        </w:rPr>
        <w:t>U-Net</w:t>
      </w:r>
      <w:r w:rsidRPr="00971910">
        <w:rPr>
          <w:rFonts w:ascii="Calibri" w:hAnsi="Calibri"/>
        </w:rPr>
        <w:t xml:space="preserve">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commentRangeEnd w:id="80"/>
      <w:r w:rsidR="00991EE1">
        <w:rPr>
          <w:rStyle w:val="Refdecomentario"/>
        </w:rPr>
        <w:commentReference w:id="80"/>
      </w:r>
    </w:p>
    <w:p w14:paraId="46CCBB1B" w14:textId="1A7AE451" w:rsidR="00A727D0" w:rsidRDefault="0017385F" w:rsidP="00F359A7">
      <w:pPr>
        <w:spacing w:line="276" w:lineRule="auto"/>
        <w:rPr>
          <w:rFonts w:ascii="Calibri" w:hAnsi="Calibri"/>
        </w:rPr>
      </w:pPr>
      <w:commentRangeStart w:id="83"/>
      <w:r>
        <w:rPr>
          <w:rFonts w:ascii="Calibri" w:hAnsi="Calibri"/>
        </w:rPr>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w:t>
      </w:r>
      <w:commentRangeEnd w:id="83"/>
      <w:r w:rsidR="00991EE1">
        <w:rPr>
          <w:rStyle w:val="Refdecomentario"/>
        </w:rPr>
        <w:commentReference w:id="83"/>
      </w:r>
      <w:r w:rsidR="006C7461">
        <w:rPr>
          <w:rFonts w:ascii="Calibri" w:hAnsi="Calibri" w:cs="Calibri"/>
        </w:rPr>
        <w:t xml:space="preserve">.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BF5F83">
        <w:rPr>
          <w:rFonts w:ascii="Calibri" w:hAnsi="Calibri" w:cs="Calibri"/>
        </w:rPr>
        <w:t>applied</w:t>
      </w:r>
      <w:r w:rsidR="002A7669">
        <w:rPr>
          <w:rFonts w:ascii="Calibri" w:hAnsi="Calibri" w:cs="Calibri"/>
        </w:rPr>
        <w:t xml:space="preserve"> </w:t>
      </w:r>
      <w:r w:rsidR="008504DE">
        <w:rPr>
          <w:rFonts w:ascii="Calibri" w:hAnsi="Calibri" w:cs="Calibri"/>
        </w:rPr>
        <w:t>a</w:t>
      </w:r>
      <w:r w:rsidR="002A7669">
        <w:rPr>
          <w:rFonts w:ascii="Calibri" w:hAnsi="Calibri" w:cs="Calibri"/>
        </w:rPr>
        <w:t xml:space="preserve"> U-Net model to learn patterns of urban </w:t>
      </w:r>
      <w:r w:rsidR="000D6F2F">
        <w:rPr>
          <w:rFonts w:ascii="Calibri" w:hAnsi="Calibri" w:cs="Calibri"/>
        </w:rPr>
        <w:t>development in the study area</w:t>
      </w:r>
      <w:r w:rsidR="002A7669">
        <w:rPr>
          <w:rFonts w:ascii="Calibri" w:hAnsi="Calibri" w:cs="Calibri"/>
        </w:rPr>
        <w:t xml:space="preserve"> and </w:t>
      </w:r>
      <w:commentRangeStart w:id="84"/>
      <w:r w:rsidR="0097002B">
        <w:rPr>
          <w:rFonts w:ascii="Calibri" w:hAnsi="Calibri" w:cs="Calibri"/>
        </w:rPr>
        <w:t xml:space="preserve">used highly accurate maps </w:t>
      </w:r>
      <w:commentRangeEnd w:id="84"/>
      <w:r w:rsidR="00277B5F">
        <w:rPr>
          <w:rStyle w:val="Refdecomentario"/>
        </w:rPr>
        <w:commentReference w:id="84"/>
      </w:r>
      <w:r w:rsidR="0097002B">
        <w:rPr>
          <w:rFonts w:ascii="Calibri" w:hAnsi="Calibri" w:cs="Calibri"/>
        </w:rPr>
        <w:t xml:space="preserve">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t>
      </w:r>
      <w:commentRangeStart w:id="85"/>
      <w:r w:rsidR="006C7461" w:rsidRPr="00971910">
        <w:rPr>
          <w:rFonts w:ascii="Calibri" w:hAnsi="Calibri"/>
        </w:rPr>
        <w:t>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w:t>
      </w:r>
      <w:r w:rsidR="00CD71CA">
        <w:rPr>
          <w:rFonts w:ascii="Calibri" w:hAnsi="Calibri"/>
        </w:rPr>
        <w:t>U-Net</w:t>
      </w:r>
      <w:r w:rsidR="006C7461" w:rsidRPr="00971910">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commentRangeEnd w:id="85"/>
      <w:r w:rsidR="004234B1">
        <w:rPr>
          <w:rStyle w:val="Refdecomentario"/>
        </w:rPr>
        <w:commentReference w:id="85"/>
      </w:r>
    </w:p>
    <w:p w14:paraId="03D56CA2" w14:textId="0D81FC7B" w:rsidR="006C7461" w:rsidRDefault="004D4370" w:rsidP="00CC0A16">
      <w:pPr>
        <w:pStyle w:val="Ttulo1"/>
        <w:spacing w:line="276" w:lineRule="auto"/>
        <w:rPr>
          <w:rFonts w:ascii="Calibri" w:hAnsi="Calibri" w:cs="Calibri"/>
          <w:lang w:val="en-US"/>
        </w:rPr>
      </w:pPr>
      <w:r>
        <w:rPr>
          <w:rFonts w:ascii="Calibri" w:hAnsi="Calibri" w:cs="Calibri"/>
          <w:lang w:val="en-US"/>
        </w:rPr>
        <w:t xml:space="preserve">2. </w:t>
      </w:r>
      <w:r w:rsidR="00A727D0" w:rsidRPr="00CC0A16">
        <w:rPr>
          <w:rFonts w:ascii="Calibri" w:hAnsi="Calibri" w:cs="Calibri"/>
          <w:lang w:val="en-US"/>
        </w:rPr>
        <w:t xml:space="preserve">The U-Net </w:t>
      </w:r>
      <w:r>
        <w:rPr>
          <w:rFonts w:ascii="Calibri" w:hAnsi="Calibri" w:cs="Calibri"/>
          <w:lang w:val="en-US"/>
        </w:rPr>
        <w:t>stru</w:t>
      </w:r>
      <w:r w:rsidR="00DE2512">
        <w:rPr>
          <w:rFonts w:ascii="Calibri" w:hAnsi="Calibri" w:cs="Calibri"/>
          <w:lang w:val="en-US"/>
        </w:rPr>
        <w:t>cture</w:t>
      </w:r>
    </w:p>
    <w:p w14:paraId="1FC39737" w14:textId="0346E67E" w:rsidR="003A5FF2" w:rsidRPr="006C32F0" w:rsidRDefault="001566B7" w:rsidP="003A5FF2">
      <w:pPr>
        <w:spacing w:line="256" w:lineRule="auto"/>
        <w:rPr>
          <w:lang w:val="en-US"/>
        </w:rPr>
      </w:pPr>
      <w:commentRangeStart w:id="86"/>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commentRangeEnd w:id="86"/>
      <w:r w:rsidR="004234B1">
        <w:rPr>
          <w:rStyle w:val="Refdecomentario"/>
        </w:rPr>
        <w:commentReference w:id="86"/>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EndPr/>
        <w:sdtContent>
          <w:r w:rsidRPr="00F97ED6">
            <w:rPr>
              <w:rFonts w:ascii="Calibri" w:hAnsi="Calibri"/>
            </w:rPr>
            <w:fldChar w:fldCharType="begin"/>
          </w:r>
          <w:r>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Pr>
              <w:rFonts w:ascii="Calibri" w:hAnsi="Calibri"/>
            </w:rPr>
            <w:t>(Ronneberger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 xml:space="preserve">A </w:t>
      </w:r>
      <w:r w:rsidR="00976390">
        <w:rPr>
          <w:rFonts w:ascii="Calibri" w:hAnsi="Calibri"/>
        </w:rPr>
        <w:t>conceptual U-Net structure</w:t>
      </w:r>
      <w:r w:rsidR="00942B36">
        <w:rPr>
          <w:rFonts w:ascii="Calibri" w:hAnsi="Calibri"/>
        </w:rPr>
        <w:t xml:space="preserve"> (</w:t>
      </w:r>
      <w:r w:rsidR="00265B33">
        <w:rPr>
          <w:rFonts w:ascii="Calibri" w:hAnsi="Calibri"/>
        </w:rPr>
        <w:fldChar w:fldCharType="begin"/>
      </w:r>
      <w:r w:rsidR="00265B33">
        <w:rPr>
          <w:rFonts w:ascii="Calibri" w:hAnsi="Calibri"/>
        </w:rPr>
        <w:instrText xml:space="preserve"> REF _Ref83832084 \h </w:instrText>
      </w:r>
      <w:r w:rsidR="00265B33">
        <w:rPr>
          <w:rFonts w:ascii="Calibri" w:hAnsi="Calibri"/>
        </w:rPr>
      </w:r>
      <w:r w:rsidR="00265B33">
        <w:rPr>
          <w:rFonts w:ascii="Calibri" w:hAnsi="Calibri"/>
        </w:rPr>
        <w:fldChar w:fldCharType="separate"/>
      </w:r>
      <w:r w:rsidR="00B91C36">
        <w:t xml:space="preserve">Figure </w:t>
      </w:r>
      <w:r w:rsidR="00B91C36">
        <w:rPr>
          <w:noProof/>
        </w:rPr>
        <w:t>1</w:t>
      </w:r>
      <w:r w:rsidR="00265B33">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003A5FF2" w:rsidRPr="003A5FF2">
        <w:rPr>
          <w:lang w:val="en-US"/>
        </w:rPr>
        <w:t xml:space="preserve"> </w:t>
      </w:r>
    </w:p>
    <w:p w14:paraId="432A30C0" w14:textId="27B697C5" w:rsidR="00BB7A44" w:rsidRDefault="00BB7A44" w:rsidP="001566B7">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14:paraId="1A66BA9F" w14:textId="77777777" w:rsidR="00757F7E" w:rsidRDefault="00CC448C"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14:paraId="59679890" w14:textId="77777777" w:rsidR="00757F7E" w:rsidRDefault="00CC448C" w:rsidP="000F56CB">
                              <w:pPr>
                                <w:spacing w:line="256" w:lineRule="auto"/>
                                <w:rPr>
                                  <w:rFonts w:ascii="Cambria Math" w:eastAsia="DengXian" w:hAnsi="Arial" w:cs="Arial"/>
                                  <w:i/>
                                  <w:iCs/>
                                  <w:color w:val="000000"/>
                                  <w:kern w:val="24"/>
                                  <w:sz w:val="16"/>
                                  <w:szCs w:val="16"/>
                                </w:rPr>
                              </w:pPr>
                              <m:oMathPara>
                                <m:oMathParaPr>
                                  <m:jc m:val="centerGroup"/>
                                </m:oMathParaPr>
                                <m:oMath>
                                  <m:sSup>
                                    <m:sSupPr>
                                      <m:ctrlPr>
                                        <w:rPr>
                                          <w:rFonts w:ascii="Cambria Math" w:eastAsia="DengXian" w:hAnsi="Cambria Math" w:cs="Arial"/>
                                          <w:i/>
                                          <w:iCs/>
                                          <w:color w:val="000000"/>
                                          <w:kern w:val="24"/>
                                          <w:sz w:val="16"/>
                                          <w:szCs w:val="16"/>
                                        </w:rPr>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14:paraId="7C3C6A4E" w14:textId="77777777" w:rsidR="00757F7E" w:rsidRDefault="00CC448C"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14:paraId="067E6E00" w14:textId="77777777" w:rsidR="00757F7E" w:rsidRDefault="00CC448C"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8</m:t>
                                              </m:r>
                                            </m:den>
                                          </m:f>
                                        </m:e>
                                      </m:d>
                                    </m:e>
                                    <m:sup>
                                      <m:r>
                                        <w:rPr>
                                          <w:rFonts w:ascii="Cambria Math" w:eastAsia="DengXian" w:hAnsi="Cambria Math"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14:paraId="541DFBA5" w14:textId="77777777" w:rsidR="00757F7E" w:rsidRDefault="00CC448C"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14:paraId="0A0838AC" w14:textId="77777777" w:rsidR="00757F7E" w:rsidRDefault="00CC448C"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14:paraId="50A2C3FD"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14:paraId="2533924C"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14:paraId="4C934776"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14:paraId="7A8D8F6D" w14:textId="77777777" w:rsidR="00757F7E" w:rsidRDefault="00CC448C" w:rsidP="000F56CB">
                              <w:pPr>
                                <w:spacing w:line="256" w:lineRule="auto"/>
                                <w:rPr>
                                  <w:rFonts w:ascii="Cambria Math" w:eastAsia="DengXian" w:hAnsi="Arial" w:cs="Arial"/>
                                  <w:i/>
                                  <w:iCs/>
                                  <w:color w:val="000000"/>
                                  <w:kern w:val="24"/>
                                  <w:sz w:val="16"/>
                                  <w:szCs w:val="16"/>
                                </w:rPr>
                              </w:pPr>
                              <m:oMathPara>
                                <m:oMathParaPr>
                                  <m:jc m:val="centerGroup"/>
                                </m:oMathParaPr>
                                <m:oMath>
                                  <m:sSup>
                                    <m:sSupPr>
                                      <m:ctrlPr>
                                        <w:rPr>
                                          <w:rFonts w:ascii="Cambria Math" w:eastAsia="DengXian" w:hAnsi="Cambria Math" w:cs="Arial"/>
                                          <w:i/>
                                          <w:iCs/>
                                          <w:color w:val="000000"/>
                                          <w:kern w:val="24"/>
                                          <w:sz w:val="16"/>
                                          <w:szCs w:val="16"/>
                                        </w:rPr>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14:paraId="26C8EBAE"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14:paraId="532A989C"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14:paraId="12B78657"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14:paraId="7E628C5E"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14:paraId="7A4E0517" w14:textId="77777777" w:rsidR="00757F7E" w:rsidRDefault="00CC448C" w:rsidP="000F56CB">
                              <w:pPr>
                                <w:spacing w:line="256" w:lineRule="auto"/>
                                <w:rPr>
                                  <w:rFonts w:ascii="Cambria Math" w:eastAsia="DengXian" w:hAnsi="Arial" w:cs="Arial"/>
                                  <w:i/>
                                  <w:iCs/>
                                  <w:color w:val="000000"/>
                                  <w:kern w:val="24"/>
                                  <w:sz w:val="16"/>
                                  <w:szCs w:val="16"/>
                                </w:rPr>
                              </w:pPr>
                              <m:oMathPara>
                                <m:oMathParaPr>
                                  <m:jc m:val="centerGroup"/>
                                </m:oMathParaPr>
                                <m:oMath>
                                  <m:sSup>
                                    <m:sSupPr>
                                      <m:ctrlPr>
                                        <w:rPr>
                                          <w:rFonts w:ascii="Cambria Math" w:eastAsia="DengXian" w:hAnsi="Cambria Math" w:cs="Arial"/>
                                          <w:i/>
                                          <w:iCs/>
                                          <w:color w:val="000000"/>
                                          <w:kern w:val="24"/>
                                          <w:sz w:val="16"/>
                                          <w:szCs w:val="16"/>
                                        </w:rPr>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4FC1AAA1" id="Canvas 46"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327"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r:id="rId29" o:title=""/>
                </v:shape>
                <v:shape id="Picture 328"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r:id="rId30" o:title=""/>
                </v:shape>
                <v:shape id="Picture 329"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r:id="rId31" o:title=""/>
                </v:shape>
                <v:shape id="Picture 330"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stroked="t" strokecolor="#7f7f7f [1612]" strokeweight="2.25pt">
                  <v:imagedata r:id="rId32" o:title=""/>
                </v:shape>
                <v:shape id="Picture 331"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stroked="t" strokecolor="#7f7f7f [1612]" strokeweight="4.5pt">
                  <v:imagedata r:id="rId33" o:title=""/>
                </v:shape>
                <v:shape id="Picture 332"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r:id="rId34" o:title=""/>
                </v:shape>
                <v:shape id="Picture 333"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r:id="rId35" o:title=""/>
                </v:shape>
                <v:shapetype id="_x0000_t32" coordsize="21600,21600" o:spt="32" o:oned="t" path="m,l21600,21600e" filled="f">
                  <v:path arrowok="t" fillok="f" o:connecttype="none"/>
                  <o:lock v:ext="edit" shapetype="t"/>
                </v:shapetype>
                <v:shape id="Straight Arrow Connector 334"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strokecolor="#4472c4 [3204]" strokeweight="3pt">
                  <v:stroke endarrow="block" joinstyle="miter"/>
                  <o:lock v:ext="edit" shapetype="f"/>
                </v:shape>
                <v:shape id="Straight Arrow Connector 335"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strokecolor="#4472c4 [3204]" strokeweight="3pt">
                  <v:stroke endarrow="block" joinstyle="miter"/>
                  <o:lock v:ext="edit" shapetype="f"/>
                </v:shape>
                <v:shape id="Straight Arrow Connector 336"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strokecolor="#4472c4 [3204]" strokeweight="3pt">
                  <v:stroke endarrow="block" joinstyle="miter"/>
                  <o:lock v:ext="edit" shapetype="f"/>
                </v:shape>
                <v:shape id="Straight Arrow Connector 337"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strokecolor="#ed7d31 [3205]" strokeweight="3pt">
                  <v:stroke endarrow="block" joinstyle="miter"/>
                  <o:lock v:ext="edit" shapetype="f"/>
                </v:shape>
                <v:shape id="Straight Arrow Connector 338"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strokecolor="#ed7d31 [3205]" strokeweight="3pt">
                  <v:stroke endarrow="block" joinstyle="miter"/>
                  <o:lock v:ext="edit" shapetype="f"/>
                </v:shape>
                <v:shape id="Straight Arrow Connector 339"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strokecolor="#ed7d31 [3205]" strokeweight="3pt">
                  <v:stroke endarrow="block" joinstyle="miter"/>
                  <o:lock v:ext="edit" shapetype="f"/>
                </v:shape>
                <v:shape id="Straight Arrow Connector 340"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strokecolor="#a5a5a5 [3206]" strokeweight="4.5pt">
                  <v:stroke endarrow="block" joinstyle="miter"/>
                  <o:lock v:ext="edit" shapetype="f"/>
                </v:shape>
                <v:shape id="Straight Arrow Connector 341"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strokecolor="#a5a5a5 [3206]" strokeweight="4.5pt">
                  <v:stroke endarrow="block" joinstyle="miter"/>
                  <o:lock v:ext="edit" shapetype="f"/>
                </v:shape>
                <v:shape id="Straight Arrow Connector 342"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strokecolor="#7f7f7f [1612]" strokeweight="4.5pt">
                  <v:stroke endarrow="block" joinstyle="miter"/>
                  <o:lock v:ext="edit" shapetype="f"/>
                </v:shape>
                <v:shape id="Picture 343"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stroked="t" strokecolor="#7f7f7f [1612]" strokeweight="4.5pt">
                  <v:imagedata r:id="rId36"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A66BA9F" w14:textId="77777777" w:rsidR="00757F7E" w:rsidRDefault="00A314ED"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59679890" w14:textId="77777777" w:rsidR="00757F7E" w:rsidRDefault="00A314ED" w:rsidP="000F56CB">
                        <w:pPr>
                          <w:spacing w:line="256" w:lineRule="auto"/>
                          <w:rPr>
                            <w:rFonts w:ascii="Cambria Math" w:eastAsia="DengXian" w:hAnsi="Arial" w:cs="Arial"/>
                            <w:i/>
                            <w:iCs/>
                            <w:color w:val="000000"/>
                            <w:kern w:val="24"/>
                            <w:sz w:val="16"/>
                            <w:szCs w:val="16"/>
                          </w:rPr>
                        </w:pPr>
                        <m:oMathPara>
                          <m:oMathParaPr>
                            <m:jc m:val="centerGroup"/>
                          </m:oMathParaPr>
                          <m:oMath>
                            <m:sSup>
                              <m:sSupPr>
                                <m:ctrlPr>
                                  <w:rPr>
                                    <w:rFonts w:ascii="Cambria Math" w:eastAsia="DengXian" w:hAnsi="Cambria Math" w:cs="Arial"/>
                                    <w:i/>
                                    <w:iCs/>
                                    <w:color w:val="000000"/>
                                    <w:kern w:val="24"/>
                                    <w:sz w:val="16"/>
                                    <w:szCs w:val="16"/>
                                  </w:rPr>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C3C6A4E" w14:textId="77777777" w:rsidR="00757F7E" w:rsidRDefault="00A314ED"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67E6E00" w14:textId="77777777" w:rsidR="00757F7E" w:rsidRDefault="00A314ED"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8</m:t>
                                        </m:r>
                                      </m:den>
                                    </m:f>
                                  </m:e>
                                </m:d>
                              </m:e>
                              <m:sup>
                                <m:r>
                                  <w:rPr>
                                    <w:rFonts w:ascii="Cambria Math" w:eastAsia="DengXian"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541DFBA5" w14:textId="77777777" w:rsidR="00757F7E" w:rsidRDefault="00A314ED"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A0838AC" w14:textId="77777777" w:rsidR="00757F7E" w:rsidRDefault="00A314ED" w:rsidP="000F56CB">
                        <w:pPr>
                          <w:spacing w:line="256" w:lineRule="auto"/>
                          <w:rPr>
                            <w:rFonts w:ascii="Cambria Math" w:eastAsia="DengXian" w:hAnsi="Arial" w:cs="Arial"/>
                            <w:i/>
                            <w:iCs/>
                            <w:color w:val="000000"/>
                            <w:kern w:val="24"/>
                            <w:sz w:val="12"/>
                            <w:szCs w:val="12"/>
                          </w:rPr>
                        </w:pPr>
                        <m:oMathPara>
                          <m:oMathParaPr>
                            <m:jc m:val="centerGroup"/>
                          </m:oMathParaPr>
                          <m:oMath>
                            <m:sSup>
                              <m:sSupPr>
                                <m:ctrlPr>
                                  <w:rPr>
                                    <w:rFonts w:ascii="Cambria Math" w:eastAsia="DengXian" w:hAnsi="Cambria Math" w:cs="Arial"/>
                                    <w:i/>
                                    <w:iCs/>
                                    <w:color w:val="000000"/>
                                    <w:kern w:val="24"/>
                                    <w:sz w:val="12"/>
                                    <w:szCs w:val="12"/>
                                  </w:rPr>
                                </m:ctrlPr>
                              </m:sSupPr>
                              <m:e>
                                <m:d>
                                  <m:dPr>
                                    <m:ctrlPr>
                                      <w:rPr>
                                        <w:rFonts w:ascii="Cambria Math" w:eastAsia="DengXian" w:hAnsi="Cambria Math" w:cs="Arial"/>
                                        <w:i/>
                                        <w:iCs/>
                                        <w:color w:val="000000"/>
                                        <w:kern w:val="24"/>
                                        <w:sz w:val="12"/>
                                        <w:szCs w:val="12"/>
                                      </w:rPr>
                                    </m:ctrlPr>
                                  </m:dPr>
                                  <m:e>
                                    <m:f>
                                      <m:fPr>
                                        <m:ctrlPr>
                                          <w:rPr>
                                            <w:rFonts w:ascii="Cambria Math" w:eastAsia="DengXian" w:hAnsi="Cambria Math" w:cs="Arial"/>
                                            <w:i/>
                                            <w:iCs/>
                                            <w:color w:val="000000"/>
                                            <w:kern w:val="24"/>
                                            <w:sz w:val="12"/>
                                            <w:szCs w:val="12"/>
                                          </w:rPr>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50A2C3FD"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filled="f" stroked="f">
                  <v:textbox style="mso-fit-shape-to-text:t">
                    <w:txbxContent>
                      <w:p w14:paraId="2533924C"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filled="f" stroked="f">
                  <v:textbox style="mso-fit-shape-to-text:t">
                    <w:txbxContent>
                      <w:p w14:paraId="4C934776"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7A8D8F6D" w14:textId="77777777" w:rsidR="00757F7E" w:rsidRDefault="00A314ED" w:rsidP="000F56CB">
                        <w:pPr>
                          <w:spacing w:line="256" w:lineRule="auto"/>
                          <w:rPr>
                            <w:rFonts w:ascii="Cambria Math" w:eastAsia="DengXian" w:hAnsi="Arial" w:cs="Arial"/>
                            <w:i/>
                            <w:iCs/>
                            <w:color w:val="000000"/>
                            <w:kern w:val="24"/>
                            <w:sz w:val="16"/>
                            <w:szCs w:val="16"/>
                          </w:rPr>
                        </w:pPr>
                        <m:oMathPara>
                          <m:oMathParaPr>
                            <m:jc m:val="centerGroup"/>
                          </m:oMathParaPr>
                          <m:oMath>
                            <m:sSup>
                              <m:sSupPr>
                                <m:ctrlPr>
                                  <w:rPr>
                                    <w:rFonts w:ascii="Cambria Math" w:eastAsia="DengXian" w:hAnsi="Cambria Math" w:cs="Arial"/>
                                    <w:i/>
                                    <w:iCs/>
                                    <w:color w:val="000000"/>
                                    <w:kern w:val="24"/>
                                    <w:sz w:val="16"/>
                                    <w:szCs w:val="16"/>
                                  </w:rPr>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v:textbox>
                </v:shape>
                <v:line id="Straight Connector 354"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filled="f" stroked="f">
                  <v:textbox style="mso-fit-shape-to-text:t">
                    <w:txbxContent>
                      <w:p w14:paraId="26C8EBAE"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Loss</w:t>
                        </w:r>
                      </w:p>
                    </w:txbxContent>
                  </v:textbox>
                </v:shape>
                <v:shape id="Straight Arrow Connector 356"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strokecolor="#4472c4 [3204]" strokeweight="3pt">
                  <v:stroke endarrow="block" joinstyle="miter"/>
                  <o:lock v:ext="edit" shapetype="f"/>
                </v:shape>
                <v:shape id="Straight Arrow Connector 358"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32A989C"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2B78657"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Skip connection</w:t>
                        </w:r>
                      </w:p>
                    </w:txbxContent>
                  </v:textbox>
                </v:shape>
                <v:roundrect id="Rectangle: Rounded Corners 361"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E628C5E" w14:textId="77777777" w:rsidR="00757F7E" w:rsidRDefault="00757F7E" w:rsidP="000F56CB">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Up sampling</w:t>
                        </w:r>
                      </w:p>
                    </w:txbxContent>
                  </v:textbox>
                </v:shape>
                <v:shape id="Straight Arrow Connector 363"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7A4E0517" w14:textId="77777777" w:rsidR="00757F7E" w:rsidRDefault="00A314ED" w:rsidP="000F56CB">
                        <w:pPr>
                          <w:spacing w:line="256" w:lineRule="auto"/>
                          <w:rPr>
                            <w:rFonts w:ascii="Cambria Math" w:eastAsia="DengXian" w:hAnsi="Arial" w:cs="Arial"/>
                            <w:i/>
                            <w:iCs/>
                            <w:color w:val="000000"/>
                            <w:kern w:val="24"/>
                            <w:sz w:val="16"/>
                            <w:szCs w:val="16"/>
                          </w:rPr>
                        </w:pPr>
                        <m:oMathPara>
                          <m:oMathParaPr>
                            <m:jc m:val="centerGroup"/>
                          </m:oMathParaPr>
                          <m:oMath>
                            <m:sSup>
                              <m:sSupPr>
                                <m:ctrlPr>
                                  <w:rPr>
                                    <w:rFonts w:ascii="Cambria Math" w:eastAsia="DengXian" w:hAnsi="Cambria Math" w:cs="Arial"/>
                                    <w:i/>
                                    <w:iCs/>
                                    <w:color w:val="000000"/>
                                    <w:kern w:val="24"/>
                                    <w:sz w:val="16"/>
                                    <w:szCs w:val="16"/>
                                  </w:rPr>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v:textbox>
                </v:shape>
                <w10:anchorlock/>
              </v:group>
            </w:pict>
          </mc:Fallback>
        </mc:AlternateContent>
      </w:r>
    </w:p>
    <w:p w14:paraId="22E91A1D" w14:textId="1817A415" w:rsidR="00265B33" w:rsidRDefault="00265B33" w:rsidP="00265B33">
      <w:pPr>
        <w:pStyle w:val="Descripcin"/>
      </w:pPr>
      <w:bookmarkStart w:id="87" w:name="_Ref83832084"/>
      <w:r>
        <w:t xml:space="preserve">Figure </w:t>
      </w:r>
      <w:r w:rsidR="00CC448C">
        <w:fldChar w:fldCharType="begin"/>
      </w:r>
      <w:r w:rsidR="00CC448C">
        <w:instrText xml:space="preserve"> SEQ Figure \* ARABIC </w:instrText>
      </w:r>
      <w:r w:rsidR="00CC448C">
        <w:fldChar w:fldCharType="separate"/>
      </w:r>
      <w:r w:rsidR="00B91C36">
        <w:rPr>
          <w:noProof/>
        </w:rPr>
        <w:t>1</w:t>
      </w:r>
      <w:r w:rsidR="00CC448C">
        <w:rPr>
          <w:noProof/>
        </w:rPr>
        <w:fldChar w:fldCharType="end"/>
      </w:r>
      <w:bookmarkEnd w:id="87"/>
      <w:r>
        <w:t xml:space="preserve">. The </w:t>
      </w:r>
      <w:r w:rsidR="006B1D56">
        <w:t xml:space="preserve">conceptual </w:t>
      </w:r>
      <w:r>
        <w:t>st</w:t>
      </w:r>
      <w:r w:rsidR="00586FF3">
        <w:t>ru</w:t>
      </w:r>
      <w:r>
        <w:t>cture of a 4-layer U-Net</w:t>
      </w:r>
      <w:r w:rsidR="00640BCA">
        <w:t>.</w:t>
      </w:r>
      <w:r w:rsidR="003C47F2">
        <w:t xml:space="preserve"> </w:t>
      </w:r>
      <w:r w:rsidR="009B5C13">
        <w:t>In this study, t</w:t>
      </w:r>
      <w:r w:rsidR="003C47F2">
        <w:t xml:space="preserve">he input map was resized to half of its </w:t>
      </w:r>
      <w:r w:rsidR="00D474D9">
        <w:t>input</w:t>
      </w:r>
      <w:r w:rsidR="009B5C13">
        <w:t xml:space="preserve"> size in </w:t>
      </w:r>
      <w:r w:rsidR="00B86CCF">
        <w:t>each</w:t>
      </w:r>
      <w:r w:rsidR="009B5C13">
        <w:t xml:space="preserve"> down-sampling</w:t>
      </w:r>
      <w:r w:rsidR="00B86CCF">
        <w:t xml:space="preserve"> layer, and then </w:t>
      </w:r>
      <w:r w:rsidR="00B36292">
        <w:t xml:space="preserve">expanded to </w:t>
      </w:r>
      <w:r w:rsidR="0015422C">
        <w:t>the original size</w:t>
      </w:r>
      <w:r w:rsidR="00D474D9">
        <w:t xml:space="preserve"> layer by layer in the up-sampling process. </w:t>
      </w:r>
      <w:r w:rsidR="00D923C4">
        <w:t>The loss denotes the difference between the prediction and the reference map,</w:t>
      </w:r>
      <w:r w:rsidR="00FB0AB3">
        <w:t xml:space="preserve"> reflecting the </w:t>
      </w:r>
      <w:r w:rsidR="00E66D34">
        <w:t>performance of the U-Net.</w:t>
      </w:r>
    </w:p>
    <w:p w14:paraId="4788C6D8" w14:textId="3B74F491" w:rsidR="00E342EA" w:rsidRDefault="000E1016" w:rsidP="00D74DB1">
      <w:commentRangeStart w:id="88"/>
      <w:r>
        <w:t>The</w:t>
      </w:r>
      <w:r w:rsidR="0096022C">
        <w:t xml:space="preserve"> down-sampling </w:t>
      </w:r>
      <w:r w:rsidR="000517E2">
        <w:t>layer</w:t>
      </w:r>
      <w:r>
        <w:t>s</w:t>
      </w:r>
      <w:r w:rsidR="000517E2">
        <w:t xml:space="preserve"> include convolution</w:t>
      </w:r>
      <w:r w:rsidR="0078233E">
        <w:t>, pooling, and</w:t>
      </w:r>
      <w:r w:rsidR="00E92366">
        <w:t xml:space="preserve"> </w:t>
      </w:r>
      <w:r w:rsidR="00DF53D7">
        <w:t>rescaling processes</w:t>
      </w:r>
      <w:r w:rsidR="00E61D8E">
        <w:t xml:space="preserve"> (</w:t>
      </w:r>
      <w:r w:rsidR="00E61D8E">
        <w:fldChar w:fldCharType="begin"/>
      </w:r>
      <w:r w:rsidR="00E61D8E">
        <w:instrText xml:space="preserve"> REF _Ref83897234 \h </w:instrText>
      </w:r>
      <w:r w:rsidR="00E61D8E">
        <w:fldChar w:fldCharType="separate"/>
      </w:r>
      <w:r w:rsidR="00B91C36">
        <w:t xml:space="preserve">Table </w:t>
      </w:r>
      <w:r w:rsidR="00B91C36">
        <w:rPr>
          <w:noProof/>
        </w:rPr>
        <w:t>1</w:t>
      </w:r>
      <w:r w:rsidR="00E61D8E">
        <w:fldChar w:fldCharType="end"/>
      </w:r>
      <w:r w:rsidR="00E61D8E">
        <w:t>)</w:t>
      </w:r>
      <w:r w:rsidR="00DF53D7">
        <w:t xml:space="preserve">. </w:t>
      </w:r>
      <w:r w:rsidR="005B6057">
        <w:t xml:space="preserve">The convolution </w:t>
      </w:r>
      <w:r w:rsidR="008E163E">
        <w:t xml:space="preserve">is a </w:t>
      </w:r>
      <w:r w:rsidR="00094774">
        <w:t>cross-co</w:t>
      </w:r>
      <w:r w:rsidR="00E2521F">
        <w:t>r</w:t>
      </w:r>
      <w:r w:rsidR="00094774">
        <w:t>relation op</w:t>
      </w:r>
      <w:r w:rsidR="00E2521F">
        <w:t>e</w:t>
      </w:r>
      <w:r w:rsidR="00094774">
        <w:t>ration</w:t>
      </w:r>
      <w:r w:rsidR="00CE4E17">
        <w:t xml:space="preserve"> that</w:t>
      </w:r>
      <w:r w:rsidR="00694F16">
        <w:t xml:space="preserve"> </w:t>
      </w:r>
      <w:r w:rsidR="006E0C3C">
        <w:t>produces fe</w:t>
      </w:r>
      <w:r w:rsidR="001C6CFA">
        <w:t>ature map</w:t>
      </w:r>
      <w:r w:rsidR="00336C91">
        <w:t>s</w:t>
      </w:r>
      <w:r w:rsidR="001C6CFA">
        <w:t xml:space="preserve"> </w:t>
      </w:r>
      <w:r w:rsidR="00AA25B4">
        <w:t xml:space="preserve">indicating the similarity between the inputs and the </w:t>
      </w:r>
      <w:r w:rsidR="00336C91">
        <w:t xml:space="preserve">convolution </w:t>
      </w:r>
      <w:r w:rsidR="00AA25B4">
        <w:t>filter</w:t>
      </w:r>
      <w:r w:rsidR="00050B90">
        <w:t xml:space="preserve"> </w:t>
      </w:r>
      <w:sdt>
        <w:sdtPr>
          <w:alias w:val="To edit, see citavi.com/edit"/>
          <w:tag w:val="CitaviPlaceholder#d4144ade-4f08-4755-bcb8-7e15a377291f"/>
          <w:id w:val="-975369291"/>
          <w:placeholder>
            <w:docPart w:val="DefaultPlaceholder_-1854013440"/>
          </w:placeholder>
        </w:sdtPr>
        <w:sdtEndPr/>
        <w:sdtContent>
          <w:r w:rsidR="00050B90">
            <w:fldChar w:fldCharType="begin"/>
          </w:r>
          <w:r w:rsidR="000D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VaIiwiTW9kaWZpZWRCeSI6Il9XYW5naiIsIklkIjoiOTBlMjgwYzYtY2ZjOS00ZjAzLWFjMzItZTY2MDc4ZTgzZjA0IiwiTW9kaWZpZWRPbiI6IjIwMjEtMDktMzBUMDI6MzQ6MzVaIiwiUHJvamVjdCI6eyIkcmVmIjoiNSJ9fV0sIkNpdGF0aW9uS2V5VXBkYXRlVHlwZSI6MCwiQ29sbGFib3JhdG9ycyI6W10sIkRvaSI6IjEwLjExMDkvSUNTUENTLjIwMTUuNzM5MTc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zM5MTc4My8iLCJVcmlTdHJpbmciOiJodHRwOi8vaWVlZXhwbG9yZS5pZWVlLm9yZy9kb2N1bWVudC83MzkxNzgz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I6MzQ6MzVaIiwiTW9kaWZpZWRCeSI6Il9XYW5naiIsIklkIjoiNWYzMmQ4YmQtZDFhOC00ZTgzLWE2NTgtMzljYmFlZDlhNDJiIiwiTW9kaWZpZWRPbiI6IjIwMjEtMDktMzBUMDI6MzQ6MzV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1NQQ1MuMjAxNS43MzkxNzgzIiwiVXJpU3RyaW5nIjoiaHR0cHM6Ly9kb2kub3JnLzEwLjExMDkvSUNTUENTLjIwMTUuNzM5MTc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5LTMwVDAyOjM0OjMwWiIsIk1vZGlmaWVkQnkiOiJfV2FuZ2oiLCJJZCI6ImEzNmI0MzRmLTEyOTUtNDk1NC1iZDA2LWUxOWQxNmQ3MDhhOCIsIk1vZGlmaWVkT24iOiIyMDIxLTA5LTMwVDAyOjM0OjMwWi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}</w:instrText>
          </w:r>
          <w:r w:rsidR="00050B90">
            <w:fldChar w:fldCharType="separate"/>
          </w:r>
          <w:r w:rsidR="000D7B7F">
            <w:t>(Kapinchev et al. 2015)</w:t>
          </w:r>
          <w:r w:rsidR="00050B90">
            <w:fldChar w:fldCharType="end"/>
          </w:r>
        </w:sdtContent>
      </w:sdt>
      <w:r w:rsidR="004422F5">
        <w:t xml:space="preserve">. </w:t>
      </w:r>
      <w:r w:rsidR="004D54CD">
        <w:t xml:space="preserve">By applying </w:t>
      </w:r>
      <w:r w:rsidR="00F34B99">
        <w:t xml:space="preserve">multiple filters, </w:t>
      </w:r>
      <w:r w:rsidR="00F34B99">
        <w:lastRenderedPageBreak/>
        <w:t>the different</w:t>
      </w:r>
      <w:r w:rsidR="00010EC6">
        <w:t xml:space="preserve"> spatial patterns can be </w:t>
      </w:r>
      <w:r w:rsidR="000B409D">
        <w:t xml:space="preserve">retrieved independently. For example, </w:t>
      </w:r>
      <w:sdt>
        <w:sdtPr>
          <w:alias w:val="To edit, see citavi.com/edit"/>
          <w:tag w:val="CitaviPlaceholder#9a51613c-5c10-496e-84db-1b5d510be099"/>
          <w:id w:val="-804234675"/>
          <w:placeholder>
            <w:docPart w:val="DefaultPlaceholder_-1854013440"/>
          </w:placeholder>
        </w:sdtPr>
        <w:sdtEnd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yeGl2Lm9yZy9wZGYvMTMxMS4yOTAxIiwiVXJpU3RyaW5nIjoiaHR0cHM6Ly9hcnhpdi5vcmcvcGRmLzEzMTEuMjk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JaIiwiTW9kaWZpZWRCeSI6Il9XYW5naiIsIklkIjoiOTUwNjU0MDItMDU2MC00MWViLTg0N2MtMGZhYjBjZDIyNjFjIiwiTW9kaWZpZWRPbiI6IjIwMjEtMDktMzBUMDI6NDM6NTJ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MxMS4yOTAxIiwiVXJpU3RyaW5nIjoiaHR0cHM6Ly9hcnhpdi5vcmcvcGRmLzEzMTEuMjkwM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}</w:instrText>
          </w:r>
          <w:r w:rsidR="00222F42">
            <w:fldChar w:fldCharType="separate"/>
          </w:r>
          <w:r w:rsidR="00222F42">
            <w:t>Zeiler and Fergus</w:t>
          </w:r>
          <w:r w:rsidR="00222F42">
            <w:fldChar w:fldCharType="end"/>
          </w:r>
        </w:sdtContent>
      </w:sdt>
      <w:r w:rsidR="00222F42">
        <w:t xml:space="preserve"> </w:t>
      </w:r>
      <w:sdt>
        <w:sdtPr>
          <w:alias w:val="To edit, see citavi.com/edit"/>
          <w:tag w:val="CitaviPlaceholder#e1c6440f-e68d-4bb3-8555-2de5e443ea9f"/>
          <w:id w:val="1223185254"/>
          <w:placeholder>
            <w:docPart w:val="DefaultPlaceholder_-1854013440"/>
          </w:placeholder>
        </w:sdtPr>
        <w:sdtEnd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JaIiwiTW9kaWZpZWRCeSI6Il9XYW5naiIsIklkIjoiYzNlNTlhNGYtYTA5Yi00NDkwLTlkOGEtNGQwM2UwZDhkNmNmIiwiTW9kaWZpZWRPbiI6IjIwMjEtMDktMzBUMDI6NDM6NTJa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loiLCJNb2RpZmllZEJ5IjoiX1dhbmdqIiwiSWQiOiJlN2VkMzgzNi1mZTI2LTQwZjQtOTk2Zi0xODA4MjE2MDg1MWEiLCJNb2RpZmllZE9uIjoiMjAyMS0wOS0zMFQwMjo0Mzo1MloiLCJQcm9qZWN0Ijp7IiRyZWYiOiI1In19XSwiQ2l0YXRpb25LZXlVcGRhdGVUeXBlIjowLCJDb2xsYWJvcmF0b3JzIjpbXSwiRGF0ZSI6IjExLzEzLzIw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yOjQzOjUyWiIsIk1vZGlmaWVkQnkiOiJfV2FuZ2oiLCJJZCI6Ijk1MDY1NDAyLTA1NjAtNDFlYi04NDdjLTBmYWIwY2QyMjYxYyIsIk1vZGlmaWVkT24iOiIyMDIxLTA5LTMwVDAyOjQzOjUy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zMTEuMjkwMSIsIlVyaVN0cmluZyI6Imh0dHBzOi8vYXJ4aXYub3JnL3BkZi8xMzExLjI5MD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JaIiwiTW9kaWZpZWRCeSI6Il9XYW5naiIsIklkIjoiZjFhNDk1YTUtMDVlYy00MmUyLTg5N2QtMDJiNDBkMTY2NDJhIiwiTW9kaWZpZWRPbiI6IjIwMjEtMDktMzBUMDI6NDM6NTJa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WiIsIk1vZGlmaWVkQnkiOiJfTGVub3ZvIiwiSWQiOiI3ODg0MThjZC0zZmZhLTQxYmUtYjBhMS0xODAxM2M2YTgwYzUiLCJNb2RpZmllZE9uIjoiMjAyMS0wOS0zMFQxMDo0Mzo1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zKSJ9XX0sIlRhZyI6IkNpdGF2aVBsYWNlaG9sZGVyI2UxYzY0NDBmLWU2OGQtNGJiMy04NTU1LTJkZTVlNDQzZWE5ZiIsIlRleHQiOiIoMjAxMykiLCJXQUlWZXJzaW9uIjoiNi4xMC4wLjAifQ==}</w:instrText>
          </w:r>
          <w:r w:rsidR="00222F42">
            <w:fldChar w:fldCharType="separate"/>
          </w:r>
          <w:r w:rsidR="00222F42">
            <w:t>(2013)</w:t>
          </w:r>
          <w:r w:rsidR="00222F42">
            <w:fldChar w:fldCharType="end"/>
          </w:r>
        </w:sdtContent>
      </w:sdt>
      <w:r w:rsidR="0002005A">
        <w:t xml:space="preserve"> reported that </w:t>
      </w:r>
      <w:r w:rsidR="00E052AF">
        <w:t xml:space="preserve">horizontal, vertical, and circular </w:t>
      </w:r>
      <w:r w:rsidR="00682521">
        <w:t>patterns were identified by</w:t>
      </w:r>
      <w:r w:rsidR="00DE588F">
        <w:t xml:space="preserve"> </w:t>
      </w:r>
      <w:r w:rsidR="00682521">
        <w:t>different filters</w:t>
      </w:r>
      <w:r w:rsidR="00DE588F">
        <w:t xml:space="preserve"> applied </w:t>
      </w:r>
      <w:r w:rsidR="00387917">
        <w:t>to</w:t>
      </w:r>
      <w:r w:rsidR="00DE588F">
        <w:t xml:space="preserve"> the input image. </w:t>
      </w:r>
      <w:r w:rsidR="00C20718">
        <w:t xml:space="preserve">The pooling process reduces the </w:t>
      </w:r>
      <w:r w:rsidR="00E54F23">
        <w:t>size of inputs.</w:t>
      </w:r>
      <w:r w:rsidR="0004616F">
        <w:t xml:space="preserve"> </w:t>
      </w:r>
      <w:r w:rsidR="00F57500">
        <w:t>W</w:t>
      </w:r>
      <w:r w:rsidR="0004616F">
        <w:t xml:space="preserve">e </w:t>
      </w:r>
      <w:r w:rsidR="00052CAC">
        <w:t xml:space="preserve">select max-pooling </w:t>
      </w:r>
      <w:r w:rsidR="00032242">
        <w:t>to reduce the dimensionality</w:t>
      </w:r>
      <w:r w:rsidR="003E4282">
        <w:t xml:space="preserve"> because </w:t>
      </w:r>
      <w:r w:rsidR="00311FCB">
        <w:t xml:space="preserve">it </w:t>
      </w:r>
      <w:r w:rsidR="00104263">
        <w:t>is adopted in most DL structures</w:t>
      </w:r>
      <w:r w:rsidR="00B6192E">
        <w:t xml:space="preserve"> </w:t>
      </w:r>
      <w:sdt>
        <w:sdtPr>
          <w:alias w:val="To edit, see citavi.com/edit"/>
          <w:tag w:val="CitaviPlaceholder#34ce0009-c582-422c-8338-f0245a735fc7"/>
          <w:id w:val="-936672205"/>
          <w:placeholder>
            <w:docPart w:val="DefaultPlaceholder_-1854013440"/>
          </w:placeholder>
        </w:sdtPr>
        <w:sdtEndPr/>
        <w:sdtContent>
          <w:r w:rsidR="00B6192E">
            <w:fldChar w:fldCharType="begin"/>
          </w:r>
          <w:r w:rsidR="00B619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S9jdnByLjIwMTQuMzE3IiwiVXJpU3RyaW5nIjoiaHR0cHM6Ly9kb2kub3JnLzEwLjExMDkvY3Zwci4yMDE0LjM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Q6NDA6MjdaIiwiTW9kaWZpZWRCeSI6Il9XYW5naiIsIklkIjoiZjNhZTkzNjgtNzVjOS00OGJhLWE5YWUtMzA4ZmJlZTE0YTllIiwiTW9kaWZpZWRPbiI6IjIwMjEtMDktMzBUMDQ6NDA6Mjd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}</w:instrText>
          </w:r>
          <w:r w:rsidR="00B6192E">
            <w:fldChar w:fldCharType="separate"/>
          </w:r>
          <w:r w:rsidR="00B6192E">
            <w:t>(Murray and Perronnin 2014)</w:t>
          </w:r>
          <w:r w:rsidR="00B6192E">
            <w:fldChar w:fldCharType="end"/>
          </w:r>
        </w:sdtContent>
      </w:sdt>
      <w:r w:rsidR="00104263">
        <w:t>.</w:t>
      </w:r>
      <w:r w:rsidR="003B7F1A">
        <w:t xml:space="preserve"> </w:t>
      </w:r>
      <w:r w:rsidR="000A3FBA">
        <w:t>The rescaling process rescales the pixel values</w:t>
      </w:r>
      <w:r w:rsidR="00F23C44">
        <w:t xml:space="preserve"> of the feature maps to a specified range </w:t>
      </w:r>
      <w:r w:rsidR="00C35E8B">
        <w:t>to optimize the computation flow</w:t>
      </w:r>
      <w:r w:rsidR="002D2FDD">
        <w:t xml:space="preserve"> of the network. </w:t>
      </w:r>
      <w:r w:rsidR="00F5635A">
        <w:t xml:space="preserve">We use </w:t>
      </w:r>
      <w:r w:rsidR="00FA08EE" w:rsidRPr="00FA08EE">
        <w:t>rectified linear unit function</w:t>
      </w:r>
      <w:r w:rsidR="00FA08EE">
        <w:t xml:space="preserve"> (</w:t>
      </w:r>
      <w:proofErr w:type="spellStart"/>
      <w:r w:rsidR="00FA08EE">
        <w:t>ReLU</w:t>
      </w:r>
      <w:proofErr w:type="spellEnd"/>
      <w:r w:rsidR="00FA08EE">
        <w:t>)</w:t>
      </w:r>
      <w:r w:rsidR="00811BD7">
        <w:t xml:space="preserve"> for its simple, efficient, and robust performance</w:t>
      </w:r>
      <w:r w:rsidR="003D34F7">
        <w:t xml:space="preserve"> </w:t>
      </w:r>
      <w:sdt>
        <w:sdtPr>
          <w:alias w:val="To edit, see citavi.com/edit"/>
          <w:tag w:val="CitaviPlaceholder#d706b2af-3bcf-413c-bcca-c397f1609c0e"/>
          <w:id w:val="-12617373"/>
          <w:placeholder>
            <w:docPart w:val="DefaultPlaceholder_-1854013440"/>
          </w:placeholder>
        </w:sdtPr>
        <w:sdtEndPr/>
        <w:sdtContent>
          <w:r w:rsidR="003D34F7">
            <w:fldChar w:fldCharType="begin"/>
          </w:r>
          <w:r w:rsidR="003D34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loiLCJNb2RpZmllZEJ5IjoiX1dhbmdqIiwiSWQiOiIzM2I5ZDUxMy0xOTFmLTRlN2QtYWU1ZS1mYmViNTAwMGM0N2IiLCJNb2RpZmllZE9uIjoiMjAyMS0wOS0zMFQwNDozNToyMloiLCJQcm9qZWN0Ijp7IiRpZCI6IjUiLCIkdHlwZSI6IlN3aXNzQWNhZGVtaWMuQ2l0YXZpLlByb2plY3QsIFN3aXNzQWNhZGVtaWMuQ2l0YXZpIn19XSwiQ2l0YXRpb25LZXlVcGRhdGVUeXBlIjowLCJDb2xsYWJvcmF0b3JzIjpbXSwiRGF0ZSI6IjMvMjIvMjAx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2FuZ2oiLCJDcmVhdGVkT24iOiIyMDIxLTA5LTMwVDA0OjM1OjIzWiIsIk1vZGlmaWVkQnkiOiJfV2FuZ2oiLCJJZCI6IjRjZjI2ZDZjLTZhMjEtNDRlMy04NTYyLWJjMWM1NmQ1YWExNCIsIk1vZGlmaWVkT24iOiIyMDIxLTA5LTMwVDA0OjM1OjIz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Q6MzU6MjNaIiwiTW9kaWZpZWRCeSI6Il9XYW5naiIsIklkIjoiMDE1OWRhZDEtZDA1Mi00M2JiLWIzMDItMTRlYTE1ODllY2ZiIiwiTW9kaWZpZWRPbiI6IjIwMjEtMDktMzBUMDQ6MzU6MjN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wMy4wODM3NSIsIlVyaVN0cmluZyI6Imh0dHBzOi8vYXJ4aXYub3JnL3BkZi8xODAzLjA4Mzc1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wWiIsIk1vZGlmaWVkQnkiOiJfV2FuZ2oiLCJJZCI6IjQyMzJiZmViLTUwMDYtNGFhNi04YWYzLWEwZTU3MGRkZTg0OCIsIk1vZGlmaWVkT24iOiIyMDIxLTA5LTMwVDA0OjM1OjIw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DMuMDgzNzV2Mi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w:instrText>
          </w:r>
          <w:r w:rsidR="003D34F7">
            <w:fldChar w:fldCharType="separate"/>
          </w:r>
          <w:r w:rsidR="003D34F7">
            <w:t>(Agarap 2018)</w:t>
          </w:r>
          <w:r w:rsidR="003D34F7">
            <w:fldChar w:fldCharType="end"/>
          </w:r>
        </w:sdtContent>
      </w:sdt>
      <w:r w:rsidR="00811BD7">
        <w:t>.</w:t>
      </w:r>
      <w:r w:rsidR="00B34DE7">
        <w:t xml:space="preserve"> </w:t>
      </w:r>
      <w:commentRangeEnd w:id="88"/>
      <w:r w:rsidR="00231C72">
        <w:rPr>
          <w:rStyle w:val="Refdecomentario"/>
        </w:rPr>
        <w:commentReference w:id="88"/>
      </w:r>
    </w:p>
    <w:p w14:paraId="68DAEF5A" w14:textId="10072F1C" w:rsidR="00853FBD" w:rsidRDefault="003B7F1A" w:rsidP="003B7F1A">
      <w:pPr>
        <w:pStyle w:val="Descripcin"/>
      </w:pPr>
      <w:bookmarkStart w:id="89" w:name="_Ref83897234"/>
      <w:r>
        <w:t xml:space="preserve">Table </w:t>
      </w:r>
      <w:r w:rsidR="00CC448C">
        <w:fldChar w:fldCharType="begin"/>
      </w:r>
      <w:r w:rsidR="00CC448C">
        <w:instrText xml:space="preserve"> SEQ Table \* ARABIC </w:instrText>
      </w:r>
      <w:r w:rsidR="00CC448C">
        <w:fldChar w:fldCharType="separate"/>
      </w:r>
      <w:r w:rsidR="00B91C36">
        <w:rPr>
          <w:noProof/>
        </w:rPr>
        <w:t>1</w:t>
      </w:r>
      <w:r w:rsidR="00CC448C">
        <w:rPr>
          <w:noProof/>
        </w:rPr>
        <w:fldChar w:fldCharType="end"/>
      </w:r>
      <w:bookmarkEnd w:id="89"/>
      <w:r>
        <w:t xml:space="preserve">. The equation </w:t>
      </w:r>
      <w:r w:rsidR="00EC44F7">
        <w:t xml:space="preserve">of the </w:t>
      </w:r>
      <w:r w:rsidR="00AC4135">
        <w:t xml:space="preserve">component </w:t>
      </w:r>
      <w:r w:rsidR="00EC44F7">
        <w:t>layers</w:t>
      </w:r>
      <w:r w:rsidR="00322B84">
        <w:t xml:space="preserve"> of U-Net</w:t>
      </w:r>
      <w:r w:rsidR="00AC4135">
        <w:t>.</w:t>
      </w:r>
    </w:p>
    <w:tbl>
      <w:tblPr>
        <w:tblStyle w:val="Tablaconcuadrcula"/>
        <w:tblW w:w="0" w:type="auto"/>
        <w:tblLook w:val="04A0" w:firstRow="1" w:lastRow="0" w:firstColumn="1" w:lastColumn="0" w:noHBand="0" w:noVBand="1"/>
      </w:tblPr>
      <w:tblGrid>
        <w:gridCol w:w="1710"/>
        <w:gridCol w:w="6480"/>
        <w:gridCol w:w="826"/>
      </w:tblGrid>
      <w:tr w:rsidR="00D0207A" w14:paraId="75F34643" w14:textId="77777777" w:rsidTr="008376F8">
        <w:trPr>
          <w:trHeight w:val="755"/>
        </w:trPr>
        <w:tc>
          <w:tcPr>
            <w:tcW w:w="1710" w:type="dxa"/>
            <w:tcBorders>
              <w:top w:val="single" w:sz="4" w:space="0" w:color="auto"/>
              <w:left w:val="nil"/>
              <w:bottom w:val="single" w:sz="4" w:space="0" w:color="auto"/>
              <w:right w:val="nil"/>
            </w:tcBorders>
            <w:vAlign w:val="bottom"/>
          </w:tcPr>
          <w:p w14:paraId="72F556F3" w14:textId="72D48CB3" w:rsidR="00D0207A" w:rsidRPr="00723B9A" w:rsidRDefault="00723B9A" w:rsidP="008376F8">
            <w:pPr>
              <w:rPr>
                <w:b/>
                <w:bCs/>
              </w:rPr>
            </w:pPr>
            <w:r w:rsidRPr="00723B9A">
              <w:rPr>
                <w:b/>
                <w:bCs/>
              </w:rPr>
              <w:t>Layer</w:t>
            </w:r>
          </w:p>
        </w:tc>
        <w:tc>
          <w:tcPr>
            <w:tcW w:w="6480" w:type="dxa"/>
            <w:tcBorders>
              <w:top w:val="single" w:sz="4" w:space="0" w:color="auto"/>
              <w:left w:val="nil"/>
              <w:bottom w:val="single" w:sz="4" w:space="0" w:color="auto"/>
              <w:right w:val="nil"/>
            </w:tcBorders>
            <w:vAlign w:val="bottom"/>
          </w:tcPr>
          <w:p w14:paraId="491592AD" w14:textId="5B429405" w:rsidR="00D0207A" w:rsidRPr="00723B9A" w:rsidRDefault="00723B9A" w:rsidP="008376F8">
            <w:pPr>
              <w:rPr>
                <w:b/>
                <w:bCs/>
              </w:rPr>
            </w:pPr>
            <w:r w:rsidRPr="00723B9A">
              <w:rPr>
                <w:b/>
                <w:bCs/>
              </w:rPr>
              <w:t>Equation</w:t>
            </w:r>
          </w:p>
        </w:tc>
        <w:tc>
          <w:tcPr>
            <w:tcW w:w="826" w:type="dxa"/>
            <w:tcBorders>
              <w:top w:val="single" w:sz="4" w:space="0" w:color="auto"/>
              <w:left w:val="nil"/>
              <w:bottom w:val="single" w:sz="4" w:space="0" w:color="auto"/>
              <w:right w:val="nil"/>
            </w:tcBorders>
            <w:vAlign w:val="bottom"/>
          </w:tcPr>
          <w:p w14:paraId="5BA8CDFD" w14:textId="4CC57899" w:rsidR="00D0207A" w:rsidRPr="00723B9A" w:rsidRDefault="00723B9A" w:rsidP="008376F8">
            <w:pPr>
              <w:rPr>
                <w:rFonts w:ascii="Calibri" w:eastAsia="DengXian" w:hAnsi="Calibri" w:cs="Calibri"/>
                <w:b/>
                <w:bCs/>
              </w:rPr>
            </w:pPr>
            <w:r w:rsidRPr="00723B9A">
              <w:rPr>
                <w:rFonts w:ascii="Calibri" w:eastAsia="DengXian" w:hAnsi="Calibri" w:cs="Calibri"/>
                <w:b/>
                <w:bCs/>
              </w:rPr>
              <w:t>No.</w:t>
            </w:r>
          </w:p>
        </w:tc>
      </w:tr>
      <w:tr w:rsidR="00F53969" w14:paraId="1FE6B6C8" w14:textId="173DA0DB" w:rsidTr="008376F8">
        <w:trPr>
          <w:trHeight w:val="1334"/>
        </w:trPr>
        <w:tc>
          <w:tcPr>
            <w:tcW w:w="1710" w:type="dxa"/>
            <w:tcBorders>
              <w:top w:val="single" w:sz="4" w:space="0" w:color="auto"/>
              <w:left w:val="nil"/>
              <w:bottom w:val="nil"/>
              <w:right w:val="nil"/>
            </w:tcBorders>
            <w:vAlign w:val="center"/>
          </w:tcPr>
          <w:p w14:paraId="52BA3193" w14:textId="5A6F66CD" w:rsidR="00F53969" w:rsidRDefault="00F53969" w:rsidP="00D0207A">
            <w:r>
              <w:t>Convolution</w:t>
            </w:r>
          </w:p>
        </w:tc>
        <w:tc>
          <w:tcPr>
            <w:tcW w:w="6480" w:type="dxa"/>
            <w:tcBorders>
              <w:top w:val="single" w:sz="4" w:space="0" w:color="auto"/>
              <w:left w:val="nil"/>
              <w:bottom w:val="nil"/>
              <w:right w:val="nil"/>
            </w:tcBorders>
            <w:vAlign w:val="center"/>
          </w:tcPr>
          <w:p w14:paraId="4C0CBE20" w14:textId="10DB7300" w:rsidR="00F53969" w:rsidRPr="008376F8" w:rsidRDefault="00CC448C" w:rsidP="008376F8">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6" w:type="dxa"/>
            <w:tcBorders>
              <w:top w:val="single" w:sz="4" w:space="0" w:color="auto"/>
              <w:left w:val="nil"/>
              <w:bottom w:val="nil"/>
              <w:right w:val="nil"/>
            </w:tcBorders>
            <w:vAlign w:val="center"/>
          </w:tcPr>
          <w:p w14:paraId="3250B2AC" w14:textId="04CFC4DA" w:rsidR="00F53969" w:rsidRPr="009D4ABA" w:rsidRDefault="00F53969" w:rsidP="00D0207A">
            <w:pPr>
              <w:rPr>
                <w:rFonts w:ascii="Calibri" w:eastAsia="DengXian" w:hAnsi="Calibri" w:cs="Calibri"/>
              </w:rPr>
            </w:pPr>
            <w:r>
              <w:rPr>
                <w:rFonts w:ascii="Calibri" w:eastAsia="DengXian" w:hAnsi="Calibri" w:cs="Calibri"/>
              </w:rPr>
              <w:t>(1)</w:t>
            </w:r>
          </w:p>
        </w:tc>
      </w:tr>
      <w:tr w:rsidR="00F53969" w14:paraId="04BBDB8C" w14:textId="1D5B81AF" w:rsidTr="008376F8">
        <w:trPr>
          <w:trHeight w:val="1261"/>
        </w:trPr>
        <w:tc>
          <w:tcPr>
            <w:tcW w:w="1710" w:type="dxa"/>
            <w:tcBorders>
              <w:top w:val="nil"/>
              <w:left w:val="nil"/>
              <w:bottom w:val="nil"/>
              <w:right w:val="nil"/>
            </w:tcBorders>
            <w:vAlign w:val="center"/>
          </w:tcPr>
          <w:p w14:paraId="70FED25F" w14:textId="66888E1D" w:rsidR="00F53969" w:rsidRDefault="00F53969" w:rsidP="00D0207A">
            <w:r>
              <w:t>Max-pooling</w:t>
            </w:r>
          </w:p>
        </w:tc>
        <w:tc>
          <w:tcPr>
            <w:tcW w:w="6480" w:type="dxa"/>
            <w:tcBorders>
              <w:top w:val="nil"/>
              <w:left w:val="nil"/>
              <w:bottom w:val="nil"/>
              <w:right w:val="nil"/>
            </w:tcBorders>
            <w:vAlign w:val="center"/>
          </w:tcPr>
          <w:p w14:paraId="7AD97DCB" w14:textId="32C441B1" w:rsidR="00F53969" w:rsidRPr="008376F8" w:rsidRDefault="00CC448C" w:rsidP="008376F8">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6" w:type="dxa"/>
            <w:tcBorders>
              <w:top w:val="nil"/>
              <w:left w:val="nil"/>
              <w:bottom w:val="nil"/>
              <w:right w:val="nil"/>
            </w:tcBorders>
            <w:vAlign w:val="center"/>
          </w:tcPr>
          <w:p w14:paraId="5A8AC734" w14:textId="4BF06F91" w:rsidR="00F53969" w:rsidRPr="00922960" w:rsidRDefault="00F53969" w:rsidP="00D0207A">
            <w:pPr>
              <w:rPr>
                <w:rFonts w:ascii="Calibri" w:eastAsia="DengXian" w:hAnsi="Calibri" w:cs="Calibri"/>
              </w:rPr>
            </w:pPr>
            <w:r>
              <w:rPr>
                <w:rFonts w:ascii="Calibri" w:eastAsia="DengXian" w:hAnsi="Calibri" w:cs="Calibri"/>
              </w:rPr>
              <w:t>(2)</w:t>
            </w:r>
          </w:p>
        </w:tc>
      </w:tr>
      <w:tr w:rsidR="00F53969" w14:paraId="25013815" w14:textId="30206E26" w:rsidTr="00540B4A">
        <w:trPr>
          <w:trHeight w:val="655"/>
        </w:trPr>
        <w:tc>
          <w:tcPr>
            <w:tcW w:w="1710" w:type="dxa"/>
            <w:tcBorders>
              <w:top w:val="nil"/>
              <w:left w:val="nil"/>
              <w:bottom w:val="nil"/>
              <w:right w:val="nil"/>
            </w:tcBorders>
            <w:vAlign w:val="center"/>
          </w:tcPr>
          <w:p w14:paraId="35E234A5" w14:textId="61451F0F" w:rsidR="00F53969" w:rsidRDefault="00F53969" w:rsidP="00D0207A">
            <w:proofErr w:type="spellStart"/>
            <w:r>
              <w:t>ReLU</w:t>
            </w:r>
            <w:proofErr w:type="spellEnd"/>
          </w:p>
        </w:tc>
        <w:tc>
          <w:tcPr>
            <w:tcW w:w="6480" w:type="dxa"/>
            <w:tcBorders>
              <w:top w:val="nil"/>
              <w:left w:val="nil"/>
              <w:bottom w:val="nil"/>
              <w:right w:val="nil"/>
            </w:tcBorders>
            <w:vAlign w:val="center"/>
          </w:tcPr>
          <w:p w14:paraId="420A6CEB" w14:textId="7B5E60B6" w:rsidR="00F53969" w:rsidRPr="008376F8" w:rsidRDefault="00F53969" w:rsidP="008376F8">
            <m:oMathPara>
              <m:oMathParaPr>
                <m:jc m:val="left"/>
              </m:oMathParaPr>
              <m:oMath>
                <m:r>
                  <m:rPr>
                    <m:sty m:val="p"/>
                  </m:rPr>
                  <w:rPr>
                    <w:rFonts w:ascii="Cambria Math" w:hAnsi="Cambria Math"/>
                  </w:rPr>
                  <m:t>ReLU</m:t>
                </m:r>
                <m:r>
                  <w:rPr>
                    <w:rFonts w:ascii="Cambria Math" w:hAnsi="Cambria Math"/>
                  </w:rPr>
                  <m:t>⁡(</m:t>
                </m:r>
                <m:r>
                  <w:rPr>
                    <w:rFonts w:ascii="Cambria Math" w:eastAsia="DengXian" w:hAnsi="Cambria Math" w:cs="Arial"/>
                  </w:rPr>
                  <m:t>x</m:t>
                </m:r>
                <m:r>
                  <w:rPr>
                    <w:rFonts w:ascii="Cambria Math" w:hAnsi="Cambria Math"/>
                  </w:rPr>
                  <m:t>)=max(0,</m:t>
                </m:r>
                <m:r>
                  <w:rPr>
                    <w:rFonts w:ascii="Cambria Math" w:eastAsia="DengXian" w:hAnsi="Cambria Math" w:cs="Arial"/>
                  </w:rPr>
                  <m:t>x</m:t>
                </m:r>
                <m:r>
                  <w:rPr>
                    <w:rFonts w:ascii="Cambria Math" w:hAnsi="Cambria Math"/>
                  </w:rPr>
                  <m:t>)</m:t>
                </m:r>
              </m:oMath>
            </m:oMathPara>
          </w:p>
        </w:tc>
        <w:tc>
          <w:tcPr>
            <w:tcW w:w="826" w:type="dxa"/>
            <w:tcBorders>
              <w:top w:val="nil"/>
              <w:left w:val="nil"/>
              <w:bottom w:val="nil"/>
              <w:right w:val="nil"/>
            </w:tcBorders>
            <w:vAlign w:val="center"/>
          </w:tcPr>
          <w:p w14:paraId="672E864A" w14:textId="6D7896AA" w:rsidR="00F53969" w:rsidRPr="007A27A5" w:rsidRDefault="00F53969" w:rsidP="00D0207A">
            <w:pPr>
              <w:rPr>
                <w:rFonts w:ascii="Calibri" w:eastAsia="DengXian" w:hAnsi="Calibri" w:cs="Calibri"/>
              </w:rPr>
            </w:pPr>
            <w:r>
              <w:rPr>
                <w:rFonts w:ascii="Calibri" w:eastAsia="DengXian" w:hAnsi="Calibri" w:cs="Calibri"/>
              </w:rPr>
              <w:t>(3)</w:t>
            </w:r>
          </w:p>
        </w:tc>
      </w:tr>
      <w:tr w:rsidR="00540B4A" w14:paraId="463CF59E" w14:textId="77777777" w:rsidTr="00EE59C5">
        <w:trPr>
          <w:trHeight w:val="655"/>
        </w:trPr>
        <w:tc>
          <w:tcPr>
            <w:tcW w:w="1710" w:type="dxa"/>
            <w:tcBorders>
              <w:top w:val="nil"/>
              <w:left w:val="nil"/>
              <w:bottom w:val="nil"/>
              <w:right w:val="nil"/>
            </w:tcBorders>
            <w:vAlign w:val="center"/>
          </w:tcPr>
          <w:p w14:paraId="0C47475F" w14:textId="044F0E92" w:rsidR="00540B4A" w:rsidRDefault="00540B4A" w:rsidP="00D0207A">
            <w:proofErr w:type="spellStart"/>
            <w:r>
              <w:t>Softmax</w:t>
            </w:r>
            <w:proofErr w:type="spellEnd"/>
          </w:p>
        </w:tc>
        <w:tc>
          <w:tcPr>
            <w:tcW w:w="6480" w:type="dxa"/>
            <w:tcBorders>
              <w:top w:val="nil"/>
              <w:left w:val="nil"/>
              <w:bottom w:val="nil"/>
              <w:right w:val="nil"/>
            </w:tcBorders>
            <w:vAlign w:val="center"/>
          </w:tcPr>
          <w:p w14:paraId="2589C3D5" w14:textId="42E7CB66" w:rsidR="00540B4A" w:rsidRPr="00540B4A" w:rsidRDefault="009C644E" w:rsidP="008376F8">
            <w:pPr>
              <w:rPr>
                <w:rFonts w:ascii="Calibri" w:eastAsia="DengXian" w:hAnsi="Calibri" w:cs="Arial"/>
              </w:rPr>
            </w:pPr>
            <m:oMathPara>
              <m:oMathParaPr>
                <m:jc m:val="left"/>
              </m:oMathParaPr>
              <m:oMath>
                <m:r>
                  <m:rPr>
                    <m:sty m:val="p"/>
                  </m:rPr>
                  <w:rPr>
                    <w:rFonts w:ascii="Cambria Math" w:eastAsia="DengXian" w:hAnsi="Cambria Math" w:cs="Arial"/>
                  </w:rPr>
                  <m:t>Softmax</m:t>
                </m:r>
                <m:r>
                  <w:rPr>
                    <w:rFonts w:ascii="Cambria Math" w:eastAsia="DengXian" w:hAnsi="Cambria Math" w:cs="Arial"/>
                  </w:rPr>
                  <m:t>⁡</m:t>
                </m:r>
                <m:d>
                  <m:dPr>
                    <m:ctrlPr>
                      <w:rPr>
                        <w:rFonts w:ascii="Cambria Math" w:eastAsia="DengXian" w:hAnsi="Cambria Math" w:cs="Arial"/>
                      </w:rPr>
                    </m:ctrlPr>
                  </m:dPr>
                  <m:e>
                    <m:sSub>
                      <m:sSubPr>
                        <m:ctrlPr>
                          <w:rPr>
                            <w:rFonts w:ascii="Cambria Math" w:eastAsia="DengXian" w:hAnsi="Cambria Math" w:cs="Arial"/>
                          </w:rPr>
                        </m:ctrlPr>
                      </m:sSubPr>
                      <m:e>
                        <m:r>
                          <w:rPr>
                            <w:rFonts w:ascii="Cambria Math" w:eastAsia="DengXian" w:hAnsi="Cambria Math" w:cs="Arial"/>
                          </w:rPr>
                          <m:t>x</m:t>
                        </m:r>
                      </m:e>
                      <m:sub>
                        <m:r>
                          <w:rPr>
                            <w:rFonts w:ascii="Cambria Math" w:eastAsia="DengXian" w:hAnsi="Cambria Math" w:cs="Arial"/>
                          </w:rPr>
                          <m:t>i</m:t>
                        </m:r>
                      </m:sub>
                    </m:sSub>
                  </m:e>
                </m:d>
                <m:r>
                  <w:rPr>
                    <w:rFonts w:ascii="Cambria Math" w:eastAsia="DengXian" w:hAnsi="Cambria Math" w:cs="Arial"/>
                  </w:rPr>
                  <m:t>=</m:t>
                </m:r>
                <m:f>
                  <m:fPr>
                    <m:ctrlPr>
                      <w:rPr>
                        <w:rFonts w:ascii="Cambria Math" w:eastAsia="DengXian" w:hAnsi="Cambria Math" w:cs="Arial"/>
                      </w:rPr>
                    </m:ctrlPr>
                  </m:fPr>
                  <m:num>
                    <m:func>
                      <m:funcPr>
                        <m:ctrlPr>
                          <w:rPr>
                            <w:rFonts w:ascii="Cambria Math" w:eastAsia="DengXian" w:hAnsi="Cambria Math" w:cs="Arial"/>
                          </w:rPr>
                        </m:ctrlPr>
                      </m:funcPr>
                      <m:fName>
                        <m:r>
                          <m:rPr>
                            <m:sty m:val="p"/>
                          </m:rPr>
                          <w:rPr>
                            <w:rFonts w:ascii="Cambria Math" w:eastAsia="DengXian" w:hAnsi="Cambria Math" w:cs="Arial"/>
                          </w:rPr>
                          <m:t>exp</m:t>
                        </m:r>
                      </m:fName>
                      <m:e>
                        <m:d>
                          <m:dPr>
                            <m:ctrlPr>
                              <w:rPr>
                                <w:rFonts w:ascii="Cambria Math" w:eastAsia="DengXian" w:hAnsi="Cambria Math" w:cs="Arial"/>
                              </w:rPr>
                            </m:ctrlPr>
                          </m:dPr>
                          <m:e>
                            <m:sSub>
                              <m:sSubPr>
                                <m:ctrlPr>
                                  <w:rPr>
                                    <w:rFonts w:ascii="Cambria Math" w:eastAsia="DengXian" w:hAnsi="Cambria Math" w:cs="Arial"/>
                                  </w:rPr>
                                </m:ctrlPr>
                              </m:sSubPr>
                              <m:e>
                                <m:r>
                                  <w:rPr>
                                    <w:rFonts w:ascii="Cambria Math" w:eastAsia="DengXian" w:hAnsi="Cambria Math" w:cs="Arial"/>
                                  </w:rPr>
                                  <m:t>x</m:t>
                                </m:r>
                              </m:e>
                              <m:sub>
                                <m:r>
                                  <w:rPr>
                                    <w:rFonts w:ascii="Cambria Math" w:eastAsia="DengXian" w:hAnsi="Cambria Math" w:cs="Arial"/>
                                  </w:rPr>
                                  <m:t>i</m:t>
                                </m:r>
                              </m:sub>
                            </m:sSub>
                          </m:e>
                        </m:d>
                      </m:e>
                    </m:func>
                  </m:num>
                  <m:den>
                    <m:nary>
                      <m:naryPr>
                        <m:chr m:val="∑"/>
                        <m:limLoc m:val="undOvr"/>
                        <m:ctrlPr>
                          <w:rPr>
                            <w:rFonts w:ascii="Cambria Math" w:eastAsia="DengXian" w:hAnsi="Cambria Math" w:cs="Arial"/>
                          </w:rPr>
                        </m:ctrlPr>
                      </m:naryPr>
                      <m:sub>
                        <m:r>
                          <w:rPr>
                            <w:rFonts w:ascii="Cambria Math" w:eastAsia="DengXian" w:hAnsi="Cambria Math" w:cs="Arial"/>
                          </w:rPr>
                          <m:t>j=1</m:t>
                        </m:r>
                      </m:sub>
                      <m:sup>
                        <m:r>
                          <w:rPr>
                            <w:rFonts w:ascii="Cambria Math" w:eastAsia="DengXian" w:hAnsi="Cambria Math" w:cs="Arial"/>
                          </w:rPr>
                          <m:t>K</m:t>
                        </m:r>
                      </m:sup>
                      <m:e>
                        <m:r>
                          <m:rPr>
                            <m:sty m:val="p"/>
                          </m:rPr>
                          <w:rPr>
                            <w:rFonts w:ascii="Cambria Math" w:eastAsia="DengXian" w:hAnsi="Cambria Math" w:cs="Arial"/>
                          </w:rPr>
                          <m:t>exp</m:t>
                        </m:r>
                        <m:r>
                          <w:rPr>
                            <w:rFonts w:ascii="Cambria Math" w:eastAsia="DengXian" w:hAnsi="Cambria Math" w:cs="Arial"/>
                          </w:rPr>
                          <m:t>⁡</m:t>
                        </m:r>
                        <m:d>
                          <m:dPr>
                            <m:ctrlPr>
                              <w:rPr>
                                <w:rFonts w:ascii="Cambria Math" w:eastAsia="DengXian" w:hAnsi="Cambria Math" w:cs="Arial"/>
                              </w:rPr>
                            </m:ctrlPr>
                          </m:dPr>
                          <m:e>
                            <m:sSub>
                              <m:sSubPr>
                                <m:ctrlPr>
                                  <w:rPr>
                                    <w:rFonts w:ascii="Cambria Math" w:eastAsia="DengXian" w:hAnsi="Cambria Math" w:cs="Arial"/>
                                  </w:rPr>
                                </m:ctrlPr>
                              </m:sSubPr>
                              <m:e>
                                <m:r>
                                  <w:rPr>
                                    <w:rFonts w:ascii="Cambria Math" w:eastAsia="DengXian" w:hAnsi="Cambria Math" w:cs="Arial"/>
                                  </w:rPr>
                                  <m:t>x</m:t>
                                </m:r>
                              </m:e>
                              <m:sub>
                                <m:r>
                                  <w:rPr>
                                    <w:rFonts w:ascii="Cambria Math" w:eastAsia="DengXian" w:hAnsi="Cambria Math" w:cs="Arial"/>
                                  </w:rPr>
                                  <m:t>j</m:t>
                                </m:r>
                              </m:sub>
                            </m:sSub>
                          </m:e>
                        </m:d>
                      </m:e>
                    </m:nary>
                  </m:den>
                </m:f>
              </m:oMath>
            </m:oMathPara>
          </w:p>
        </w:tc>
        <w:tc>
          <w:tcPr>
            <w:tcW w:w="826" w:type="dxa"/>
            <w:tcBorders>
              <w:top w:val="nil"/>
              <w:left w:val="nil"/>
              <w:bottom w:val="nil"/>
              <w:right w:val="nil"/>
            </w:tcBorders>
            <w:vAlign w:val="center"/>
          </w:tcPr>
          <w:p w14:paraId="312A7E53" w14:textId="744395F0" w:rsidR="00540B4A" w:rsidRDefault="00540B4A" w:rsidP="00D0207A">
            <w:pPr>
              <w:rPr>
                <w:rFonts w:ascii="Calibri" w:eastAsia="DengXian" w:hAnsi="Calibri" w:cs="Calibri"/>
              </w:rPr>
            </w:pPr>
            <w:r>
              <w:rPr>
                <w:rFonts w:ascii="Calibri" w:eastAsia="DengXian" w:hAnsi="Calibri" w:cs="Calibri"/>
              </w:rPr>
              <w:t>(4)</w:t>
            </w:r>
          </w:p>
        </w:tc>
      </w:tr>
      <w:tr w:rsidR="00EE59C5" w14:paraId="0BD3CEE0" w14:textId="77777777" w:rsidTr="008376F8">
        <w:trPr>
          <w:trHeight w:val="655"/>
        </w:trPr>
        <w:tc>
          <w:tcPr>
            <w:tcW w:w="1710" w:type="dxa"/>
            <w:tcBorders>
              <w:top w:val="nil"/>
              <w:left w:val="nil"/>
              <w:bottom w:val="single" w:sz="4" w:space="0" w:color="auto"/>
              <w:right w:val="nil"/>
            </w:tcBorders>
            <w:vAlign w:val="center"/>
          </w:tcPr>
          <w:p w14:paraId="333F1640" w14:textId="0BE1E042" w:rsidR="00EE59C5" w:rsidRDefault="00131627" w:rsidP="00D0207A">
            <w:r>
              <w:t>Cross-entropy</w:t>
            </w:r>
          </w:p>
        </w:tc>
        <w:tc>
          <w:tcPr>
            <w:tcW w:w="6480" w:type="dxa"/>
            <w:tcBorders>
              <w:top w:val="nil"/>
              <w:left w:val="nil"/>
              <w:bottom w:val="single" w:sz="4" w:space="0" w:color="auto"/>
              <w:right w:val="nil"/>
            </w:tcBorders>
            <w:vAlign w:val="center"/>
          </w:tcPr>
          <w:p w14:paraId="164575FC" w14:textId="62A137E0" w:rsidR="00EE59C5" w:rsidRPr="006A2981" w:rsidRDefault="00764096" w:rsidP="008376F8">
            <w:pPr>
              <w:rPr>
                <w:rFonts w:ascii="Calibri" w:eastAsia="DengXian" w:hAnsi="Calibri" w:cs="Arial"/>
              </w:rPr>
            </w:pPr>
            <m:oMathPara>
              <m:oMathParaPr>
                <m:jc m:val="left"/>
              </m:oMathParaPr>
              <m:oMath>
                <m:r>
                  <m:rPr>
                    <m:sty m:val="p"/>
                  </m:rPr>
                  <w:rPr>
                    <w:rFonts w:ascii="Cambria Math" w:eastAsia="DengXian" w:hAnsi="Cambria Math" w:cs="Arial"/>
                  </w:rPr>
                  <m:t>loss</m:t>
                </m:r>
                <m:r>
                  <w:rPr>
                    <w:rFonts w:ascii="Cambria Math" w:eastAsia="DengXian" w:hAnsi="Cambria Math" w:cs="Arial"/>
                  </w:rPr>
                  <m:t>⁡(</m:t>
                </m:r>
                <m:r>
                  <w:rPr>
                    <w:rFonts w:ascii="Cambria Math" w:eastAsia="DengXian" w:hAnsi="Cambria Math" w:cs="Arial"/>
                  </w:rPr>
                  <m:t>x</m:t>
                </m:r>
                <m:r>
                  <w:rPr>
                    <w:rFonts w:ascii="Cambria Math" w:eastAsia="DengXian" w:hAnsi="Cambria Math" w:cs="Arial"/>
                  </w:rPr>
                  <m:t>,</m:t>
                </m:r>
                <m:r>
                  <m:rPr>
                    <m:nor/>
                  </m:rPr>
                  <w:rPr>
                    <w:rFonts w:ascii="Calibri" w:eastAsia="DengXian" w:hAnsi="Calibri" w:cs="Arial"/>
                  </w:rPr>
                  <m:t xml:space="preserve"> </m:t>
                </m:r>
                <m:r>
                  <m:rPr>
                    <m:nor/>
                  </m:rPr>
                  <w:rPr>
                    <w:rFonts w:ascii="Cambria Math" w:eastAsia="DengXian" w:hAnsi="Calibri" w:cs="Arial"/>
                  </w:rPr>
                  <m:t>y</m:t>
                </m:r>
                <m:r>
                  <m:rPr>
                    <m:nor/>
                  </m:rPr>
                  <w:rPr>
                    <w:rFonts w:ascii="Calibri" w:eastAsia="DengXian" w:hAnsi="Calibri" w:cs="Arial"/>
                  </w:rPr>
                  <m:t xml:space="preserve"> </m:t>
                </m:r>
                <m:r>
                  <w:rPr>
                    <w:rFonts w:ascii="Cambria Math" w:eastAsia="DengXian" w:hAnsi="Cambria Math" w:cs="Arial"/>
                  </w:rPr>
                  <m:t>)=-</m:t>
                </m:r>
                <m:r>
                  <m:rPr>
                    <m:sty m:val="p"/>
                  </m:rPr>
                  <w:rPr>
                    <w:rFonts w:ascii="Cambria Math" w:eastAsia="DengXian" w:hAnsi="Cambria Math" w:cs="Arial"/>
                  </w:rPr>
                  <m:t>log</m:t>
                </m:r>
                <m:r>
                  <w:rPr>
                    <w:rFonts w:ascii="Cambria Math" w:eastAsia="DengXian" w:hAnsi="Cambria Math" w:cs="Arial"/>
                  </w:rPr>
                  <m:t>⁡</m:t>
                </m:r>
                <m:d>
                  <m:dPr>
                    <m:ctrlPr>
                      <w:rPr>
                        <w:rFonts w:ascii="Cambria Math" w:eastAsia="DengXian" w:hAnsi="Cambria Math" w:cs="Arial"/>
                      </w:rPr>
                    </m:ctrlPr>
                  </m:dPr>
                  <m:e>
                    <m:f>
                      <m:fPr>
                        <m:ctrlPr>
                          <w:rPr>
                            <w:rFonts w:ascii="Cambria Math" w:eastAsia="DengXian" w:hAnsi="Cambria Math" w:cs="Arial"/>
                          </w:rPr>
                        </m:ctrlPr>
                      </m:fPr>
                      <m:num>
                        <m:r>
                          <m:rPr>
                            <m:sty m:val="p"/>
                          </m:rPr>
                          <w:rPr>
                            <w:rFonts w:ascii="Cambria Math" w:eastAsia="DengXian" w:hAnsi="Cambria Math" w:cs="Arial"/>
                          </w:rPr>
                          <m:t>exp</m:t>
                        </m:r>
                        <m:r>
                          <w:rPr>
                            <w:rFonts w:ascii="Cambria Math" w:eastAsia="DengXian" w:hAnsi="Cambria Math" w:cs="Arial"/>
                          </w:rPr>
                          <m:t>⁡(</m:t>
                        </m:r>
                        <m:r>
                          <w:rPr>
                            <w:rFonts w:ascii="Cambria Math" w:eastAsia="DengXian" w:hAnsi="Cambria Math" w:cs="Arial"/>
                          </w:rPr>
                          <m:t>x</m:t>
                        </m:r>
                        <m:r>
                          <w:rPr>
                            <w:rFonts w:ascii="Cambria Math" w:eastAsia="DengXian" w:hAnsi="Cambria Math" w:cs="Arial"/>
                          </w:rPr>
                          <m:t>[</m:t>
                        </m:r>
                        <m:r>
                          <m:rPr>
                            <m:nor/>
                          </m:rPr>
                          <w:rPr>
                            <w:rFonts w:ascii="Calibri" w:eastAsia="DengXian" w:hAnsi="Calibri" w:cs="Arial"/>
                          </w:rPr>
                          <m:t xml:space="preserve"> </m:t>
                        </m:r>
                        <m:r>
                          <m:rPr>
                            <m:nor/>
                          </m:rPr>
                          <w:rPr>
                            <w:rFonts w:ascii="Cambria Math" w:eastAsia="DengXian" w:hAnsi="Calibri" w:cs="Arial"/>
                          </w:rPr>
                          <m:t>y</m:t>
                        </m:r>
                        <m:r>
                          <m:rPr>
                            <m:nor/>
                          </m:rPr>
                          <w:rPr>
                            <w:rFonts w:ascii="Calibri" w:eastAsia="DengXian" w:hAnsi="Calibri" w:cs="Arial"/>
                          </w:rPr>
                          <m:t xml:space="preserve"> </m:t>
                        </m:r>
                        <m:r>
                          <w:rPr>
                            <w:rFonts w:ascii="Cambria Math" w:eastAsia="DengXian" w:hAnsi="Cambria Math" w:cs="Arial"/>
                          </w:rPr>
                          <m:t>])</m:t>
                        </m:r>
                      </m:num>
                      <m:den>
                        <m:nary>
                          <m:naryPr>
                            <m:chr m:val="∑"/>
                            <m:limLoc m:val="undOvr"/>
                            <m:ctrlPr>
                              <w:rPr>
                                <w:rFonts w:ascii="Cambria Math" w:eastAsia="DengXian" w:hAnsi="Cambria Math" w:cs="Arial"/>
                              </w:rPr>
                            </m:ctrlPr>
                          </m:naryPr>
                          <m:sub>
                            <m:r>
                              <w:rPr>
                                <w:rFonts w:ascii="Cambria Math" w:eastAsia="DengXian" w:hAnsi="Cambria Math" w:cs="Arial"/>
                              </w:rPr>
                              <m:t>j</m:t>
                            </m:r>
                            <m:r>
                              <w:rPr>
                                <w:rFonts w:ascii="Cambria Math" w:eastAsia="DengXian" w:hAnsi="Cambria Math" w:cs="Arial"/>
                              </w:rPr>
                              <m:t>=1</m:t>
                            </m:r>
                          </m:sub>
                          <m:sup>
                            <m:r>
                              <w:rPr>
                                <w:rFonts w:ascii="Cambria Math" w:eastAsia="DengXian" w:hAnsi="Cambria Math" w:cs="Arial"/>
                              </w:rPr>
                              <m:t>K</m:t>
                            </m:r>
                          </m:sup>
                          <m:e>
                            <m:r>
                              <m:rPr>
                                <m:sty m:val="p"/>
                              </m:rPr>
                              <w:rPr>
                                <w:rFonts w:ascii="Cambria Math" w:eastAsia="DengXian" w:hAnsi="Cambria Math" w:cs="Arial"/>
                              </w:rPr>
                              <m:t>exp</m:t>
                            </m:r>
                            <m:r>
                              <w:rPr>
                                <w:rFonts w:ascii="Cambria Math" w:eastAsia="DengXian" w:hAnsi="Cambria Math" w:cs="Arial"/>
                              </w:rPr>
                              <m:t>⁡(</m:t>
                            </m:r>
                            <m:r>
                              <w:rPr>
                                <w:rFonts w:ascii="Cambria Math" w:eastAsia="DengXian" w:hAnsi="Cambria Math" w:cs="Arial"/>
                              </w:rPr>
                              <m:t>x</m:t>
                            </m:r>
                            <m:r>
                              <w:rPr>
                                <w:rFonts w:ascii="Cambria Math" w:eastAsia="DengXian" w:hAnsi="Cambria Math" w:cs="Arial"/>
                              </w:rPr>
                              <m:t>[</m:t>
                            </m:r>
                            <m:r>
                              <w:rPr>
                                <w:rFonts w:ascii="Cambria Math" w:eastAsia="DengXian" w:hAnsi="Cambria Math" w:cs="Arial"/>
                              </w:rPr>
                              <m:t>j</m:t>
                            </m:r>
                            <m:r>
                              <w:rPr>
                                <w:rFonts w:ascii="Cambria Math" w:eastAsia="DengXian" w:hAnsi="Cambria Math" w:cs="Arial"/>
                              </w:rPr>
                              <m:t>])</m:t>
                            </m:r>
                          </m:e>
                        </m:nary>
                      </m:den>
                    </m:f>
                  </m:e>
                </m:d>
              </m:oMath>
            </m:oMathPara>
          </w:p>
        </w:tc>
        <w:tc>
          <w:tcPr>
            <w:tcW w:w="826" w:type="dxa"/>
            <w:tcBorders>
              <w:top w:val="nil"/>
              <w:left w:val="nil"/>
              <w:bottom w:val="single" w:sz="4" w:space="0" w:color="auto"/>
              <w:right w:val="nil"/>
            </w:tcBorders>
            <w:vAlign w:val="center"/>
          </w:tcPr>
          <w:p w14:paraId="01CC0B22" w14:textId="1FCAE9B5" w:rsidR="00EE59C5" w:rsidRDefault="00194ACE" w:rsidP="00D0207A">
            <w:pPr>
              <w:rPr>
                <w:rFonts w:ascii="Calibri" w:eastAsia="DengXian" w:hAnsi="Calibri" w:cs="Calibri"/>
              </w:rPr>
            </w:pPr>
            <w:r>
              <w:rPr>
                <w:rFonts w:ascii="Calibri" w:eastAsia="DengXian" w:hAnsi="Calibri" w:cs="Calibri"/>
              </w:rPr>
              <w:t>(5)</w:t>
            </w:r>
          </w:p>
        </w:tc>
      </w:tr>
    </w:tbl>
    <w:p w14:paraId="5A585D5F" w14:textId="3B45E7EA" w:rsidR="003C0C4D" w:rsidRPr="00E230ED" w:rsidRDefault="001E5E0F" w:rsidP="003C0C4D">
      <w:pPr>
        <w:rPr>
          <w:sz w:val="18"/>
          <w:szCs w:val="18"/>
        </w:rPr>
      </w:pPr>
      <w:r w:rsidRPr="00E230ED">
        <w:rPr>
          <w:sz w:val="18"/>
          <w:szCs w:val="18"/>
        </w:rPr>
        <w:t>For equation (1), the</w:t>
      </w:r>
      <w:r w:rsidR="003C0C4D" w:rsidRPr="00E230ED">
        <w:rPr>
          <w:sz w:val="18"/>
          <w:szCs w:val="18"/>
        </w:rPr>
        <w:t xml:space="preserve"> (</w:t>
      </w:r>
      <w:proofErr w:type="spellStart"/>
      <w:r w:rsidR="003C0C4D" w:rsidRPr="00E230ED">
        <w:rPr>
          <w:i/>
          <w:iCs/>
          <w:sz w:val="18"/>
          <w:szCs w:val="18"/>
        </w:rPr>
        <w:t>C</w:t>
      </w:r>
      <w:r w:rsidR="003C0C4D" w:rsidRPr="00E230ED">
        <w:rPr>
          <w:sz w:val="18"/>
          <w:szCs w:val="18"/>
          <w:vertAlign w:val="subscript"/>
        </w:rPr>
        <w:t>in</w:t>
      </w:r>
      <w:proofErr w:type="spellEnd"/>
      <w:r w:rsidR="003C0C4D" w:rsidRPr="00E230ED">
        <w:rPr>
          <w:sz w:val="18"/>
          <w:szCs w:val="18"/>
        </w:rPr>
        <w:t xml:space="preserve">, </w:t>
      </w:r>
      <w:r w:rsidR="003C0C4D" w:rsidRPr="00E230ED">
        <w:rPr>
          <w:i/>
          <w:iCs/>
          <w:sz w:val="18"/>
          <w:szCs w:val="18"/>
        </w:rPr>
        <w:t>H</w:t>
      </w:r>
      <w:r w:rsidR="003C0C4D" w:rsidRPr="00E230ED">
        <w:rPr>
          <w:sz w:val="18"/>
          <w:szCs w:val="18"/>
        </w:rPr>
        <w:t xml:space="preserve">, </w:t>
      </w:r>
      <w:r w:rsidR="003C0C4D" w:rsidRPr="00E230ED">
        <w:rPr>
          <w:i/>
          <w:iCs/>
          <w:sz w:val="18"/>
          <w:szCs w:val="18"/>
        </w:rPr>
        <w:t>W</w:t>
      </w:r>
      <w:r w:rsidR="003C0C4D" w:rsidRPr="00E230ED">
        <w:rPr>
          <w:sz w:val="18"/>
          <w:szCs w:val="18"/>
        </w:rPr>
        <w:t>) and (</w:t>
      </w:r>
      <w:proofErr w:type="spellStart"/>
      <w:r w:rsidR="003C0C4D" w:rsidRPr="00E230ED">
        <w:rPr>
          <w:i/>
          <w:iCs/>
          <w:sz w:val="18"/>
          <w:szCs w:val="18"/>
        </w:rPr>
        <w:t>C</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H</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W</w:t>
      </w:r>
      <w:r w:rsidR="003C0C4D" w:rsidRPr="00E230ED">
        <w:rPr>
          <w:sz w:val="18"/>
          <w:szCs w:val="18"/>
          <w:vertAlign w:val="subscript"/>
        </w:rPr>
        <w:t>out</w:t>
      </w:r>
      <w:proofErr w:type="spellEnd"/>
      <w:r w:rsidR="003C0C4D" w:rsidRPr="00E230ED">
        <w:rPr>
          <w:sz w:val="18"/>
          <w:szCs w:val="18"/>
        </w:rPr>
        <w:t>)</w:t>
      </w:r>
      <w:r w:rsidRPr="00E230ED">
        <w:rPr>
          <w:sz w:val="18"/>
          <w:szCs w:val="18"/>
        </w:rPr>
        <w:t xml:space="preserve"> refers to the </w:t>
      </w:r>
      <w:r w:rsidR="00A97C34" w:rsidRPr="00E230ED">
        <w:rPr>
          <w:sz w:val="18"/>
          <w:szCs w:val="18"/>
        </w:rPr>
        <w:t xml:space="preserve">size of </w:t>
      </w:r>
      <w:r w:rsidRPr="00E230ED">
        <w:rPr>
          <w:sz w:val="18"/>
          <w:szCs w:val="18"/>
        </w:rPr>
        <w:t>input and out</w:t>
      </w:r>
      <w:r w:rsidR="00A97C34" w:rsidRPr="00E230ED">
        <w:rPr>
          <w:sz w:val="18"/>
          <w:szCs w:val="18"/>
        </w:rPr>
        <w:t>put image</w:t>
      </w:r>
      <w:r w:rsidR="0031603D" w:rsidRPr="00E230ED">
        <w:rPr>
          <w:sz w:val="18"/>
          <w:szCs w:val="18"/>
        </w:rPr>
        <w:t>,</w:t>
      </w:r>
      <w:r w:rsidR="00740101" w:rsidRPr="00E230ED">
        <w:rPr>
          <w:sz w:val="18"/>
          <w:szCs w:val="18"/>
        </w:rPr>
        <w:t xml:space="preserve"> </w:t>
      </w:r>
      <w:r w:rsidR="00740101" w:rsidRPr="00E230ED">
        <w:rPr>
          <w:i/>
          <w:iCs/>
          <w:sz w:val="18"/>
          <w:szCs w:val="18"/>
        </w:rPr>
        <w:t>C</w:t>
      </w:r>
      <w:r w:rsidR="00740101" w:rsidRPr="00E230ED">
        <w:rPr>
          <w:sz w:val="18"/>
          <w:szCs w:val="18"/>
        </w:rPr>
        <w:t xml:space="preserve"> denotes the number of channels, </w:t>
      </w:r>
      <w:r w:rsidR="00740101" w:rsidRPr="00E230ED">
        <w:rPr>
          <w:i/>
          <w:iCs/>
          <w:sz w:val="18"/>
          <w:szCs w:val="18"/>
        </w:rPr>
        <w:t>H</w:t>
      </w:r>
      <w:r w:rsidR="00740101" w:rsidRPr="00E230ED">
        <w:rPr>
          <w:sz w:val="18"/>
          <w:szCs w:val="18"/>
        </w:rPr>
        <w:t xml:space="preserve"> is the height of input planes in pixels, and </w:t>
      </w:r>
      <w:r w:rsidR="00740101" w:rsidRPr="00E230ED">
        <w:rPr>
          <w:i/>
          <w:iCs/>
          <w:sz w:val="18"/>
          <w:szCs w:val="18"/>
        </w:rPr>
        <w:t>W</w:t>
      </w:r>
      <w:r w:rsidR="00740101" w:rsidRPr="00E230ED">
        <w:rPr>
          <w:sz w:val="18"/>
          <w:szCs w:val="18"/>
        </w:rPr>
        <w:t xml:space="preserve"> is the width in pixels,</w:t>
      </w:r>
      <w:r w:rsidR="0031603D" w:rsidRPr="00E230ED">
        <w:rPr>
          <w:sz w:val="18"/>
          <w:szCs w:val="18"/>
        </w:rPr>
        <w:t xml:space="preserve"> </w:t>
      </w:r>
      <w:r w:rsidR="0031603D" w:rsidRPr="00E230ED">
        <w:rPr>
          <w:rFonts w:ascii="MS Gothic" w:eastAsia="MS Gothic" w:hAnsi="MS Gothic" w:cs="MS Gothic" w:hint="eastAsia"/>
          <w:sz w:val="18"/>
          <w:szCs w:val="18"/>
        </w:rPr>
        <w:t>⋆</w:t>
      </w:r>
      <w:r w:rsidR="0031603D" w:rsidRPr="00E230ED">
        <w:rPr>
          <w:sz w:val="18"/>
          <w:szCs w:val="18"/>
        </w:rPr>
        <w:t xml:space="preserve"> is the valid cross-correlation operator, </w:t>
      </w:r>
      <w:r w:rsidR="0031603D" w:rsidRPr="00E230ED">
        <w:rPr>
          <w:i/>
          <w:iCs/>
          <w:sz w:val="18"/>
          <w:szCs w:val="18"/>
        </w:rPr>
        <w:t>j</w:t>
      </w:r>
      <w:r w:rsidR="0031603D" w:rsidRPr="00E230ED">
        <w:rPr>
          <w:sz w:val="18"/>
          <w:szCs w:val="18"/>
        </w:rPr>
        <w:t xml:space="preserve"> is the </w:t>
      </w:r>
      <w:r w:rsidR="0031603D" w:rsidRPr="00E230ED">
        <w:rPr>
          <w:i/>
          <w:iCs/>
          <w:sz w:val="18"/>
          <w:szCs w:val="18"/>
        </w:rPr>
        <w:t>j</w:t>
      </w:r>
      <w:r w:rsidR="0031603D" w:rsidRPr="00E230ED">
        <w:rPr>
          <w:sz w:val="18"/>
          <w:szCs w:val="18"/>
        </w:rPr>
        <w:t>-</w:t>
      </w:r>
      <w:proofErr w:type="spellStart"/>
      <w:r w:rsidR="0031603D" w:rsidRPr="00E230ED">
        <w:rPr>
          <w:sz w:val="18"/>
          <w:szCs w:val="18"/>
        </w:rPr>
        <w:t>th</w:t>
      </w:r>
      <w:proofErr w:type="spellEnd"/>
      <w:r w:rsidR="0031603D" w:rsidRPr="00E230ED">
        <w:rPr>
          <w:sz w:val="18"/>
          <w:szCs w:val="18"/>
        </w:rPr>
        <w:t xml:space="preserve"> channel of the output feature map</w:t>
      </w:r>
      <w:r w:rsidR="0022690D" w:rsidRPr="00E230ED">
        <w:rPr>
          <w:sz w:val="18"/>
          <w:szCs w:val="18"/>
        </w:rPr>
        <w:t>.</w:t>
      </w:r>
      <w:r w:rsidR="00A97C34" w:rsidRPr="00E230ED">
        <w:rPr>
          <w:sz w:val="18"/>
          <w:szCs w:val="18"/>
        </w:rPr>
        <w:t xml:space="preserve"> For equation (2),</w:t>
      </w:r>
      <w:r w:rsidR="00740101" w:rsidRPr="00E230ED">
        <w:rPr>
          <w:sz w:val="18"/>
          <w:szCs w:val="18"/>
        </w:rPr>
        <w:t xml:space="preserve"> </w:t>
      </w:r>
      <w:r w:rsidR="00842112" w:rsidRPr="00E230ED">
        <w:rPr>
          <w:sz w:val="18"/>
          <w:szCs w:val="18"/>
        </w:rPr>
        <w:t>(</w:t>
      </w:r>
      <w:proofErr w:type="spellStart"/>
      <w:r w:rsidR="00842112" w:rsidRPr="00E230ED">
        <w:rPr>
          <w:i/>
          <w:iCs/>
          <w:sz w:val="18"/>
          <w:szCs w:val="18"/>
        </w:rPr>
        <w:t>kH</w:t>
      </w:r>
      <w:proofErr w:type="spellEnd"/>
      <w:r w:rsidR="00842112" w:rsidRPr="00E230ED">
        <w:rPr>
          <w:sz w:val="18"/>
          <w:szCs w:val="18"/>
        </w:rPr>
        <w:t xml:space="preserve">, </w:t>
      </w:r>
      <w:r w:rsidR="00842112" w:rsidRPr="00E230ED">
        <w:rPr>
          <w:i/>
          <w:iCs/>
          <w:sz w:val="18"/>
          <w:szCs w:val="18"/>
        </w:rPr>
        <w:t>kW</w:t>
      </w:r>
      <w:r w:rsidR="00842112" w:rsidRPr="00E230ED">
        <w:rPr>
          <w:sz w:val="18"/>
          <w:szCs w:val="18"/>
        </w:rPr>
        <w:t>) denotes the kernel size</w:t>
      </w:r>
      <w:r w:rsidR="007C5737" w:rsidRPr="00E230ED">
        <w:rPr>
          <w:sz w:val="18"/>
          <w:szCs w:val="18"/>
        </w:rPr>
        <w:t xml:space="preserve"> of the pooling, h and w refer to the </w:t>
      </w:r>
      <w:r w:rsidR="00D148EC" w:rsidRPr="00E230ED">
        <w:rPr>
          <w:sz w:val="18"/>
          <w:szCs w:val="18"/>
        </w:rPr>
        <w:t>height and width of the output</w:t>
      </w:r>
      <w:r w:rsidR="007C5737" w:rsidRPr="00E230ED">
        <w:rPr>
          <w:sz w:val="18"/>
          <w:szCs w:val="18"/>
        </w:rPr>
        <w:t xml:space="preserve"> image. For equation (3)</w:t>
      </w:r>
      <w:r w:rsidR="00E55FA6">
        <w:rPr>
          <w:sz w:val="18"/>
          <w:szCs w:val="18"/>
        </w:rPr>
        <w:t xml:space="preserve">, </w:t>
      </w:r>
      <w:r w:rsidR="00414E14" w:rsidRPr="00414E14">
        <w:rPr>
          <w:i/>
          <w:iCs/>
          <w:sz w:val="18"/>
          <w:szCs w:val="18"/>
        </w:rPr>
        <w:t>x</w:t>
      </w:r>
      <w:r w:rsidR="00B81346">
        <w:rPr>
          <w:i/>
          <w:iCs/>
          <w:sz w:val="18"/>
          <w:szCs w:val="18"/>
          <w:vertAlign w:val="subscript"/>
        </w:rPr>
        <w:t xml:space="preserve"> </w:t>
      </w:r>
      <w:r w:rsidR="0022690D" w:rsidRPr="00E230ED">
        <w:rPr>
          <w:sz w:val="18"/>
          <w:szCs w:val="18"/>
        </w:rPr>
        <w:t>denotes the pixel value</w:t>
      </w:r>
      <w:r w:rsidR="00B81346">
        <w:rPr>
          <w:sz w:val="18"/>
          <w:szCs w:val="18"/>
        </w:rPr>
        <w:t>s</w:t>
      </w:r>
      <w:r w:rsidR="0022690D" w:rsidRPr="00E230ED">
        <w:rPr>
          <w:sz w:val="18"/>
          <w:szCs w:val="18"/>
        </w:rPr>
        <w:t xml:space="preserve"> of the </w:t>
      </w:r>
      <w:r w:rsidR="00E55FA6">
        <w:rPr>
          <w:sz w:val="18"/>
          <w:szCs w:val="18"/>
        </w:rPr>
        <w:t xml:space="preserve">input </w:t>
      </w:r>
      <w:r w:rsidR="0022690D" w:rsidRPr="00E230ED">
        <w:rPr>
          <w:sz w:val="18"/>
          <w:szCs w:val="18"/>
        </w:rPr>
        <w:t>feature map</w:t>
      </w:r>
      <w:r w:rsidR="00B81346">
        <w:rPr>
          <w:sz w:val="18"/>
          <w:szCs w:val="18"/>
        </w:rPr>
        <w:t xml:space="preserve">. For equation (4), </w:t>
      </w:r>
      <w:r w:rsidR="00856B59">
        <w:rPr>
          <w:sz w:val="18"/>
          <w:szCs w:val="18"/>
        </w:rPr>
        <w:t xml:space="preserve"> the </w:t>
      </w:r>
      <w:r w:rsidR="00856B59" w:rsidRPr="00856B59">
        <w:rPr>
          <w:i/>
          <w:iCs/>
          <w:sz w:val="18"/>
          <w:szCs w:val="18"/>
        </w:rPr>
        <w:t>x</w:t>
      </w:r>
      <w:r w:rsidR="00856B59" w:rsidRPr="00856B59">
        <w:rPr>
          <w:i/>
          <w:iCs/>
          <w:sz w:val="18"/>
          <w:szCs w:val="18"/>
          <w:vertAlign w:val="subscript"/>
        </w:rPr>
        <w:t>i</w:t>
      </w:r>
      <w:r w:rsidR="00856B59">
        <w:rPr>
          <w:sz w:val="18"/>
          <w:szCs w:val="18"/>
        </w:rPr>
        <w:t xml:space="preserve"> is the </w:t>
      </w:r>
      <w:proofErr w:type="spellStart"/>
      <w:r w:rsidR="00856B59" w:rsidRPr="00856B59">
        <w:rPr>
          <w:i/>
          <w:iCs/>
          <w:sz w:val="18"/>
          <w:szCs w:val="18"/>
        </w:rPr>
        <w:t>i</w:t>
      </w:r>
      <w:r w:rsidR="00856B59">
        <w:rPr>
          <w:sz w:val="18"/>
          <w:szCs w:val="18"/>
        </w:rPr>
        <w:t>-th</w:t>
      </w:r>
      <w:proofErr w:type="spellEnd"/>
      <w:r w:rsidR="00856B59">
        <w:rPr>
          <w:sz w:val="18"/>
          <w:szCs w:val="18"/>
        </w:rPr>
        <w:t xml:space="preserve"> pixel value of the input feature map, </w:t>
      </w:r>
      <w:r w:rsidR="00856B59" w:rsidRPr="00856B59">
        <w:rPr>
          <w:i/>
          <w:iCs/>
          <w:sz w:val="18"/>
          <w:szCs w:val="18"/>
        </w:rPr>
        <w:t xml:space="preserve">K </w:t>
      </w:r>
      <w:r w:rsidR="00856B59">
        <w:rPr>
          <w:sz w:val="18"/>
          <w:szCs w:val="18"/>
        </w:rPr>
        <w:t>is the number of classes.</w:t>
      </w:r>
      <w:r w:rsidR="00B63D70">
        <w:rPr>
          <w:sz w:val="18"/>
          <w:szCs w:val="18"/>
        </w:rPr>
        <w:t xml:space="preserve"> For equation (5), </w:t>
      </w:r>
      <w:r w:rsidR="00B63D70" w:rsidRPr="00B63D70">
        <w:rPr>
          <w:i/>
          <w:iCs/>
          <w:sz w:val="18"/>
          <w:szCs w:val="18"/>
        </w:rPr>
        <w:t>x</w:t>
      </w:r>
      <w:r w:rsidR="00B63D70">
        <w:rPr>
          <w:sz w:val="18"/>
          <w:szCs w:val="18"/>
        </w:rPr>
        <w:t xml:space="preserve"> and </w:t>
      </w:r>
      <w:r w:rsidR="00B63D70" w:rsidRPr="00B63D70">
        <w:rPr>
          <w:i/>
          <w:iCs/>
          <w:sz w:val="18"/>
          <w:szCs w:val="18"/>
        </w:rPr>
        <w:t>y</w:t>
      </w:r>
      <w:r w:rsidR="00B63D70">
        <w:rPr>
          <w:sz w:val="18"/>
          <w:szCs w:val="18"/>
        </w:rPr>
        <w:t xml:space="preserve"> refer to </w:t>
      </w:r>
      <w:r w:rsidR="00F4062C">
        <w:rPr>
          <w:sz w:val="18"/>
          <w:szCs w:val="18"/>
        </w:rPr>
        <w:t>the predicted and the reference</w:t>
      </w:r>
      <w:r w:rsidR="00F4062C" w:rsidRPr="00F4062C">
        <w:rPr>
          <w:sz w:val="18"/>
          <w:szCs w:val="18"/>
        </w:rPr>
        <w:t xml:space="preserve"> </w:t>
      </w:r>
      <w:r w:rsidR="00F4062C">
        <w:rPr>
          <w:sz w:val="18"/>
          <w:szCs w:val="18"/>
        </w:rPr>
        <w:t xml:space="preserve">pixel values, </w:t>
      </w:r>
      <w:r w:rsidR="00F4062C" w:rsidRPr="00856B59">
        <w:rPr>
          <w:i/>
          <w:iCs/>
          <w:sz w:val="18"/>
          <w:szCs w:val="18"/>
        </w:rPr>
        <w:t xml:space="preserve">K </w:t>
      </w:r>
      <w:r w:rsidR="00F4062C">
        <w:rPr>
          <w:sz w:val="18"/>
          <w:szCs w:val="18"/>
        </w:rPr>
        <w:t>is the number of classes.</w:t>
      </w:r>
    </w:p>
    <w:p w14:paraId="770F38B6" w14:textId="6E9E8B8C" w:rsidR="00CB405E" w:rsidRDefault="00CB405E" w:rsidP="00D74DB1">
      <w:pPr>
        <w:rPr>
          <w:rFonts w:ascii="Calibri" w:hAnsi="Calibri" w:cs="Calibri"/>
          <w:lang w:val="en-US"/>
        </w:rPr>
      </w:pPr>
      <w:r w:rsidRPr="007D1097">
        <w:rPr>
          <w:rFonts w:ascii="Calibri" w:hAnsi="Calibri" w:cs="Calibri"/>
          <w:lang w:val="en-US"/>
        </w:rPr>
        <w:t xml:space="preserve">The up-sampling layers </w:t>
      </w:r>
      <w:r w:rsidR="008155C6" w:rsidRPr="007D1097">
        <w:rPr>
          <w:rFonts w:ascii="Calibri" w:hAnsi="Calibri" w:cs="Calibri"/>
          <w:lang w:val="en-US"/>
        </w:rPr>
        <w:t xml:space="preserve">include </w:t>
      </w:r>
      <w:r w:rsidR="000D5858" w:rsidRPr="007D1097">
        <w:rPr>
          <w:rFonts w:ascii="Calibri" w:hAnsi="Calibri" w:cs="Calibri"/>
          <w:lang w:val="en-US"/>
        </w:rPr>
        <w:t>transpose</w:t>
      </w:r>
      <w:r w:rsidR="00D64AF9">
        <w:rPr>
          <w:rFonts w:ascii="Calibri" w:hAnsi="Calibri" w:cs="Calibri"/>
          <w:lang w:val="en-US"/>
        </w:rPr>
        <w:t>-</w:t>
      </w:r>
      <w:r w:rsidR="000D5858" w:rsidRPr="007D1097">
        <w:rPr>
          <w:rFonts w:ascii="Calibri" w:hAnsi="Calibri" w:cs="Calibri"/>
          <w:lang w:val="en-US"/>
        </w:rPr>
        <w:t xml:space="preserve">convolution and rescaling processes. </w:t>
      </w:r>
      <w:r w:rsidR="00695AE0" w:rsidRPr="007D1097">
        <w:rPr>
          <w:rFonts w:ascii="Calibri" w:hAnsi="Calibri" w:cs="Calibri"/>
          <w:lang w:val="en-US"/>
        </w:rPr>
        <w:t xml:space="preserve">The </w:t>
      </w:r>
      <w:r w:rsidR="002E488D" w:rsidRPr="007D1097">
        <w:rPr>
          <w:rFonts w:ascii="Calibri" w:hAnsi="Calibri" w:cs="Calibri"/>
          <w:lang w:val="en-US"/>
        </w:rPr>
        <w:t>transpose-convolution</w:t>
      </w:r>
      <w:r w:rsidR="00C319D6" w:rsidRPr="007D1097">
        <w:rPr>
          <w:rFonts w:ascii="Calibri" w:hAnsi="Calibri" w:cs="Calibri"/>
          <w:lang w:val="en-US"/>
        </w:rPr>
        <w:t>, an inverse</w:t>
      </w:r>
      <w:r w:rsidR="009F0135">
        <w:rPr>
          <w:rFonts w:ascii="Calibri" w:hAnsi="Calibri" w:cs="Calibri"/>
          <w:lang w:val="en-US"/>
        </w:rPr>
        <w:t>d</w:t>
      </w:r>
      <w:r w:rsidR="00C319D6" w:rsidRPr="007D1097">
        <w:rPr>
          <w:rFonts w:ascii="Calibri" w:hAnsi="Calibri" w:cs="Calibri"/>
          <w:lang w:val="en-US"/>
        </w:rPr>
        <w:t xml:space="preserve"> convol</w:t>
      </w:r>
      <w:r w:rsidR="009F0135">
        <w:rPr>
          <w:rFonts w:ascii="Calibri" w:hAnsi="Calibri" w:cs="Calibri"/>
          <w:lang w:val="en-US"/>
        </w:rPr>
        <w:t>utive</w:t>
      </w:r>
      <w:r w:rsidR="00793D0F">
        <w:rPr>
          <w:rFonts w:ascii="Calibri" w:hAnsi="Calibri" w:cs="Calibri"/>
          <w:lang w:val="en-US"/>
        </w:rPr>
        <w:t xml:space="preserve"> operation</w:t>
      </w:r>
      <w:r w:rsidR="00C319D6" w:rsidRPr="007D1097">
        <w:rPr>
          <w:rFonts w:ascii="Calibri" w:hAnsi="Calibri" w:cs="Calibri"/>
          <w:lang w:val="en-US"/>
        </w:rPr>
        <w:t xml:space="preserve">, </w:t>
      </w:r>
      <w:r w:rsidR="00B71A95">
        <w:rPr>
          <w:rFonts w:ascii="Calibri" w:hAnsi="Calibri" w:cs="Calibri"/>
          <w:lang w:val="en-US"/>
        </w:rPr>
        <w:t>transform</w:t>
      </w:r>
      <w:r w:rsidR="00206B04">
        <w:rPr>
          <w:rFonts w:ascii="Calibri" w:hAnsi="Calibri" w:cs="Calibri"/>
          <w:lang w:val="en-US"/>
        </w:rPr>
        <w:t>s</w:t>
      </w:r>
      <w:r w:rsidR="00B71A95">
        <w:rPr>
          <w:rFonts w:ascii="Calibri" w:hAnsi="Calibri" w:cs="Calibri"/>
          <w:lang w:val="en-US"/>
        </w:rPr>
        <w:t xml:space="preserve"> the input image from </w:t>
      </w:r>
      <w:r w:rsidR="00EF57E7">
        <w:rPr>
          <w:rFonts w:ascii="Calibri" w:hAnsi="Calibri" w:cs="Calibri"/>
          <w:lang w:val="en-US"/>
        </w:rPr>
        <w:t xml:space="preserve">a </w:t>
      </w:r>
      <w:r w:rsidR="00B71A95">
        <w:rPr>
          <w:rFonts w:ascii="Calibri" w:hAnsi="Calibri" w:cs="Calibri"/>
          <w:lang w:val="en-US"/>
        </w:rPr>
        <w:t>low</w:t>
      </w:r>
      <w:r w:rsidR="00EF57E7">
        <w:rPr>
          <w:rFonts w:ascii="Calibri" w:hAnsi="Calibri" w:cs="Calibri"/>
          <w:lang w:val="en-US"/>
        </w:rPr>
        <w:t>er</w:t>
      </w:r>
      <w:r w:rsidR="00B71A95">
        <w:rPr>
          <w:rFonts w:ascii="Calibri" w:hAnsi="Calibri" w:cs="Calibri"/>
          <w:lang w:val="en-US"/>
        </w:rPr>
        <w:t xml:space="preserve"> resolution to a higher resolution</w:t>
      </w:r>
      <w:r w:rsidR="00922464">
        <w:rPr>
          <w:rFonts w:ascii="Calibri" w:hAnsi="Calibri" w:cs="Calibri"/>
          <w:lang w:val="en-US"/>
        </w:rPr>
        <w:t xml:space="preserve">. </w:t>
      </w:r>
      <w:r w:rsidR="00516AE8">
        <w:rPr>
          <w:rFonts w:ascii="Calibri" w:hAnsi="Calibri" w:cs="Calibri"/>
          <w:lang w:val="en-US"/>
        </w:rPr>
        <w:t xml:space="preserve">This </w:t>
      </w:r>
      <w:r w:rsidR="00AE5D3F">
        <w:rPr>
          <w:rFonts w:ascii="Calibri" w:hAnsi="Calibri" w:cs="Calibri"/>
          <w:lang w:val="en-US"/>
        </w:rPr>
        <w:t xml:space="preserve">process is </w:t>
      </w:r>
      <w:r w:rsidR="004E2BC1">
        <w:rPr>
          <w:rFonts w:ascii="Calibri" w:hAnsi="Calibri" w:cs="Calibri"/>
          <w:lang w:val="en-US"/>
        </w:rPr>
        <w:t>assisted by skip-connection</w:t>
      </w:r>
      <w:r w:rsidR="007B5C65">
        <w:rPr>
          <w:rFonts w:ascii="Calibri" w:hAnsi="Calibri" w:cs="Calibri"/>
          <w:lang w:val="en-US"/>
        </w:rPr>
        <w:t>s</w:t>
      </w:r>
      <w:r w:rsidR="00EF57E7">
        <w:rPr>
          <w:rFonts w:ascii="Calibri" w:hAnsi="Calibri" w:cs="Calibri"/>
          <w:lang w:val="en-US"/>
        </w:rPr>
        <w:t xml:space="preserve"> </w:t>
      </w:r>
      <w:r w:rsidR="00A12208">
        <w:rPr>
          <w:rFonts w:ascii="Calibri" w:hAnsi="Calibri" w:cs="Calibri"/>
          <w:lang w:val="en-US"/>
        </w:rPr>
        <w:t>that</w:t>
      </w:r>
      <w:r w:rsidR="004E2BC1">
        <w:rPr>
          <w:rFonts w:ascii="Calibri" w:hAnsi="Calibri" w:cs="Calibri"/>
          <w:lang w:val="en-US"/>
        </w:rPr>
        <w:t xml:space="preserve"> </w:t>
      </w:r>
      <w:r w:rsidR="00EF57E7">
        <w:rPr>
          <w:rFonts w:ascii="Calibri" w:hAnsi="Calibri" w:cs="Calibri"/>
          <w:lang w:val="en-US"/>
        </w:rPr>
        <w:t>bring</w:t>
      </w:r>
      <w:r w:rsidR="00D45AF4">
        <w:rPr>
          <w:rFonts w:ascii="Calibri" w:hAnsi="Calibri" w:cs="Calibri"/>
          <w:lang w:val="en-US"/>
        </w:rPr>
        <w:t xml:space="preserve"> </w:t>
      </w:r>
      <w:r w:rsidR="00E7419A">
        <w:rPr>
          <w:rFonts w:ascii="Calibri" w:hAnsi="Calibri" w:cs="Calibri"/>
          <w:lang w:val="en-US"/>
        </w:rPr>
        <w:t xml:space="preserve">additional </w:t>
      </w:r>
      <w:r w:rsidR="00EF57E7">
        <w:rPr>
          <w:rFonts w:ascii="Calibri" w:hAnsi="Calibri" w:cs="Calibri"/>
          <w:lang w:val="en-US"/>
        </w:rPr>
        <w:t>spatial</w:t>
      </w:r>
      <w:r w:rsidR="00C72A6B">
        <w:rPr>
          <w:rFonts w:ascii="Calibri" w:hAnsi="Calibri" w:cs="Calibri"/>
          <w:lang w:val="en-US"/>
        </w:rPr>
        <w:t xml:space="preserve"> </w:t>
      </w:r>
      <w:r w:rsidR="00EF57E7">
        <w:rPr>
          <w:rFonts w:ascii="Calibri" w:hAnsi="Calibri" w:cs="Calibri"/>
          <w:lang w:val="en-US"/>
        </w:rPr>
        <w:t xml:space="preserve">information from the </w:t>
      </w:r>
      <w:r w:rsidR="00F366DD">
        <w:rPr>
          <w:rFonts w:ascii="Calibri" w:hAnsi="Calibri" w:cs="Calibri"/>
          <w:lang w:val="en-US"/>
        </w:rPr>
        <w:t>down-sampling layer</w:t>
      </w:r>
      <w:r w:rsidR="00A12208">
        <w:rPr>
          <w:rFonts w:ascii="Calibri" w:hAnsi="Calibri" w:cs="Calibri"/>
          <w:lang w:val="en-US"/>
        </w:rPr>
        <w:t xml:space="preserve">s. </w:t>
      </w:r>
      <w:r w:rsidR="00215DE2">
        <w:rPr>
          <w:rFonts w:ascii="Calibri" w:hAnsi="Calibri" w:cs="Calibri"/>
          <w:lang w:val="en-US"/>
        </w:rPr>
        <w:t xml:space="preserve">The recalling here is the same </w:t>
      </w:r>
      <w:r w:rsidR="00A02A46">
        <w:rPr>
          <w:rFonts w:ascii="Calibri" w:hAnsi="Calibri" w:cs="Calibri"/>
          <w:lang w:val="en-US"/>
        </w:rPr>
        <w:t>as</w:t>
      </w:r>
      <w:r w:rsidR="00215DE2">
        <w:rPr>
          <w:rFonts w:ascii="Calibri" w:hAnsi="Calibri" w:cs="Calibri"/>
          <w:lang w:val="en-US"/>
        </w:rPr>
        <w:t xml:space="preserve"> the down-sampling process</w:t>
      </w:r>
      <w:r w:rsidR="00CB3959">
        <w:rPr>
          <w:rFonts w:ascii="Calibri" w:hAnsi="Calibri" w:cs="Calibri"/>
          <w:lang w:val="en-US"/>
        </w:rPr>
        <w:t>,</w:t>
      </w:r>
      <w:r w:rsidR="00A02A46">
        <w:rPr>
          <w:rFonts w:ascii="Calibri" w:hAnsi="Calibri" w:cs="Calibri"/>
          <w:lang w:val="en-US"/>
        </w:rPr>
        <w:t xml:space="preserve"> and the </w:t>
      </w:r>
      <w:r w:rsidR="00CB3959">
        <w:rPr>
          <w:rFonts w:ascii="Calibri" w:hAnsi="Calibri" w:cs="Calibri"/>
          <w:lang w:val="en-US"/>
        </w:rPr>
        <w:t xml:space="preserve">transpose-convolution </w:t>
      </w:r>
      <w:r w:rsidR="00EE1CAB">
        <w:rPr>
          <w:rFonts w:ascii="Calibri" w:hAnsi="Calibri" w:cs="Calibri"/>
          <w:lang w:val="en-US"/>
        </w:rPr>
        <w:t>is similar to</w:t>
      </w:r>
      <w:r w:rsidR="00824C2A">
        <w:rPr>
          <w:rFonts w:ascii="Calibri" w:hAnsi="Calibri" w:cs="Calibri"/>
          <w:lang w:val="en-US"/>
        </w:rPr>
        <w:t xml:space="preserve"> the convolution except</w:t>
      </w:r>
      <w:r w:rsidR="00D26380">
        <w:rPr>
          <w:rFonts w:ascii="Calibri" w:hAnsi="Calibri" w:cs="Calibri"/>
          <w:lang w:val="en-US"/>
        </w:rPr>
        <w:t xml:space="preserve"> </w:t>
      </w:r>
      <w:r w:rsidR="00C956E3">
        <w:rPr>
          <w:rFonts w:ascii="Calibri" w:hAnsi="Calibri" w:cs="Calibri"/>
          <w:lang w:val="en-US"/>
        </w:rPr>
        <w:t>that the output size is bigger than the input size.</w:t>
      </w:r>
      <w:r w:rsidR="00D26380">
        <w:rPr>
          <w:rFonts w:ascii="Calibri" w:hAnsi="Calibri" w:cs="Calibri"/>
          <w:lang w:val="en-US"/>
        </w:rPr>
        <w:t xml:space="preserve"> </w:t>
      </w:r>
      <w:r w:rsidR="005B5505">
        <w:rPr>
          <w:rFonts w:ascii="Calibri" w:hAnsi="Calibri" w:cs="Calibri"/>
          <w:lang w:val="en-US"/>
        </w:rPr>
        <w:t xml:space="preserve">Additional </w:t>
      </w:r>
      <w:r w:rsidR="00CD47B0">
        <w:rPr>
          <w:rFonts w:ascii="Calibri" w:hAnsi="Calibri" w:cs="Calibri"/>
          <w:lang w:val="en-US"/>
        </w:rPr>
        <w:t>components used in the U-Net are batch normalization</w:t>
      </w:r>
      <w:r w:rsidR="00E9712E">
        <w:rPr>
          <w:rFonts w:ascii="Calibri" w:hAnsi="Calibri" w:cs="Calibri"/>
          <w:lang w:val="en-US"/>
        </w:rPr>
        <w:t>, soft-max</w:t>
      </w:r>
      <w:r w:rsidR="009C3DA9">
        <w:rPr>
          <w:rFonts w:ascii="Calibri" w:hAnsi="Calibri" w:cs="Calibri"/>
          <w:lang w:val="en-US"/>
        </w:rPr>
        <w:t>,</w:t>
      </w:r>
      <w:r w:rsidR="00CD47B0">
        <w:rPr>
          <w:rFonts w:ascii="Calibri" w:hAnsi="Calibri" w:cs="Calibri"/>
          <w:lang w:val="en-US"/>
        </w:rPr>
        <w:t xml:space="preserve"> and cross-entropy</w:t>
      </w:r>
      <w:r w:rsidR="00905EA4">
        <w:rPr>
          <w:rFonts w:ascii="Calibri" w:hAnsi="Calibri" w:cs="Calibri"/>
          <w:lang w:val="en-US"/>
        </w:rPr>
        <w:t xml:space="preserve"> </w:t>
      </w:r>
      <w:r w:rsidR="00173371">
        <w:rPr>
          <w:rFonts w:ascii="Calibri" w:hAnsi="Calibri" w:cs="Calibri"/>
          <w:lang w:val="en-US"/>
        </w:rPr>
        <w:t>algorithm</w:t>
      </w:r>
      <w:r w:rsidR="004A00F2">
        <w:rPr>
          <w:rFonts w:ascii="Calibri" w:hAnsi="Calibri" w:cs="Calibri"/>
          <w:lang w:val="en-US"/>
        </w:rPr>
        <w:t xml:space="preserve"> (</w:t>
      </w:r>
      <w:r w:rsidR="004A00F2">
        <w:rPr>
          <w:rFonts w:ascii="Calibri" w:hAnsi="Calibri" w:cs="Calibri"/>
          <w:lang w:val="en-US"/>
        </w:rPr>
        <w:fldChar w:fldCharType="begin"/>
      </w:r>
      <w:r w:rsidR="004A00F2">
        <w:rPr>
          <w:rFonts w:ascii="Calibri" w:hAnsi="Calibri" w:cs="Calibri"/>
          <w:lang w:val="en-US"/>
        </w:rPr>
        <w:instrText xml:space="preserve"> REF _Ref83897234 \h </w:instrText>
      </w:r>
      <w:r w:rsidR="004A00F2">
        <w:rPr>
          <w:rFonts w:ascii="Calibri" w:hAnsi="Calibri" w:cs="Calibri"/>
          <w:lang w:val="en-US"/>
        </w:rPr>
      </w:r>
      <w:r w:rsidR="004A00F2">
        <w:rPr>
          <w:rFonts w:ascii="Calibri" w:hAnsi="Calibri" w:cs="Calibri"/>
          <w:lang w:val="en-US"/>
        </w:rPr>
        <w:fldChar w:fldCharType="separate"/>
      </w:r>
      <w:r w:rsidR="00B91C36">
        <w:t xml:space="preserve">Table </w:t>
      </w:r>
      <w:r w:rsidR="00B91C36">
        <w:rPr>
          <w:noProof/>
        </w:rPr>
        <w:t>1</w:t>
      </w:r>
      <w:r w:rsidR="004A00F2">
        <w:rPr>
          <w:rFonts w:ascii="Calibri" w:hAnsi="Calibri" w:cs="Calibri"/>
          <w:lang w:val="en-US"/>
        </w:rPr>
        <w:fldChar w:fldCharType="end"/>
      </w:r>
      <w:r w:rsidR="004A00F2">
        <w:rPr>
          <w:rFonts w:ascii="Calibri" w:hAnsi="Calibri" w:cs="Calibri"/>
          <w:lang w:val="en-US"/>
        </w:rPr>
        <w:t>)</w:t>
      </w:r>
      <w:r w:rsidR="000E1BDD">
        <w:rPr>
          <w:rFonts w:ascii="Calibri" w:hAnsi="Calibri" w:cs="Calibri"/>
          <w:lang w:val="en-US"/>
        </w:rPr>
        <w:t xml:space="preserve">. The </w:t>
      </w:r>
      <w:r w:rsidR="00E860DB">
        <w:rPr>
          <w:rFonts w:ascii="Calibri" w:hAnsi="Calibri" w:cs="Calibri"/>
          <w:lang w:val="en-US"/>
        </w:rPr>
        <w:t xml:space="preserve">batch normalization is applied to </w:t>
      </w:r>
      <w:r w:rsidR="00B64CF3">
        <w:rPr>
          <w:rFonts w:ascii="Calibri" w:hAnsi="Calibri" w:cs="Calibri"/>
          <w:lang w:val="en-US"/>
        </w:rPr>
        <w:t>standardize</w:t>
      </w:r>
      <w:r w:rsidR="00163D65">
        <w:rPr>
          <w:rFonts w:ascii="Calibri" w:hAnsi="Calibri" w:cs="Calibri"/>
          <w:lang w:val="en-US"/>
        </w:rPr>
        <w:t xml:space="preserve"> the weights that control the </w:t>
      </w:r>
      <w:r w:rsidR="00B64CF3">
        <w:rPr>
          <w:rFonts w:ascii="Calibri" w:hAnsi="Calibri" w:cs="Calibri"/>
          <w:lang w:val="en-US"/>
        </w:rPr>
        <w:t xml:space="preserve">convolution and </w:t>
      </w:r>
      <w:r w:rsidR="00D6467A">
        <w:rPr>
          <w:rFonts w:ascii="Calibri" w:hAnsi="Calibri" w:cs="Calibri"/>
          <w:lang w:val="en-US"/>
        </w:rPr>
        <w:t xml:space="preserve">transpose-convolution process, which have been proven to be effective </w:t>
      </w:r>
      <w:r w:rsidR="00686690">
        <w:rPr>
          <w:rFonts w:ascii="Calibri" w:hAnsi="Calibri" w:cs="Calibri"/>
          <w:lang w:val="en-US"/>
        </w:rPr>
        <w:t>in</w:t>
      </w:r>
      <w:r w:rsidR="00D6467A">
        <w:rPr>
          <w:rFonts w:ascii="Calibri" w:hAnsi="Calibri" w:cs="Calibri"/>
          <w:lang w:val="en-US"/>
        </w:rPr>
        <w:t xml:space="preserve"> </w:t>
      </w:r>
      <w:r w:rsidR="00686690">
        <w:rPr>
          <w:rFonts w:ascii="Calibri" w:hAnsi="Calibri" w:cs="Calibri"/>
          <w:lang w:val="en-US"/>
        </w:rPr>
        <w:t>improving</w:t>
      </w:r>
      <w:r w:rsidR="00D6467A">
        <w:rPr>
          <w:rFonts w:ascii="Calibri" w:hAnsi="Calibri" w:cs="Calibri"/>
          <w:lang w:val="en-US"/>
        </w:rPr>
        <w:t xml:space="preserve"> the </w:t>
      </w:r>
      <w:commentRangeStart w:id="90"/>
      <w:r w:rsidR="00686690">
        <w:rPr>
          <w:rFonts w:ascii="Calibri" w:hAnsi="Calibri" w:cs="Calibri"/>
          <w:lang w:val="en-US"/>
        </w:rPr>
        <w:t>DL structure</w:t>
      </w:r>
      <w:r w:rsidR="006C2066">
        <w:rPr>
          <w:rFonts w:ascii="Calibri" w:hAnsi="Calibri" w:cs="Calibri"/>
          <w:lang w:val="en-US"/>
        </w:rPr>
        <w:t>’s performance</w:t>
      </w:r>
      <w:r w:rsidR="00071F02">
        <w:rPr>
          <w:rFonts w:ascii="Calibri" w:hAnsi="Calibri" w:cs="Calibri"/>
          <w:lang w:val="en-US"/>
        </w:rPr>
        <w:t xml:space="preserve"> </w:t>
      </w:r>
      <w:commentRangeEnd w:id="90"/>
      <w:r w:rsidR="00E808A8">
        <w:rPr>
          <w:rStyle w:val="Refdecomentario"/>
        </w:rPr>
        <w:commentReference w:id="90"/>
      </w:r>
      <w:sdt>
        <w:sdtPr>
          <w:rPr>
            <w:rFonts w:ascii="Calibri" w:hAnsi="Calibri" w:cs="Calibri"/>
            <w:lang w:val="en-US"/>
          </w:rPr>
          <w:alias w:val="To edit, see citavi.com/edit"/>
          <w:tag w:val="CitaviPlaceholder#112d8d5e-8373-4c1a-8c67-1d25c5ae597e"/>
          <w:id w:val="1007950824"/>
          <w:placeholder>
            <w:docPart w:val="DefaultPlaceholder_-1854013440"/>
          </w:placeholder>
        </w:sdtPr>
        <w:sdtEndPr/>
        <w:sdtContent>
          <w:r w:rsidR="00071F02">
            <w:rPr>
              <w:rFonts w:ascii="Calibri" w:hAnsi="Calibri" w:cs="Calibri"/>
              <w:lang w:val="en-US"/>
            </w:rPr>
            <w:fldChar w:fldCharType="begin"/>
          </w:r>
          <w:r w:rsidR="00071F02">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Byb2NlZWRpbmdzLm1sci5wcmVzcy92MzcvaW9mZmUxNS5odG1sIiwiVXJpU3RyaW5nIjoiaHR0cDovL3Byb2NlZWRpbmdzLm1sci5wcmVzcy92MzcvaW9mZmUxN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TozMDo1OFoiLCJNb2RpZmllZEJ5IjoiX1dhbmdqIiwiSWQiOiJkYmY4MGRjNS05NDY0LTQ0OGQtOTIwOS02YzAxMWZkNzYyNjkiLCJNb2RpZmllZE9uIjoiMjAyMS0wOS0zMFQwNTozMDo1OFo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A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w:instrText>
          </w:r>
          <w:r w:rsidR="00071F02">
            <w:rPr>
              <w:rFonts w:ascii="Calibri" w:hAnsi="Calibri" w:cs="Calibri"/>
              <w:lang w:val="en-US"/>
            </w:rPr>
            <w:fldChar w:fldCharType="separate"/>
          </w:r>
          <w:r w:rsidR="00071F02">
            <w:rPr>
              <w:rFonts w:ascii="Calibri" w:hAnsi="Calibri" w:cs="Calibri"/>
              <w:lang w:val="en-US"/>
            </w:rPr>
            <w:t>(Sergey Ioffe and Christian Szegedy 2015)</w:t>
          </w:r>
          <w:r w:rsidR="00071F02">
            <w:rPr>
              <w:rFonts w:ascii="Calibri" w:hAnsi="Calibri" w:cs="Calibri"/>
              <w:lang w:val="en-US"/>
            </w:rPr>
            <w:fldChar w:fldCharType="end"/>
          </w:r>
        </w:sdtContent>
      </w:sdt>
      <w:r w:rsidR="006C2066">
        <w:rPr>
          <w:rFonts w:ascii="Calibri" w:hAnsi="Calibri" w:cs="Calibri"/>
          <w:lang w:val="en-US"/>
        </w:rPr>
        <w:t xml:space="preserve">. </w:t>
      </w:r>
      <w:r w:rsidR="008F6ABC">
        <w:rPr>
          <w:rFonts w:ascii="Calibri" w:hAnsi="Calibri" w:cs="Calibri" w:hint="eastAsia"/>
          <w:lang w:val="en-US"/>
        </w:rPr>
        <w:t>T</w:t>
      </w:r>
      <w:r w:rsidR="008F6ABC">
        <w:rPr>
          <w:rFonts w:ascii="Calibri" w:hAnsi="Calibri" w:cs="Calibri"/>
          <w:lang w:val="en-US"/>
        </w:rPr>
        <w:t xml:space="preserve">he </w:t>
      </w:r>
      <w:proofErr w:type="spellStart"/>
      <w:r w:rsidR="009C3DA9">
        <w:rPr>
          <w:rFonts w:ascii="Calibri" w:hAnsi="Calibri" w:cs="Calibri"/>
          <w:lang w:val="en-US"/>
        </w:rPr>
        <w:t>softmax</w:t>
      </w:r>
      <w:proofErr w:type="spellEnd"/>
      <w:r w:rsidR="008F6ABC">
        <w:rPr>
          <w:rFonts w:ascii="Calibri" w:hAnsi="Calibri" w:cs="Calibri"/>
          <w:lang w:val="en-US"/>
        </w:rPr>
        <w:t xml:space="preserve"> </w:t>
      </w:r>
      <w:r w:rsidR="00F123BE">
        <w:rPr>
          <w:rFonts w:ascii="Calibri" w:hAnsi="Calibri" w:cs="Calibri"/>
          <w:lang w:val="en-US"/>
        </w:rPr>
        <w:t xml:space="preserve">algorithm </w:t>
      </w:r>
      <w:r w:rsidR="00905EA4">
        <w:rPr>
          <w:rFonts w:ascii="Calibri" w:hAnsi="Calibri" w:cs="Calibri"/>
          <w:lang w:val="en-US"/>
        </w:rPr>
        <w:t xml:space="preserve">is applied </w:t>
      </w:r>
      <w:r w:rsidR="00F123BE">
        <w:rPr>
          <w:rFonts w:ascii="Calibri" w:hAnsi="Calibri" w:cs="Calibri"/>
          <w:lang w:val="en-US"/>
        </w:rPr>
        <w:t>to</w:t>
      </w:r>
      <w:r w:rsidR="00905EA4">
        <w:rPr>
          <w:rFonts w:ascii="Calibri" w:hAnsi="Calibri" w:cs="Calibri"/>
          <w:lang w:val="en-US"/>
        </w:rPr>
        <w:t xml:space="preserve"> the last</w:t>
      </w:r>
      <w:r w:rsidR="009C3DA9">
        <w:rPr>
          <w:rFonts w:ascii="Calibri" w:hAnsi="Calibri" w:cs="Calibri"/>
          <w:lang w:val="en-US"/>
        </w:rPr>
        <w:t xml:space="preserve"> feature map of the U-Net to</w:t>
      </w:r>
      <w:commentRangeStart w:id="91"/>
      <w:r w:rsidR="009C3DA9">
        <w:rPr>
          <w:rFonts w:ascii="Calibri" w:hAnsi="Calibri" w:cs="Calibri"/>
          <w:lang w:val="en-US"/>
        </w:rPr>
        <w:t xml:space="preserve"> squash </w:t>
      </w:r>
      <w:commentRangeEnd w:id="91"/>
      <w:r w:rsidR="00E808A8">
        <w:rPr>
          <w:rStyle w:val="Refdecomentario"/>
        </w:rPr>
        <w:commentReference w:id="91"/>
      </w:r>
      <w:r w:rsidR="009C3DA9">
        <w:rPr>
          <w:rFonts w:ascii="Calibri" w:hAnsi="Calibri" w:cs="Calibri"/>
          <w:lang w:val="en-US"/>
        </w:rPr>
        <w:t xml:space="preserve">the pixel values to </w:t>
      </w:r>
      <w:r w:rsidR="009A1336">
        <w:rPr>
          <w:rFonts w:ascii="Calibri" w:hAnsi="Calibri" w:cs="Calibri"/>
          <w:lang w:val="en-US"/>
        </w:rPr>
        <w:t xml:space="preserve">the 0 – 1 </w:t>
      </w:r>
      <w:r w:rsidR="00D97D3E">
        <w:rPr>
          <w:rFonts w:ascii="Calibri" w:hAnsi="Calibri" w:cs="Calibri"/>
          <w:lang w:val="en-US"/>
        </w:rPr>
        <w:t xml:space="preserve">range </w:t>
      </w:r>
      <w:r w:rsidR="003C723D">
        <w:rPr>
          <w:rFonts w:ascii="Calibri" w:hAnsi="Calibri" w:cs="Calibri"/>
          <w:lang w:val="en-US"/>
        </w:rPr>
        <w:t xml:space="preserve">for better comparison </w:t>
      </w:r>
      <w:r w:rsidR="00DB33C9">
        <w:rPr>
          <w:rFonts w:ascii="Calibri" w:hAnsi="Calibri" w:cs="Calibri"/>
          <w:lang w:val="en-US"/>
        </w:rPr>
        <w:t>to</w:t>
      </w:r>
      <w:r w:rsidR="003C723D">
        <w:rPr>
          <w:rFonts w:ascii="Calibri" w:hAnsi="Calibri" w:cs="Calibri"/>
          <w:lang w:val="en-US"/>
        </w:rPr>
        <w:t xml:space="preserve"> </w:t>
      </w:r>
      <w:r w:rsidR="00DB33C9">
        <w:rPr>
          <w:rFonts w:ascii="Calibri" w:hAnsi="Calibri" w:cs="Calibri"/>
          <w:lang w:val="en-US"/>
        </w:rPr>
        <w:t xml:space="preserve">the </w:t>
      </w:r>
      <w:r w:rsidR="00063028">
        <w:rPr>
          <w:rFonts w:ascii="Calibri" w:hAnsi="Calibri" w:cs="Calibri"/>
          <w:lang w:val="en-US"/>
        </w:rPr>
        <w:t xml:space="preserve">reference map </w:t>
      </w:r>
      <w:r w:rsidR="00DB33C9">
        <w:rPr>
          <w:rFonts w:ascii="Calibri" w:hAnsi="Calibri" w:cs="Calibri"/>
          <w:lang w:val="en-US"/>
        </w:rPr>
        <w:t>with</w:t>
      </w:r>
      <w:r w:rsidR="00D97D3E">
        <w:rPr>
          <w:rFonts w:ascii="Calibri" w:hAnsi="Calibri" w:cs="Calibri"/>
          <w:lang w:val="en-US"/>
        </w:rPr>
        <w:t xml:space="preserve"> pixel value</w:t>
      </w:r>
      <w:r w:rsidR="00DB33C9">
        <w:rPr>
          <w:rFonts w:ascii="Calibri" w:hAnsi="Calibri" w:cs="Calibri"/>
          <w:lang w:val="en-US"/>
        </w:rPr>
        <w:t>s</w:t>
      </w:r>
      <w:r w:rsidR="00D97D3E">
        <w:rPr>
          <w:rFonts w:ascii="Calibri" w:hAnsi="Calibri" w:cs="Calibri"/>
          <w:lang w:val="en-US"/>
        </w:rPr>
        <w:t xml:space="preserve"> of 0s and 1s. </w:t>
      </w:r>
      <w:r w:rsidR="0051129E">
        <w:rPr>
          <w:rFonts w:ascii="Calibri" w:hAnsi="Calibri" w:cs="Calibri"/>
          <w:lang w:val="en-US"/>
        </w:rPr>
        <w:t xml:space="preserve">The cross-entropy </w:t>
      </w:r>
      <w:r w:rsidR="008417AA">
        <w:rPr>
          <w:rFonts w:ascii="Calibri" w:hAnsi="Calibri" w:cs="Calibri"/>
          <w:lang w:val="en-US"/>
        </w:rPr>
        <w:t>algorithm is applied to calculate the difference between the prediction and the reference map</w:t>
      </w:r>
      <w:r w:rsidR="002C3DD3">
        <w:rPr>
          <w:rFonts w:ascii="Calibri" w:hAnsi="Calibri" w:cs="Calibri"/>
          <w:lang w:val="en-US"/>
        </w:rPr>
        <w:t>.</w:t>
      </w:r>
    </w:p>
    <w:p w14:paraId="27490A3B" w14:textId="48681F80" w:rsidR="00F93607" w:rsidRDefault="004776AF" w:rsidP="00D74DB1">
      <w:pPr>
        <w:rPr>
          <w:rFonts w:ascii="Calibri" w:hAnsi="Calibri" w:cs="Calibri"/>
          <w:lang w:val="en-US"/>
        </w:rPr>
      </w:pPr>
      <w:r>
        <w:rPr>
          <w:rFonts w:ascii="Calibri" w:hAnsi="Calibri" w:cs="Calibri"/>
          <w:lang w:val="en-US"/>
        </w:rPr>
        <w:lastRenderedPageBreak/>
        <w:t xml:space="preserve">The complete U-Net structure </w:t>
      </w:r>
      <w:r w:rsidR="00666B21">
        <w:rPr>
          <w:rFonts w:ascii="Calibri" w:hAnsi="Calibri" w:cs="Calibri"/>
          <w:lang w:val="en-US"/>
        </w:rPr>
        <w:t xml:space="preserve">used in this study is </w:t>
      </w:r>
      <w:commentRangeStart w:id="92"/>
      <w:r w:rsidR="00666B21">
        <w:rPr>
          <w:rFonts w:ascii="Calibri" w:hAnsi="Calibri" w:cs="Calibri"/>
          <w:lang w:val="en-US"/>
        </w:rPr>
        <w:t xml:space="preserve">shown in </w:t>
      </w:r>
      <w:r w:rsidR="00666B21">
        <w:rPr>
          <w:rFonts w:ascii="Calibri" w:hAnsi="Calibri" w:cs="Calibri"/>
          <w:lang w:val="en-US"/>
        </w:rPr>
        <w:fldChar w:fldCharType="begin"/>
      </w:r>
      <w:r w:rsidR="00666B21">
        <w:rPr>
          <w:rFonts w:ascii="Calibri" w:hAnsi="Calibri" w:cs="Calibri"/>
          <w:lang w:val="en-US"/>
        </w:rPr>
        <w:instrText xml:space="preserve"> REF _Ref81460160 \h </w:instrText>
      </w:r>
      <w:r w:rsidR="00666B21">
        <w:rPr>
          <w:rFonts w:ascii="Calibri" w:hAnsi="Calibri" w:cs="Calibri"/>
          <w:lang w:val="en-US"/>
        </w:rPr>
      </w:r>
      <w:r w:rsidR="00666B21">
        <w:rPr>
          <w:rFonts w:ascii="Calibri" w:hAnsi="Calibri" w:cs="Calibri"/>
          <w:lang w:val="en-US"/>
        </w:rPr>
        <w:fldChar w:fldCharType="separate"/>
      </w:r>
      <w:r w:rsidR="00666B21">
        <w:t xml:space="preserve">Figure </w:t>
      </w:r>
      <w:r w:rsidR="00666B21">
        <w:rPr>
          <w:noProof/>
        </w:rPr>
        <w:t>2</w:t>
      </w:r>
      <w:r w:rsidR="00666B21">
        <w:rPr>
          <w:rFonts w:ascii="Calibri" w:hAnsi="Calibri" w:cs="Calibri"/>
          <w:lang w:val="en-US"/>
        </w:rPr>
        <w:fldChar w:fldCharType="end"/>
      </w:r>
      <w:r w:rsidR="00666B21">
        <w:rPr>
          <w:rFonts w:ascii="Calibri" w:hAnsi="Calibri" w:cs="Calibri"/>
          <w:lang w:val="en-US"/>
        </w:rPr>
        <w:t>.</w:t>
      </w:r>
      <w:r w:rsidR="00C517B9">
        <w:rPr>
          <w:rFonts w:ascii="Calibri" w:hAnsi="Calibri" w:cs="Calibri"/>
          <w:lang w:val="en-US"/>
        </w:rPr>
        <w:t xml:space="preserve"> </w:t>
      </w:r>
      <w:commentRangeEnd w:id="92"/>
      <w:r w:rsidR="004C0EE7">
        <w:rPr>
          <w:rStyle w:val="Refdecomentario"/>
        </w:rPr>
        <w:commentReference w:id="92"/>
      </w:r>
      <w:r w:rsidR="00C517B9">
        <w:rPr>
          <w:rFonts w:ascii="Calibri" w:hAnsi="Calibri" w:cs="Calibri"/>
          <w:lang w:val="en-US"/>
        </w:rPr>
        <w:t xml:space="preserve">The </w:t>
      </w:r>
      <w:r w:rsidR="00DD2303">
        <w:rPr>
          <w:rFonts w:ascii="Calibri" w:hAnsi="Calibri" w:cs="Calibri"/>
          <w:lang w:val="en-US"/>
        </w:rPr>
        <w:t xml:space="preserve">input </w:t>
      </w:r>
      <w:r w:rsidR="00C517B9">
        <w:rPr>
          <w:rFonts w:ascii="Calibri" w:hAnsi="Calibri" w:cs="Calibri"/>
          <w:lang w:val="en-US"/>
        </w:rPr>
        <w:t>image size</w:t>
      </w:r>
      <w:r w:rsidR="00DD2303">
        <w:rPr>
          <w:rFonts w:ascii="Calibri" w:hAnsi="Calibri" w:cs="Calibri"/>
          <w:lang w:val="en-US"/>
        </w:rPr>
        <w:t xml:space="preserve"> is reduced by half after passing each down-sampling block</w:t>
      </w:r>
      <w:r w:rsidR="00146728">
        <w:rPr>
          <w:rFonts w:ascii="Calibri" w:hAnsi="Calibri" w:cs="Calibri"/>
          <w:lang w:val="en-US"/>
        </w:rPr>
        <w:t xml:space="preserve"> until to a size of 8</w:t>
      </w:r>
      <w:r w:rsidR="004F60AB">
        <w:rPr>
          <w:rFonts w:ascii="Calibri" w:hAnsi="Calibri" w:cs="Calibri"/>
          <w:lang w:val="en-US"/>
        </w:rPr>
        <w:t xml:space="preserve"> </w:t>
      </w:r>
      <w:r w:rsidR="00F72F3C" w:rsidRPr="00F72F3C">
        <w:rPr>
          <w:rFonts w:cstheme="minorHAnsi"/>
          <w:lang w:val="en-US"/>
        </w:rPr>
        <w:t>×</w:t>
      </w:r>
      <w:r w:rsidR="004F60AB">
        <w:rPr>
          <w:rFonts w:cstheme="minorHAnsi"/>
          <w:lang w:val="en-US"/>
        </w:rPr>
        <w:t xml:space="preserve"> </w:t>
      </w:r>
      <w:r w:rsidR="00146728">
        <w:rPr>
          <w:rFonts w:ascii="Calibri" w:hAnsi="Calibri" w:cs="Calibri"/>
          <w:lang w:val="en-US"/>
        </w:rPr>
        <w:t xml:space="preserve">8, </w:t>
      </w:r>
      <w:r w:rsidR="00587FAD">
        <w:rPr>
          <w:rFonts w:ascii="Calibri" w:hAnsi="Calibri" w:cs="Calibri"/>
          <w:lang w:val="en-US"/>
        </w:rPr>
        <w:t xml:space="preserve">then </w:t>
      </w:r>
      <w:r w:rsidR="009F0D6E">
        <w:rPr>
          <w:rFonts w:ascii="Calibri" w:hAnsi="Calibri" w:cs="Calibri"/>
          <w:lang w:val="en-US"/>
        </w:rPr>
        <w:t>the image is</w:t>
      </w:r>
      <w:r w:rsidR="00587FAD">
        <w:rPr>
          <w:rFonts w:ascii="Calibri" w:hAnsi="Calibri" w:cs="Calibri"/>
          <w:lang w:val="en-US"/>
        </w:rPr>
        <w:t xml:space="preserve"> </w:t>
      </w:r>
      <w:r w:rsidR="009F0D6E">
        <w:rPr>
          <w:rFonts w:ascii="Calibri" w:hAnsi="Calibri" w:cs="Calibri"/>
          <w:lang w:val="en-US"/>
        </w:rPr>
        <w:t>recovered to the original size</w:t>
      </w:r>
      <w:r w:rsidR="00FC7735">
        <w:rPr>
          <w:rFonts w:ascii="Calibri" w:hAnsi="Calibri" w:cs="Calibri"/>
          <w:lang w:val="en-US"/>
        </w:rPr>
        <w:t xml:space="preserve"> through each up-sampling block. The feature maps</w:t>
      </w:r>
      <w:r w:rsidR="000A2E1A">
        <w:rPr>
          <w:rFonts w:ascii="Calibri" w:hAnsi="Calibri" w:cs="Calibri"/>
          <w:lang w:val="en-US"/>
        </w:rPr>
        <w:t xml:space="preserve"> </w:t>
      </w:r>
      <w:r w:rsidR="00EB23C9">
        <w:rPr>
          <w:rFonts w:ascii="Calibri" w:hAnsi="Calibri" w:cs="Calibri"/>
          <w:lang w:val="en-US"/>
        </w:rPr>
        <w:t xml:space="preserve">of the input image are </w:t>
      </w:r>
      <w:r w:rsidR="000A2E1A">
        <w:rPr>
          <w:rFonts w:ascii="Calibri" w:hAnsi="Calibri" w:cs="Calibri"/>
          <w:lang w:val="en-US"/>
        </w:rPr>
        <w:t>undergoing an inversed process</w:t>
      </w:r>
      <w:r w:rsidR="00EB23C9">
        <w:rPr>
          <w:rFonts w:ascii="Calibri" w:hAnsi="Calibri" w:cs="Calibri"/>
          <w:lang w:val="en-US"/>
        </w:rPr>
        <w:t>: the number of feature maps</w:t>
      </w:r>
      <w:r w:rsidR="005F0D4E">
        <w:rPr>
          <w:rFonts w:ascii="Calibri" w:hAnsi="Calibri" w:cs="Calibri"/>
          <w:lang w:val="en-US"/>
        </w:rPr>
        <w:t xml:space="preserve"> are doubled in each down-sampling block and halved in each up-sampling block.</w:t>
      </w:r>
      <w:r w:rsidR="0036369C">
        <w:rPr>
          <w:rFonts w:ascii="Calibri" w:hAnsi="Calibri" w:cs="Calibri"/>
          <w:lang w:val="en-US"/>
        </w:rPr>
        <w:t xml:space="preserve"> </w:t>
      </w:r>
      <w:r w:rsidR="007C7425">
        <w:rPr>
          <w:rFonts w:ascii="Calibri" w:hAnsi="Calibri" w:cs="Calibri"/>
          <w:lang w:val="en-US"/>
        </w:rPr>
        <w:t>As a result, t</w:t>
      </w:r>
      <w:r w:rsidR="00876F92">
        <w:rPr>
          <w:rFonts w:ascii="Calibri" w:hAnsi="Calibri" w:cs="Calibri"/>
          <w:lang w:val="en-US"/>
        </w:rPr>
        <w:t xml:space="preserve">he </w:t>
      </w:r>
      <w:r w:rsidR="002970ED">
        <w:rPr>
          <w:rFonts w:ascii="Calibri" w:hAnsi="Calibri" w:cs="Calibri"/>
          <w:lang w:val="en-US"/>
        </w:rPr>
        <w:t>U-Net</w:t>
      </w:r>
      <w:r w:rsidR="00226100">
        <w:rPr>
          <w:rFonts w:ascii="Calibri" w:hAnsi="Calibri" w:cs="Calibri"/>
          <w:lang w:val="en-US"/>
        </w:rPr>
        <w:t xml:space="preserve"> gradually extracting more general </w:t>
      </w:r>
      <w:r w:rsidR="00360514">
        <w:rPr>
          <w:rFonts w:ascii="Calibri" w:hAnsi="Calibri" w:cs="Calibri"/>
          <w:lang w:val="en-US"/>
        </w:rPr>
        <w:t>spatial features</w:t>
      </w:r>
      <w:r w:rsidR="004E494C">
        <w:rPr>
          <w:rFonts w:ascii="Calibri" w:hAnsi="Calibri" w:cs="Calibri"/>
          <w:lang w:val="en-US"/>
        </w:rPr>
        <w:t xml:space="preserve"> </w:t>
      </w:r>
      <w:r w:rsidR="003D1A8B">
        <w:rPr>
          <w:rFonts w:ascii="Calibri" w:hAnsi="Calibri" w:cs="Calibri"/>
          <w:lang w:val="en-US"/>
        </w:rPr>
        <w:t>on</w:t>
      </w:r>
      <w:r w:rsidR="004E494C">
        <w:rPr>
          <w:rFonts w:ascii="Calibri" w:hAnsi="Calibri" w:cs="Calibri"/>
          <w:lang w:val="en-US"/>
        </w:rPr>
        <w:t xml:space="preserve"> </w:t>
      </w:r>
      <w:r w:rsidR="00800EC2">
        <w:rPr>
          <w:rFonts w:ascii="Calibri" w:hAnsi="Calibri" w:cs="Calibri"/>
          <w:lang w:val="en-US"/>
        </w:rPr>
        <w:t xml:space="preserve">a </w:t>
      </w:r>
      <w:r w:rsidR="004E494C">
        <w:rPr>
          <w:rFonts w:ascii="Calibri" w:hAnsi="Calibri" w:cs="Calibri"/>
          <w:lang w:val="en-US"/>
        </w:rPr>
        <w:t>bigger fi</w:t>
      </w:r>
      <w:r w:rsidR="00800EC2">
        <w:rPr>
          <w:rFonts w:ascii="Calibri" w:hAnsi="Calibri" w:cs="Calibri"/>
          <w:lang w:val="en-US"/>
        </w:rPr>
        <w:t>el</w:t>
      </w:r>
      <w:r w:rsidR="004E494C">
        <w:rPr>
          <w:rFonts w:ascii="Calibri" w:hAnsi="Calibri" w:cs="Calibri"/>
          <w:lang w:val="en-US"/>
        </w:rPr>
        <w:t>d-of-view</w:t>
      </w:r>
      <w:r w:rsidR="000368FA">
        <w:rPr>
          <w:rFonts w:ascii="Calibri" w:hAnsi="Calibri" w:cs="Calibri"/>
          <w:lang w:val="en-US"/>
        </w:rPr>
        <w:t xml:space="preserve"> </w:t>
      </w:r>
      <w:r w:rsidR="000368FA" w:rsidRPr="007F345F">
        <w:rPr>
          <w:rFonts w:cstheme="minorHAnsi"/>
          <w:lang w:val="en-US"/>
        </w:rPr>
        <w:t xml:space="preserve">according to </w:t>
      </w:r>
      <w:r w:rsidR="00CF3ACE" w:rsidRPr="007F345F">
        <w:rPr>
          <w:rFonts w:cstheme="minorHAnsi"/>
          <w:i/>
          <w:iCs/>
          <w:lang w:val="en-US"/>
        </w:rPr>
        <w:t>k</w:t>
      </w:r>
      <w:r w:rsidR="007F345F">
        <w:rPr>
          <w:rFonts w:cstheme="minorHAnsi"/>
          <w:i/>
          <w:iCs/>
          <w:lang w:val="en-US"/>
        </w:rPr>
        <w:t xml:space="preserve"> </w:t>
      </w:r>
      <w:r w:rsidR="007F345F" w:rsidRPr="007F345F">
        <w:rPr>
          <w:rFonts w:cstheme="minorHAnsi"/>
          <w:i/>
          <w:iCs/>
          <w:lang w:val="en-US"/>
        </w:rPr>
        <w:t>×</w:t>
      </w:r>
      <w:r w:rsidR="007F345F">
        <w:rPr>
          <w:rFonts w:cstheme="minorHAnsi"/>
          <w:i/>
          <w:iCs/>
          <w:lang w:val="en-US"/>
        </w:rPr>
        <w:t xml:space="preserve"> </w:t>
      </w:r>
      <w:r w:rsidR="00151EE9" w:rsidRPr="007F345F">
        <w:rPr>
          <w:rFonts w:cstheme="minorHAnsi"/>
          <w:i/>
          <w:iCs/>
          <w:lang w:val="en-US"/>
        </w:rPr>
        <w:t>2</w:t>
      </w:r>
      <w:r w:rsidR="007F345F" w:rsidRPr="007F345F">
        <w:rPr>
          <w:rFonts w:cstheme="minorHAnsi"/>
          <w:i/>
          <w:iCs/>
          <w:vertAlign w:val="superscript"/>
          <w:lang w:val="en-US"/>
        </w:rPr>
        <w:t>(d-1)</w:t>
      </w:r>
      <w:r w:rsidR="003C4E15" w:rsidRPr="007F345F">
        <w:rPr>
          <w:rFonts w:cstheme="minorHAnsi"/>
          <w:lang w:val="en-US"/>
        </w:rPr>
        <w:t>, wher</w:t>
      </w:r>
      <w:r w:rsidR="003C4E15">
        <w:rPr>
          <w:rFonts w:ascii="Calibri" w:hAnsi="Calibri" w:cs="Calibri"/>
          <w:lang w:val="en-US"/>
        </w:rPr>
        <w:t>e</w:t>
      </w:r>
      <w:r w:rsidR="00360514">
        <w:rPr>
          <w:rFonts w:ascii="Calibri" w:hAnsi="Calibri" w:cs="Calibri"/>
          <w:lang w:val="en-US"/>
        </w:rPr>
        <w:t xml:space="preserve"> </w:t>
      </w:r>
      <w:r w:rsidR="003C4E15">
        <w:rPr>
          <w:rFonts w:ascii="Calibri" w:hAnsi="Calibri" w:cs="Calibri"/>
          <w:lang w:val="en-US"/>
        </w:rPr>
        <w:t xml:space="preserve">k is the kernel size (3 in this study) and </w:t>
      </w:r>
      <w:r w:rsidR="003C4E15" w:rsidRPr="00FE35D1">
        <w:rPr>
          <w:rFonts w:ascii="Calibri" w:hAnsi="Calibri" w:cs="Calibri"/>
          <w:i/>
          <w:iCs/>
          <w:lang w:val="en-US"/>
        </w:rPr>
        <w:t>d</w:t>
      </w:r>
      <w:r w:rsidR="003C4E15">
        <w:rPr>
          <w:rFonts w:ascii="Calibri" w:hAnsi="Calibri" w:cs="Calibri"/>
          <w:lang w:val="en-US"/>
        </w:rPr>
        <w:t xml:space="preserve"> is the depth of the layer block. </w:t>
      </w:r>
      <w:r w:rsidR="00360514">
        <w:rPr>
          <w:rFonts w:ascii="Calibri" w:hAnsi="Calibri" w:cs="Calibri"/>
          <w:lang w:val="en-US"/>
        </w:rPr>
        <w:t xml:space="preserve">For example,  </w:t>
      </w:r>
      <w:r w:rsidR="00D45444">
        <w:rPr>
          <w:rFonts w:ascii="Calibri" w:hAnsi="Calibri" w:cs="Calibri"/>
          <w:lang w:val="en-US"/>
        </w:rPr>
        <w:t xml:space="preserve">the block with depth 1 has </w:t>
      </w:r>
      <w:r w:rsidR="002725E6">
        <w:rPr>
          <w:rFonts w:ascii="Calibri" w:hAnsi="Calibri" w:cs="Calibri"/>
          <w:lang w:val="en-US"/>
        </w:rPr>
        <w:t xml:space="preserve">a </w:t>
      </w:r>
      <w:r w:rsidR="00D45444">
        <w:rPr>
          <w:rFonts w:ascii="Calibri" w:hAnsi="Calibri" w:cs="Calibri"/>
          <w:lang w:val="en-US"/>
        </w:rPr>
        <w:t>fi</w:t>
      </w:r>
      <w:r w:rsidR="00621855">
        <w:rPr>
          <w:rFonts w:ascii="Calibri" w:hAnsi="Calibri" w:cs="Calibri"/>
          <w:lang w:val="en-US"/>
        </w:rPr>
        <w:t>el</w:t>
      </w:r>
      <w:r w:rsidR="00D45444">
        <w:rPr>
          <w:rFonts w:ascii="Calibri" w:hAnsi="Calibri" w:cs="Calibri"/>
          <w:lang w:val="en-US"/>
        </w:rPr>
        <w:t>d-of-view of 3, while</w:t>
      </w:r>
      <w:r w:rsidR="002725E6">
        <w:rPr>
          <w:rFonts w:ascii="Calibri" w:hAnsi="Calibri" w:cs="Calibri"/>
          <w:lang w:val="en-US"/>
        </w:rPr>
        <w:t xml:space="preserve"> it becomes </w:t>
      </w:r>
      <w:r w:rsidR="00F344AA">
        <w:rPr>
          <w:rFonts w:ascii="Calibri" w:hAnsi="Calibri" w:cs="Calibri"/>
          <w:lang w:val="en-US"/>
        </w:rPr>
        <w:t xml:space="preserve">96 in the </w:t>
      </w:r>
      <w:r w:rsidR="00C72F3B">
        <w:rPr>
          <w:rFonts w:ascii="Calibri" w:hAnsi="Calibri" w:cs="Calibri"/>
          <w:lang w:val="en-US"/>
        </w:rPr>
        <w:t xml:space="preserve">block </w:t>
      </w:r>
      <w:r w:rsidR="007C7425">
        <w:rPr>
          <w:rFonts w:ascii="Calibri" w:hAnsi="Calibri" w:cs="Calibri"/>
          <w:lang w:val="en-US"/>
        </w:rPr>
        <w:t>of</w:t>
      </w:r>
      <w:r w:rsidR="00C72F3B">
        <w:rPr>
          <w:rFonts w:ascii="Calibri" w:hAnsi="Calibri" w:cs="Calibri"/>
          <w:lang w:val="en-US"/>
        </w:rPr>
        <w:t xml:space="preserve"> depth 6, meaning </w:t>
      </w:r>
      <w:r w:rsidR="00B512B1">
        <w:rPr>
          <w:rFonts w:ascii="Calibri" w:hAnsi="Calibri" w:cs="Calibri"/>
          <w:lang w:val="en-US"/>
        </w:rPr>
        <w:t xml:space="preserve">the </w:t>
      </w:r>
      <w:r w:rsidR="00003F8A">
        <w:rPr>
          <w:rFonts w:ascii="Calibri" w:hAnsi="Calibri" w:cs="Calibri"/>
          <w:lang w:val="en-US"/>
        </w:rPr>
        <w:t xml:space="preserve">U-Net is </w:t>
      </w:r>
      <w:r w:rsidR="00621855">
        <w:rPr>
          <w:rFonts w:ascii="Calibri" w:hAnsi="Calibri" w:cs="Calibri"/>
          <w:lang w:val="en-US"/>
        </w:rPr>
        <w:t>looking for</w:t>
      </w:r>
      <w:r w:rsidR="00015233">
        <w:rPr>
          <w:rFonts w:ascii="Calibri" w:hAnsi="Calibri" w:cs="Calibri"/>
          <w:lang w:val="en-US"/>
        </w:rPr>
        <w:t xml:space="preserve"> spatial patterns of 96</w:t>
      </w:r>
      <w:r w:rsidR="004F60AB">
        <w:rPr>
          <w:rFonts w:ascii="Calibri" w:hAnsi="Calibri" w:cs="Calibri"/>
          <w:lang w:val="en-US"/>
        </w:rPr>
        <w:t xml:space="preserve"> </w:t>
      </w:r>
      <w:r w:rsidR="00621855" w:rsidRPr="00F72F3C">
        <w:rPr>
          <w:rFonts w:cstheme="minorHAnsi"/>
          <w:lang w:val="en-US"/>
        </w:rPr>
        <w:t>×</w:t>
      </w:r>
      <w:r w:rsidR="004F60AB">
        <w:rPr>
          <w:rFonts w:cstheme="minorHAnsi"/>
          <w:lang w:val="en-US"/>
        </w:rPr>
        <w:t xml:space="preserve"> </w:t>
      </w:r>
      <w:r w:rsidR="00621855">
        <w:rPr>
          <w:rFonts w:cstheme="minorHAnsi"/>
          <w:lang w:val="en-US"/>
        </w:rPr>
        <w:t>96 in the original image scale in this block.</w:t>
      </w:r>
      <w:r w:rsidR="004A208C">
        <w:rPr>
          <w:rFonts w:cstheme="minorHAnsi"/>
          <w:lang w:val="en-US"/>
        </w:rPr>
        <w:t xml:space="preserve"> On the other hand, </w:t>
      </w:r>
      <w:r w:rsidR="003D1A8B">
        <w:rPr>
          <w:rFonts w:cstheme="minorHAnsi"/>
          <w:lang w:val="en-US"/>
        </w:rPr>
        <w:t>the U-Net is identifying more</w:t>
      </w:r>
      <w:r w:rsidR="006C59A5">
        <w:rPr>
          <w:rFonts w:cstheme="minorHAnsi"/>
          <w:lang w:val="en-US"/>
        </w:rPr>
        <w:t xml:space="preserve"> sophisticated spatial </w:t>
      </w:r>
      <w:r w:rsidR="00135C6A">
        <w:rPr>
          <w:rFonts w:cstheme="minorHAnsi"/>
          <w:lang w:val="en-US"/>
        </w:rPr>
        <w:t>patterns</w:t>
      </w:r>
      <w:r w:rsidR="006C59A5">
        <w:rPr>
          <w:rFonts w:cstheme="minorHAnsi"/>
          <w:lang w:val="en-US"/>
        </w:rPr>
        <w:t xml:space="preserve"> </w:t>
      </w:r>
      <w:r w:rsidR="00F25613">
        <w:rPr>
          <w:rFonts w:cstheme="minorHAnsi"/>
          <w:lang w:val="en-US"/>
        </w:rPr>
        <w:t xml:space="preserve">as the network block going deeper because the </w:t>
      </w:r>
      <w:r w:rsidR="00135C6A">
        <w:rPr>
          <w:rFonts w:cstheme="minorHAnsi"/>
          <w:lang w:val="en-US"/>
        </w:rPr>
        <w:t>number of feature maps doubled.</w:t>
      </w:r>
      <w:r w:rsidR="001141BC">
        <w:rPr>
          <w:rFonts w:cstheme="minorHAnsi"/>
          <w:lang w:val="en-US"/>
        </w:rPr>
        <w:t xml:space="preserve"> The skip-connection </w:t>
      </w:r>
      <w:r w:rsidR="008D2730">
        <w:rPr>
          <w:rFonts w:cstheme="minorHAnsi"/>
          <w:lang w:val="en-US"/>
        </w:rPr>
        <w:t xml:space="preserve">links </w:t>
      </w:r>
      <w:r w:rsidR="00155DE6">
        <w:rPr>
          <w:rFonts w:cstheme="minorHAnsi"/>
          <w:lang w:val="en-US"/>
        </w:rPr>
        <w:t xml:space="preserve">the </w:t>
      </w:r>
      <w:r w:rsidR="007F403E">
        <w:rPr>
          <w:rFonts w:cstheme="minorHAnsi"/>
          <w:lang w:val="en-US"/>
        </w:rPr>
        <w:t xml:space="preserve">down-sampling and up-sampling blocks, allowing </w:t>
      </w:r>
      <w:r w:rsidR="00F5470A">
        <w:rPr>
          <w:rFonts w:cstheme="minorHAnsi"/>
          <w:lang w:val="en-US"/>
        </w:rPr>
        <w:t xml:space="preserve">the </w:t>
      </w:r>
      <w:r w:rsidR="00693E64">
        <w:rPr>
          <w:rFonts w:cstheme="minorHAnsi"/>
          <w:lang w:val="en-US"/>
        </w:rPr>
        <w:t xml:space="preserve">U-Net to </w:t>
      </w:r>
      <w:r w:rsidR="00F5470A">
        <w:rPr>
          <w:rFonts w:cstheme="minorHAnsi"/>
          <w:lang w:val="en-US"/>
        </w:rPr>
        <w:t xml:space="preserve">refine the </w:t>
      </w:r>
      <w:r w:rsidR="00E7542E">
        <w:rPr>
          <w:rFonts w:cstheme="minorHAnsi"/>
          <w:lang w:val="en-US"/>
        </w:rPr>
        <w:t xml:space="preserve">overview </w:t>
      </w:r>
      <w:r w:rsidR="00531E78">
        <w:rPr>
          <w:rFonts w:cstheme="minorHAnsi"/>
          <w:lang w:val="en-US"/>
        </w:rPr>
        <w:t>patterns</w:t>
      </w:r>
      <w:r w:rsidR="00571F31">
        <w:rPr>
          <w:rFonts w:cstheme="minorHAnsi"/>
          <w:lang w:val="en-US"/>
        </w:rPr>
        <w:t xml:space="preserve"> extracted by deeper</w:t>
      </w:r>
      <w:r w:rsidR="00F87738">
        <w:rPr>
          <w:rFonts w:cstheme="minorHAnsi"/>
          <w:lang w:val="en-US"/>
        </w:rPr>
        <w:t xml:space="preserve"> network block</w:t>
      </w:r>
      <w:r w:rsidR="00531E78">
        <w:rPr>
          <w:rFonts w:cstheme="minorHAnsi"/>
          <w:lang w:val="en-US"/>
        </w:rPr>
        <w:t>s</w:t>
      </w:r>
      <w:r w:rsidR="00F87738">
        <w:rPr>
          <w:rFonts w:cstheme="minorHAnsi"/>
          <w:lang w:val="en-US"/>
        </w:rPr>
        <w:t xml:space="preserve"> </w:t>
      </w:r>
      <w:r w:rsidR="002001C3">
        <w:rPr>
          <w:rFonts w:cstheme="minorHAnsi"/>
          <w:lang w:val="en-US"/>
        </w:rPr>
        <w:t>with</w:t>
      </w:r>
      <w:r w:rsidR="005C070A">
        <w:rPr>
          <w:rFonts w:cstheme="minorHAnsi"/>
          <w:lang w:val="en-US"/>
        </w:rPr>
        <w:t xml:space="preserve"> precise shape</w:t>
      </w:r>
      <w:r w:rsidR="002001C3">
        <w:rPr>
          <w:rFonts w:cstheme="minorHAnsi"/>
          <w:lang w:val="en-US"/>
        </w:rPr>
        <w:t>s</w:t>
      </w:r>
      <w:r w:rsidR="005C070A">
        <w:rPr>
          <w:rFonts w:cstheme="minorHAnsi"/>
          <w:lang w:val="en-US"/>
        </w:rPr>
        <w:t xml:space="preserve"> and texture</w:t>
      </w:r>
      <w:r w:rsidR="002001C3">
        <w:rPr>
          <w:rFonts w:cstheme="minorHAnsi"/>
          <w:lang w:val="en-US"/>
        </w:rPr>
        <w:t>s</w:t>
      </w:r>
      <w:r w:rsidR="005C070A">
        <w:rPr>
          <w:rFonts w:cstheme="minorHAnsi"/>
          <w:lang w:val="en-US"/>
        </w:rPr>
        <w:t xml:space="preserve"> </w:t>
      </w:r>
      <w:r w:rsidR="002B4DCB">
        <w:rPr>
          <w:rFonts w:cstheme="minorHAnsi"/>
          <w:lang w:val="en-US"/>
        </w:rPr>
        <w:t>retrieved by shallower blocks.</w:t>
      </w:r>
      <w:r w:rsidR="00B917BA">
        <w:rPr>
          <w:rFonts w:cstheme="minorHAnsi"/>
          <w:lang w:val="en-US"/>
        </w:rPr>
        <w:t xml:space="preserve"> Therefore, </w:t>
      </w:r>
      <w:r w:rsidR="008B242F">
        <w:rPr>
          <w:rFonts w:cstheme="minorHAnsi"/>
          <w:lang w:val="en-US"/>
        </w:rPr>
        <w:t>the U-Net st</w:t>
      </w:r>
      <w:r w:rsidR="00C55FC6">
        <w:rPr>
          <w:rFonts w:cstheme="minorHAnsi"/>
          <w:lang w:val="en-US"/>
        </w:rPr>
        <w:t>ruc</w:t>
      </w:r>
      <w:r w:rsidR="008B242F">
        <w:rPr>
          <w:rFonts w:cstheme="minorHAnsi"/>
          <w:lang w:val="en-US"/>
        </w:rPr>
        <w:t xml:space="preserve">ture is </w:t>
      </w:r>
      <w:r w:rsidR="00404B9B">
        <w:rPr>
          <w:rFonts w:cstheme="minorHAnsi"/>
          <w:lang w:val="en-US"/>
        </w:rPr>
        <w:t>highly potential to mimic the urban dynamics and create reliable</w:t>
      </w:r>
      <w:r w:rsidR="00D1091F">
        <w:rPr>
          <w:rFonts w:cstheme="minorHAnsi"/>
          <w:lang w:val="en-US"/>
        </w:rPr>
        <w:t xml:space="preserve"> future urban layout maps.</w:t>
      </w:r>
    </w:p>
    <w:p w14:paraId="6EB6B33B" w14:textId="3A65B9AC" w:rsidR="00B91C36" w:rsidRDefault="00850611" w:rsidP="00B91C36">
      <w:pPr>
        <w:keepNext/>
        <w:spacing w:after="0" w:line="276" w:lineRule="auto"/>
      </w:pPr>
      <w:r>
        <w:rPr>
          <w:noProof/>
        </w:rPr>
        <w:drawing>
          <wp:inline distT="0" distB="0" distL="0" distR="0" wp14:anchorId="6B90E0A3" wp14:editId="04CF3CB5">
            <wp:extent cx="5708236" cy="2920181"/>
            <wp:effectExtent l="0" t="0" r="698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32AF27C3" w14:textId="02B3B93F" w:rsidR="004A00F2" w:rsidRPr="00B91C36" w:rsidRDefault="00B91C36" w:rsidP="00B91C36">
      <w:pPr>
        <w:pStyle w:val="Descripcin"/>
      </w:pPr>
      <w:bookmarkStart w:id="93" w:name="_Ref81460160"/>
      <w:commentRangeStart w:id="94"/>
      <w:r>
        <w:t xml:space="preserve">Figure </w:t>
      </w:r>
      <w:r>
        <w:fldChar w:fldCharType="begin"/>
      </w:r>
      <w:r>
        <w:instrText>SEQ Figure \* ARABIC</w:instrText>
      </w:r>
      <w:r>
        <w:fldChar w:fldCharType="separate"/>
      </w:r>
      <w:r>
        <w:rPr>
          <w:noProof/>
        </w:rPr>
        <w:t>2</w:t>
      </w:r>
      <w:r>
        <w:fldChar w:fldCharType="end"/>
      </w:r>
      <w:bookmarkEnd w:id="93"/>
      <w:r>
        <w:t xml:space="preserve">. The </w:t>
      </w:r>
      <w:r>
        <w:rPr>
          <w:rFonts w:hint="eastAsia"/>
        </w:rPr>
        <w:t>struc</w:t>
      </w:r>
      <w:r>
        <w:t>ture of the U-Net.</w:t>
      </w:r>
      <w:commentRangeEnd w:id="94"/>
      <w:r>
        <w:rPr>
          <w:rStyle w:val="Refdecomentario"/>
          <w:i w:val="0"/>
          <w:iCs w:val="0"/>
          <w:color w:val="auto"/>
        </w:rPr>
        <w:commentReference w:id="94"/>
      </w:r>
    </w:p>
    <w:p w14:paraId="45E47F44" w14:textId="04E3FA2F" w:rsidR="009C7D21" w:rsidRPr="009E67B1" w:rsidRDefault="00DE2512" w:rsidP="00625C38">
      <w:pPr>
        <w:pStyle w:val="Ttulo1"/>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 Method</w:t>
      </w:r>
      <w:r w:rsidR="009A7ECC">
        <w:rPr>
          <w:rFonts w:ascii="Calibri" w:hAnsi="Calibri" w:cs="Calibri"/>
          <w:lang w:val="en-US"/>
        </w:rPr>
        <w:t>s</w:t>
      </w:r>
    </w:p>
    <w:p w14:paraId="2FED18AE" w14:textId="5EC2C236" w:rsidR="002640D8" w:rsidRPr="009E67B1" w:rsidRDefault="00226132" w:rsidP="00D71802">
      <w:pPr>
        <w:spacing w:line="276" w:lineRule="auto"/>
        <w:rPr>
          <w:rFonts w:ascii="Calibri" w:hAnsi="Calibri" w:cs="Calibri"/>
          <w:lang w:val="en-US"/>
        </w:rPr>
      </w:pPr>
      <w:commentRangeStart w:id="95"/>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 xml:space="preserve">in the study area </w:t>
      </w:r>
      <w:commentRangeEnd w:id="95"/>
      <w:r w:rsidR="008F4869">
        <w:rPr>
          <w:rStyle w:val="Refdecomentario"/>
        </w:rPr>
        <w:commentReference w:id="95"/>
      </w:r>
      <w:r w:rsidR="00FC0F12">
        <w:rPr>
          <w:rFonts w:ascii="Calibri" w:hAnsi="Calibri" w:cs="Calibri"/>
          <w:lang w:val="en-US"/>
        </w:rPr>
        <w:t>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1566B7">
            <w:rPr>
              <w:rFonts w:ascii="Calibri" w:hAnsi="Calibri" w:cs="Calibri"/>
              <w:noProof/>
              <w:lang w:val="en-US"/>
            </w:rPr>
            <w:t>(Wang et al. 2021b)</w:t>
          </w:r>
          <w:r w:rsidR="00AC628C">
            <w:rPr>
              <w:rFonts w:ascii="Calibri" w:hAnsi="Calibri" w:cs="Calibri"/>
              <w:noProof/>
              <w:lang w:val="en-US"/>
            </w:rPr>
            <w:fldChar w:fldCharType="end"/>
          </w:r>
        </w:sdtContent>
      </w:sdt>
      <w:r w:rsidR="004B285B">
        <w:rPr>
          <w:rFonts w:ascii="Calibri" w:hAnsi="Calibri" w:cs="Calibri"/>
          <w:lang w:val="en-US"/>
        </w:rPr>
        <w:t xml:space="preserve"> and combined this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2640D8" w:rsidRPr="009E67B1">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 xml:space="preserve">he </w:t>
      </w:r>
      <w:r w:rsidR="00CD71CA">
        <w:rPr>
          <w:rFonts w:ascii="Calibri" w:hAnsi="Calibri" w:cs="Calibri"/>
          <w:lang w:val="en-US"/>
        </w:rPr>
        <w:t>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8735C4">
        <w:rPr>
          <w:rFonts w:ascii="Calibri" w:hAnsi="Calibri" w:cs="Calibri"/>
          <w:lang w:val="en-US"/>
        </w:rPr>
        <w:t xml:space="preserve"> for 2018</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We illustrate the use of the model in creating a future projection o</w:t>
      </w:r>
      <w:ins w:id="96" w:author="RICHARD JAMES HEWITT" w:date="2021-11-09T10:33:00Z">
        <w:r w:rsidR="008F4869">
          <w:rPr>
            <w:rFonts w:ascii="Calibri" w:hAnsi="Calibri" w:cs="Calibri"/>
            <w:lang w:val="en-US"/>
          </w:rPr>
          <w:t>f</w:t>
        </w:r>
      </w:ins>
      <w:del w:id="97" w:author="RICHARD JAMES HEWITT" w:date="2021-11-09T10:33:00Z">
        <w:r w:rsidR="001526E5" w:rsidDel="008F4869">
          <w:rPr>
            <w:rFonts w:ascii="Calibri" w:hAnsi="Calibri" w:cs="Calibri"/>
            <w:lang w:val="en-US"/>
          </w:rPr>
          <w:delText>r</w:delText>
        </w:r>
      </w:del>
      <w:r w:rsidR="001526E5">
        <w:rPr>
          <w:rFonts w:ascii="Calibri" w:hAnsi="Calibri" w:cs="Calibri"/>
          <w:lang w:val="en-US"/>
        </w:rPr>
        <w:t xml:space="preserve">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B91C36">
        <w:t xml:space="preserve">Figure </w:t>
      </w:r>
      <w:r w:rsidR="00B91C36">
        <w:rPr>
          <w:noProof/>
        </w:rPr>
        <w:t>3</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lastRenderedPageBreak/>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0F288D4A" w:rsidR="00117C0A" w:rsidRPr="00117C0A" w:rsidRDefault="00C20BB9" w:rsidP="009E3CCD">
      <w:pPr>
        <w:pStyle w:val="Descripcin"/>
      </w:pPr>
      <w:bookmarkStart w:id="98" w:name="_Ref81459622"/>
      <w:commentRangeStart w:id="99"/>
      <w:r>
        <w:t xml:space="preserve">Figure </w:t>
      </w:r>
      <w:r>
        <w:fldChar w:fldCharType="begin"/>
      </w:r>
      <w:r>
        <w:instrText>SEQ Figure \* ARABIC</w:instrText>
      </w:r>
      <w:r>
        <w:fldChar w:fldCharType="separate"/>
      </w:r>
      <w:r w:rsidR="00B91C36">
        <w:rPr>
          <w:noProof/>
        </w:rPr>
        <w:t>3</w:t>
      </w:r>
      <w:r>
        <w:fldChar w:fldCharType="end"/>
      </w:r>
      <w:bookmarkEnd w:id="98"/>
      <w:r>
        <w:t>. The research workflow</w:t>
      </w:r>
      <w:commentRangeEnd w:id="99"/>
      <w:r w:rsidR="00A11C79">
        <w:rPr>
          <w:rStyle w:val="Refdecomentario"/>
          <w:i w:val="0"/>
          <w:iCs w:val="0"/>
          <w:color w:val="auto"/>
        </w:rPr>
        <w:commentReference w:id="99"/>
      </w:r>
    </w:p>
    <w:p w14:paraId="41C40E57" w14:textId="0BDCB330" w:rsidR="002640D8" w:rsidRPr="009E67B1" w:rsidRDefault="00DE2512" w:rsidP="00625C38">
      <w:pPr>
        <w:pStyle w:val="Ttulo2"/>
        <w:spacing w:line="276" w:lineRule="auto"/>
        <w:rPr>
          <w:rFonts w:ascii="Calibri" w:hAnsi="Calibri" w:cs="Calibri"/>
          <w:lang w:val="en-US"/>
        </w:rPr>
      </w:pPr>
      <w:r>
        <w:rPr>
          <w:rFonts w:ascii="Calibri" w:hAnsi="Calibri" w:cs="Calibri"/>
          <w:lang w:val="en-US"/>
        </w:rPr>
        <w:t>3</w:t>
      </w:r>
      <w:r w:rsidR="000010E9" w:rsidRPr="009E67B1">
        <w:rPr>
          <w:rFonts w:ascii="Calibri" w:hAnsi="Calibri" w:cs="Calibri"/>
          <w:lang w:val="en-US"/>
        </w:rPr>
        <w:t>.</w:t>
      </w:r>
      <w:r w:rsidR="002640D8" w:rsidRPr="009E67B1">
        <w:rPr>
          <w:rFonts w:ascii="Calibri" w:hAnsi="Calibri" w:cs="Calibri"/>
          <w:lang w:val="en-US"/>
        </w:rPr>
        <w:t>1 Study area</w:t>
      </w:r>
    </w:p>
    <w:p w14:paraId="3E210532" w14:textId="3E4ED837"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B91C36">
        <w:t xml:space="preserve">Figure </w:t>
      </w:r>
      <w:r w:rsidR="00B91C36">
        <w:rPr>
          <w:noProof/>
        </w:rPr>
        <w:t>4</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100"/>
      <w:commentRangeStart w:id="101"/>
      <w:commentRangeStart w:id="102"/>
      <w:r w:rsidRPr="009E67B1">
        <w:rPr>
          <w:rFonts w:ascii="Calibri" w:hAnsi="Calibri" w:cs="Calibri"/>
          <w:lang w:val="en-US"/>
        </w:rPr>
        <w:t>cities</w:t>
      </w:r>
      <w:commentRangeEnd w:id="100"/>
      <w:r w:rsidR="008503DB">
        <w:rPr>
          <w:rStyle w:val="Refdecomentario"/>
        </w:rPr>
        <w:commentReference w:id="100"/>
      </w:r>
      <w:commentRangeEnd w:id="101"/>
      <w:r w:rsidR="007A3194">
        <w:rPr>
          <w:rStyle w:val="Refdecomentario"/>
        </w:rPr>
        <w:commentReference w:id="101"/>
      </w:r>
      <w:commentRangeEnd w:id="102"/>
      <w:r w:rsidR="00AB76E1">
        <w:rPr>
          <w:rStyle w:val="Refdecomentario"/>
        </w:rPr>
        <w:commentReference w:id="102"/>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1566B7">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 xml:space="preserve">most rapidly </w:t>
      </w:r>
      <w:proofErr w:type="spellStart"/>
      <w:r w:rsidR="00583F81">
        <w:rPr>
          <w:rFonts w:ascii="Calibri" w:hAnsi="Calibri" w:cs="Calibri"/>
          <w:lang w:val="en-US"/>
        </w:rPr>
        <w:t>urbanising</w:t>
      </w:r>
      <w:proofErr w:type="spellEnd"/>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1566B7">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1566B7">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 xml:space="preserve">-explicit </w:t>
      </w:r>
      <w:r w:rsidR="000B764E">
        <w:rPr>
          <w:rFonts w:ascii="Calibri" w:hAnsi="Calibri" w:cs="Calibri"/>
          <w:lang w:val="en-US"/>
        </w:rPr>
        <w:t>projections of</w:t>
      </w:r>
      <w:r w:rsidRPr="009E67B1">
        <w:rPr>
          <w:rFonts w:ascii="Calibri" w:hAnsi="Calibri" w:cs="Calibri"/>
          <w:lang w:val="en-US"/>
        </w:rPr>
        <w:t xml:space="preserve"> future urban development to address the </w:t>
      </w:r>
      <w:proofErr w:type="spellStart"/>
      <w:r w:rsidR="00FF4BB9">
        <w:rPr>
          <w:rFonts w:ascii="Calibri" w:hAnsi="Calibri" w:cs="Calibri"/>
          <w:lang w:val="en-US"/>
        </w:rPr>
        <w:t>inetrconnected</w:t>
      </w:r>
      <w:proofErr w:type="spellEnd"/>
      <w:r w:rsidR="00FF4BB9">
        <w:rPr>
          <w:rFonts w:ascii="Calibri" w:hAnsi="Calibri" w:cs="Calibri"/>
          <w:lang w:val="en-US"/>
        </w:rPr>
        <w:t xml:space="preserve">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1792450A" w:rsidR="00051547" w:rsidRPr="009E67B1" w:rsidRDefault="00117C0A" w:rsidP="009E3CCD">
      <w:pPr>
        <w:pStyle w:val="Descripcin"/>
        <w:rPr>
          <w:rFonts w:ascii="Calibri" w:hAnsi="Calibri" w:cs="Calibri"/>
          <w:lang w:val="en-US"/>
        </w:rPr>
      </w:pPr>
      <w:bookmarkStart w:id="103" w:name="_Ref81459809"/>
      <w:r>
        <w:t xml:space="preserve">Figure </w:t>
      </w:r>
      <w:r>
        <w:fldChar w:fldCharType="begin"/>
      </w:r>
      <w:r>
        <w:instrText>SEQ Figure \* ARABIC</w:instrText>
      </w:r>
      <w:r>
        <w:fldChar w:fldCharType="separate"/>
      </w:r>
      <w:r w:rsidR="00B91C36">
        <w:rPr>
          <w:noProof/>
        </w:rPr>
        <w:t>4</w:t>
      </w:r>
      <w:r>
        <w:fldChar w:fldCharType="end"/>
      </w:r>
      <w:bookmarkEnd w:id="103"/>
      <w:r>
        <w:t>. The study area</w:t>
      </w:r>
      <w:r w:rsidR="000B7A65">
        <w:rPr>
          <w:rFonts w:hint="eastAsia"/>
        </w:rPr>
        <w:t>.</w:t>
      </w:r>
      <w:r w:rsidR="0091313D">
        <w:t xml:space="preserve"> </w:t>
      </w:r>
    </w:p>
    <w:p w14:paraId="3E3A051D" w14:textId="35380495" w:rsidR="002640D8" w:rsidRPr="009E67B1" w:rsidRDefault="00DE2512" w:rsidP="00625C38">
      <w:pPr>
        <w:pStyle w:val="Ttulo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2640D8" w:rsidRPr="009E67B1">
        <w:rPr>
          <w:rFonts w:ascii="Calibri" w:hAnsi="Calibri" w:cs="Calibri"/>
          <w:lang w:val="en-US"/>
        </w:rPr>
        <w:t>2</w:t>
      </w:r>
      <w:r w:rsidR="009C7D21" w:rsidRPr="009E67B1">
        <w:rPr>
          <w:rFonts w:ascii="Calibri" w:hAnsi="Calibri" w:cs="Calibri"/>
          <w:lang w:val="en-US"/>
        </w:rPr>
        <w:t xml:space="preserve"> Data preprocessing</w:t>
      </w:r>
    </w:p>
    <w:p w14:paraId="1001F8F5" w14:textId="5A34F8AA"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B91C36">
        <w:t xml:space="preserve">Figure </w:t>
      </w:r>
      <w:r w:rsidR="00B91C36">
        <w:rPr>
          <w:noProof/>
        </w:rPr>
        <w:t>5</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commentRangeStart w:id="104"/>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1566B7">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1566B7">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commentRangeEnd w:id="104"/>
      <w:r w:rsidR="009E54B4">
        <w:rPr>
          <w:rStyle w:val="Refdecomentario"/>
        </w:rPr>
        <w:commentReference w:id="104"/>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w:t>
      </w:r>
      <w:commentRangeStart w:id="105"/>
      <w:r w:rsidR="009C7D21" w:rsidRPr="009E67B1">
        <w:rPr>
          <w:rFonts w:ascii="Calibri" w:hAnsi="Calibri" w:cs="Calibri"/>
          <w:lang w:val="en-US"/>
        </w:rPr>
        <w:t>in previous studies</w:t>
      </w:r>
      <w:r w:rsidR="002A467F">
        <w:rPr>
          <w:rFonts w:ascii="Calibri" w:hAnsi="Calibri" w:cs="Calibri"/>
          <w:lang w:val="en-US"/>
        </w:rPr>
        <w:t xml:space="preserve"> </w:t>
      </w:r>
      <w:commentRangeEnd w:id="105"/>
      <w:r w:rsidR="009E54B4">
        <w:rPr>
          <w:rStyle w:val="Refdecomentario"/>
        </w:rPr>
        <w:commentReference w:id="105"/>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ktMjlUMTM6Mzk6M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1566B7">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18510787">
            <wp:extent cx="5675366" cy="7408283"/>
            <wp:effectExtent l="0" t="0" r="190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86155" cy="7422366"/>
                    </a:xfrm>
                    <a:prstGeom prst="rect">
                      <a:avLst/>
                    </a:prstGeom>
                    <a:noFill/>
                    <a:ln>
                      <a:noFill/>
                    </a:ln>
                  </pic:spPr>
                </pic:pic>
              </a:graphicData>
            </a:graphic>
          </wp:inline>
        </w:drawing>
      </w:r>
    </w:p>
    <w:p w14:paraId="685831E2" w14:textId="7F4A6F30" w:rsidR="00BE310D" w:rsidRPr="009E67B1" w:rsidRDefault="00DB75A0" w:rsidP="009E3CCD">
      <w:pPr>
        <w:pStyle w:val="Descripcin"/>
        <w:rPr>
          <w:rFonts w:ascii="Calibri" w:hAnsi="Calibri" w:cs="Calibri"/>
          <w:lang w:val="en-US"/>
        </w:rPr>
      </w:pPr>
      <w:bookmarkStart w:id="106" w:name="_Ref81460063"/>
      <w:bookmarkStart w:id="107" w:name="_Ref81460034"/>
      <w:commentRangeStart w:id="108"/>
      <w:r>
        <w:t xml:space="preserve">Figure </w:t>
      </w:r>
      <w:r>
        <w:fldChar w:fldCharType="begin"/>
      </w:r>
      <w:r>
        <w:instrText>SEQ Figure \* ARABIC</w:instrText>
      </w:r>
      <w:r>
        <w:fldChar w:fldCharType="separate"/>
      </w:r>
      <w:r w:rsidR="00B91C36">
        <w:rPr>
          <w:noProof/>
        </w:rPr>
        <w:t>5</w:t>
      </w:r>
      <w:r>
        <w:fldChar w:fldCharType="end"/>
      </w:r>
      <w:bookmarkEnd w:id="106"/>
      <w:r>
        <w:t>. The urban dynamic map of the Nor</w:t>
      </w:r>
      <w:r>
        <w:rPr>
          <w:rFonts w:hint="eastAsia"/>
        </w:rPr>
        <w:t>th</w:t>
      </w:r>
      <w:r>
        <w:t xml:space="preserve"> China Plain</w:t>
      </w:r>
      <w:bookmarkEnd w:id="107"/>
      <w:r w:rsidR="00E43FB9">
        <w:t>.</w:t>
      </w:r>
      <w:commentRangeEnd w:id="108"/>
      <w:r w:rsidR="001756F2">
        <w:rPr>
          <w:rStyle w:val="Refdecomentario"/>
          <w:i w:val="0"/>
          <w:iCs w:val="0"/>
          <w:color w:val="auto"/>
        </w:rPr>
        <w:commentReference w:id="108"/>
      </w:r>
    </w:p>
    <w:p w14:paraId="4E1AB993" w14:textId="4E8B24CB" w:rsidR="009C7D21" w:rsidRPr="009E67B1" w:rsidRDefault="00DE2512" w:rsidP="00625C38">
      <w:pPr>
        <w:pStyle w:val="Ttulo2"/>
        <w:spacing w:line="276" w:lineRule="auto"/>
        <w:rPr>
          <w:rFonts w:ascii="Calibri" w:hAnsi="Calibri" w:cs="Calibri"/>
          <w:lang w:val="en-US"/>
        </w:rPr>
      </w:pPr>
      <w:r>
        <w:rPr>
          <w:rFonts w:ascii="Calibri" w:hAnsi="Calibri" w:cs="Calibri"/>
          <w:lang w:val="en-US"/>
        </w:rPr>
        <w:lastRenderedPageBreak/>
        <w:t>3</w:t>
      </w:r>
      <w:r w:rsidR="009C7D21" w:rsidRPr="009E67B1">
        <w:rPr>
          <w:rFonts w:ascii="Calibri" w:hAnsi="Calibri" w:cs="Calibri"/>
          <w:lang w:val="en-US"/>
        </w:rPr>
        <w:t>.</w:t>
      </w:r>
      <w:r w:rsidR="000010E9" w:rsidRPr="009E67B1">
        <w:rPr>
          <w:rFonts w:ascii="Calibri" w:hAnsi="Calibri" w:cs="Calibri"/>
          <w:lang w:val="en-US"/>
        </w:rPr>
        <w:t>3</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5A3C26AC" w:rsidR="009C7D2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5LTI5VDEzOjM5OjE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002760B4">
            <w:rPr>
              <w:rFonts w:ascii="Calibri" w:hAnsi="Calibri" w:cs="Calibri"/>
              <w:noProof/>
              <w:lang w:val="en-US"/>
            </w:rPr>
            <w:fldChar w:fldCharType="separate"/>
          </w:r>
          <w:r w:rsidR="001566B7">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w:t>
      </w:r>
      <w:r w:rsidR="002E04B2">
        <w:rPr>
          <w:rFonts w:ascii="Calibri" w:hAnsi="Calibri" w:cs="Calibri"/>
          <w:lang w:val="en-US"/>
        </w:rPr>
        <w:t>select</w:t>
      </w:r>
      <w:r w:rsidR="002E04B2" w:rsidRPr="009E67B1">
        <w:rPr>
          <w:rFonts w:ascii="Calibri" w:hAnsi="Calibri" w:cs="Calibri"/>
          <w:lang w:val="en-US"/>
        </w:rPr>
        <w:t xml:space="preserve"> </w:t>
      </w:r>
      <w:r w:rsidR="00B91EE0">
        <w:rPr>
          <w:rFonts w:ascii="Calibri" w:hAnsi="Calibri" w:cs="Calibri"/>
          <w:lang w:val="en-US"/>
        </w:rPr>
        <w:t xml:space="preserve">tiled </w:t>
      </w:r>
      <w:r w:rsidR="001F134A">
        <w:rPr>
          <w:rFonts w:ascii="Calibri" w:hAnsi="Calibri" w:cs="Calibri"/>
          <w:lang w:val="en-US"/>
        </w:rPr>
        <w:t xml:space="preserve">256 x 256 pixel </w:t>
      </w:r>
      <w:r w:rsidR="00B91EE0">
        <w:rPr>
          <w:rFonts w:ascii="Calibri" w:hAnsi="Calibri" w:cs="Calibri"/>
          <w:lang w:val="en-US"/>
        </w:rPr>
        <w:t>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006C5A76">
            <w:rPr>
              <w:rFonts w:ascii="Calibri" w:hAnsi="Calibri" w:cs="Calibri"/>
              <w:noProof/>
              <w:lang w:val="en-US"/>
            </w:rPr>
            <w:fldChar w:fldCharType="separate"/>
          </w:r>
          <w:r w:rsidR="001566B7">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urban</w:t>
      </w:r>
      <w:r w:rsidR="00A92019">
        <w:rPr>
          <w:rFonts w:ascii="Calibri" w:hAnsi="Calibri" w:cs="Calibri"/>
          <w:lang w:val="en-US"/>
        </w:rPr>
        <w:t>/</w:t>
      </w:r>
      <w:r w:rsidR="0087277D">
        <w:rPr>
          <w:rFonts w:ascii="Calibri" w:hAnsi="Calibri" w:cs="Calibri"/>
          <w:lang w:val="en-US"/>
        </w:rPr>
        <w:t>n</w:t>
      </w:r>
      <w:r w:rsidR="00A92019">
        <w:rPr>
          <w:rFonts w:ascii="Calibri" w:hAnsi="Calibri" w:cs="Calibri"/>
          <w:lang w:val="en-US"/>
        </w:rPr>
        <w:t>on-urban</w:t>
      </w:r>
      <w:r w:rsidR="002703FE" w:rsidRPr="009E67B1">
        <w:rPr>
          <w:rFonts w:ascii="Calibri" w:hAnsi="Calibri" w:cs="Calibri"/>
          <w:lang w:val="en-US"/>
        </w:rPr>
        <w:t xml:space="preserve"> </w:t>
      </w:r>
      <w:r w:rsidR="00A92019">
        <w:rPr>
          <w:rFonts w:ascii="Calibri" w:hAnsi="Calibri" w:cs="Calibri"/>
          <w:lang w:val="en-US"/>
        </w:rPr>
        <w:t>areas</w:t>
      </w:r>
      <w:r w:rsidR="00A84488">
        <w:rPr>
          <w:rFonts w:ascii="Calibri" w:hAnsi="Calibri" w:cs="Calibri"/>
          <w:lang w:val="en-US"/>
        </w:rPr>
        <w:t xml:space="preserve"> for 1994</w:t>
      </w:r>
      <w:r w:rsidR="002703FE" w:rsidRPr="009E67B1">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r w:rsidR="002703FE" w:rsidRPr="009E67B1">
        <w:rPr>
          <w:rFonts w:ascii="Calibri" w:hAnsi="Calibri" w:cs="Calibri"/>
          <w:lang w:val="en-US"/>
        </w:rPr>
        <w:t>).</w:t>
      </w:r>
    </w:p>
    <w:p w14:paraId="02BF9210" w14:textId="449930BF" w:rsidR="00A67D53" w:rsidRPr="009E67B1" w:rsidRDefault="00A67D53" w:rsidP="00A67D53">
      <w:pPr>
        <w:spacing w:line="276" w:lineRule="auto"/>
        <w:rPr>
          <w:rFonts w:ascii="Calibri" w:hAnsi="Calibri" w:cs="Calibri"/>
          <w:lang w:val="en-US"/>
        </w:rPr>
      </w:pPr>
      <w:commentRangeStart w:id="109"/>
      <w:r w:rsidRPr="009E67B1">
        <w:rPr>
          <w:rFonts w:ascii="Calibri" w:hAnsi="Calibri" w:cs="Calibri"/>
          <w:lang w:val="en-US"/>
        </w:rPr>
        <w:t xml:space="preserve">The </w:t>
      </w:r>
      <w:r>
        <w:rPr>
          <w:rFonts w:ascii="Calibri" w:hAnsi="Calibri" w:cs="Calibri"/>
          <w:lang w:val="en-US"/>
        </w:rPr>
        <w:t>U-Net</w:t>
      </w:r>
      <w:r w:rsidRPr="009E67B1">
        <w:rPr>
          <w:rFonts w:ascii="Calibri" w:hAnsi="Calibri" w:cs="Calibri"/>
          <w:lang w:val="en-US"/>
        </w:rPr>
        <w:t xml:space="preserve"> was trained (</w:t>
      </w:r>
      <w:r>
        <w:rPr>
          <w:rFonts w:ascii="Calibri" w:hAnsi="Calibri" w:cs="Calibri"/>
          <w:highlight w:val="yellow"/>
          <w:lang w:val="en-US"/>
        </w:rPr>
        <w:fldChar w:fldCharType="begin"/>
      </w:r>
      <w:r>
        <w:rPr>
          <w:rFonts w:ascii="Calibri" w:hAnsi="Calibri" w:cs="Calibri"/>
          <w:lang w:val="en-US"/>
        </w:rPr>
        <w:instrText xml:space="preserve"> REF _Ref81460160 \h </w:instrText>
      </w:r>
      <w:r>
        <w:rPr>
          <w:rFonts w:ascii="Calibri" w:hAnsi="Calibri" w:cs="Calibri"/>
          <w:highlight w:val="yellow"/>
          <w:lang w:val="en-US"/>
        </w:rPr>
      </w:r>
      <w:r>
        <w:rPr>
          <w:rFonts w:ascii="Calibri" w:hAnsi="Calibri" w:cs="Calibri"/>
          <w:highlight w:val="yellow"/>
          <w:lang w:val="en-US"/>
        </w:rPr>
        <w:fldChar w:fldCharType="separate"/>
      </w:r>
      <w:r w:rsidR="00B91C36">
        <w:t xml:space="preserve">Figure </w:t>
      </w:r>
      <w:r w:rsidR="00B91C36">
        <w:rPr>
          <w:noProof/>
        </w:rPr>
        <w:t>2</w:t>
      </w:r>
      <w:r>
        <w:rPr>
          <w:rFonts w:ascii="Calibri" w:hAnsi="Calibri" w:cs="Calibri"/>
          <w:highlight w:val="yellow"/>
          <w:lang w:val="en-US"/>
        </w:rPr>
        <w:fldChar w:fldCharType="end"/>
      </w:r>
      <w:r w:rsidRPr="009E67B1">
        <w:rPr>
          <w:rFonts w:ascii="Calibri" w:hAnsi="Calibri" w:cs="Calibri"/>
          <w:lang w:val="en-US"/>
        </w:rPr>
        <w:t>)</w:t>
      </w:r>
      <w:r>
        <w:rPr>
          <w:rFonts w:ascii="Calibri" w:hAnsi="Calibri" w:cs="Calibri"/>
          <w:lang w:val="en-US"/>
        </w:rPr>
        <w:t xml:space="preserve">, and the </w:t>
      </w:r>
      <w:commentRangeStart w:id="110"/>
      <w:r>
        <w:rPr>
          <w:rFonts w:ascii="Calibri" w:hAnsi="Calibri" w:cs="Calibri"/>
          <w:lang w:val="en-US"/>
        </w:rPr>
        <w:t xml:space="preserve">best model </w:t>
      </w:r>
      <w:commentRangeEnd w:id="110"/>
      <w:r>
        <w:rPr>
          <w:rStyle w:val="Refdecomentario"/>
        </w:rPr>
        <w:commentReference w:id="110"/>
      </w:r>
      <w:r>
        <w:rPr>
          <w:rFonts w:ascii="Calibri" w:hAnsi="Calibri" w:cs="Calibri"/>
          <w:lang w:val="en-US"/>
        </w:rPr>
        <w:t>was selected using validation samples</w:t>
      </w:r>
      <w:r w:rsidRPr="009E67B1">
        <w:rPr>
          <w:rFonts w:ascii="Calibri" w:hAnsi="Calibri" w:cs="Calibri"/>
          <w:lang w:val="en-US"/>
        </w:rPr>
        <w:t xml:space="preserve">. The </w:t>
      </w:r>
      <w:r>
        <w:rPr>
          <w:rFonts w:ascii="Calibri" w:hAnsi="Calibri" w:cs="Calibri"/>
          <w:lang w:val="en-US"/>
        </w:rPr>
        <w:t>training samples were</w:t>
      </w:r>
      <w:r w:rsidRPr="009E67B1">
        <w:rPr>
          <w:rFonts w:ascii="Calibri" w:hAnsi="Calibri" w:cs="Calibri"/>
          <w:lang w:val="en-US"/>
        </w:rPr>
        <w:t xml:space="preserve"> transformed to the size of 8 × 8 pixels after </w:t>
      </w:r>
      <w:r>
        <w:rPr>
          <w:rFonts w:ascii="Calibri" w:hAnsi="Calibri" w:cs="Calibri"/>
          <w:lang w:val="en-US"/>
        </w:rPr>
        <w:t>five</w:t>
      </w:r>
      <w:r w:rsidRPr="009E67B1">
        <w:rPr>
          <w:rFonts w:ascii="Calibri" w:hAnsi="Calibri" w:cs="Calibri"/>
          <w:lang w:val="en-US"/>
        </w:rPr>
        <w:t xml:space="preserve"> down-sampling (i.e., </w:t>
      </w:r>
      <w:commentRangeStart w:id="111"/>
      <w:r w:rsidRPr="009E67B1">
        <w:rPr>
          <w:rFonts w:ascii="Calibri" w:hAnsi="Calibri" w:cs="Calibri"/>
          <w:lang w:val="en-US"/>
        </w:rPr>
        <w:t xml:space="preserve">max pooling with kernel size and stride </w:t>
      </w:r>
      <w:r>
        <w:rPr>
          <w:rFonts w:ascii="Calibri" w:hAnsi="Calibri" w:cs="Calibri"/>
          <w:lang w:val="en-US"/>
        </w:rPr>
        <w:t>of two</w:t>
      </w:r>
      <w:commentRangeEnd w:id="111"/>
      <w:r>
        <w:rPr>
          <w:rStyle w:val="Refdecomentario"/>
        </w:rPr>
        <w:commentReference w:id="111"/>
      </w:r>
      <w:r w:rsidRPr="009E67B1">
        <w:rPr>
          <w:rFonts w:ascii="Calibri" w:hAnsi="Calibri" w:cs="Calibri"/>
          <w:lang w:val="en-US"/>
        </w:rPr>
        <w:t xml:space="preserve">) processes,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Pr>
          <w:rFonts w:ascii="Calibri" w:hAnsi="Calibri" w:cs="Calibri"/>
          <w:lang w:val="en-US"/>
        </w:rPr>
        <w:t>to the input 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image and the target image. A total of &gt; 31 million parameters were involved in the training process</w:t>
      </w:r>
      <w:r>
        <w:rPr>
          <w:rFonts w:ascii="Calibri" w:hAnsi="Calibri" w:cs="Calibri"/>
          <w:lang w:val="en-US"/>
        </w:rPr>
        <w:t>,</w:t>
      </w:r>
      <w:r w:rsidRPr="009E67B1">
        <w:rPr>
          <w:rFonts w:ascii="Calibri" w:hAnsi="Calibri" w:cs="Calibri"/>
          <w:lang w:val="en-US"/>
        </w:rPr>
        <w:t xml:space="preserve"> and the derivative of each parameter to the MSE was </w:t>
      </w:r>
      <w:r>
        <w:rPr>
          <w:rFonts w:ascii="Calibri" w:hAnsi="Calibri" w:cs="Calibri"/>
          <w:lang w:val="en-US"/>
        </w:rPr>
        <w:t>computed</w:t>
      </w:r>
      <w:r w:rsidRPr="009E67B1">
        <w:rPr>
          <w:rFonts w:ascii="Calibri" w:hAnsi="Calibri" w:cs="Calibri"/>
          <w:lang w:val="en-US"/>
        </w:rPr>
        <w:t xml:space="preserve"> via a backpropagation process. The parameters were </w:t>
      </w:r>
      <w:r>
        <w:rPr>
          <w:rFonts w:ascii="Calibri" w:hAnsi="Calibri" w:cs="Calibri"/>
          <w:lang w:val="en-US"/>
        </w:rPr>
        <w:t xml:space="preserve">then </w:t>
      </w:r>
      <w:r w:rsidRPr="009E67B1">
        <w:rPr>
          <w:rFonts w:ascii="Calibri" w:hAnsi="Calibri" w:cs="Calibri"/>
          <w:lang w:val="en-US"/>
        </w:rPr>
        <w:t xml:space="preserve">updated according to </w:t>
      </w:r>
      <w:r>
        <w:rPr>
          <w:rFonts w:ascii="Calibri" w:hAnsi="Calibri" w:cs="Calibri"/>
          <w:lang w:val="en-US"/>
        </w:rPr>
        <w:t>their</w:t>
      </w:r>
      <w:r w:rsidRPr="009E67B1">
        <w:rPr>
          <w:rFonts w:ascii="Calibri" w:hAnsi="Calibri" w:cs="Calibri"/>
          <w:lang w:val="en-US"/>
        </w:rPr>
        <w:t xml:space="preserve"> derivatives </w:t>
      </w:r>
      <w:r>
        <w:rPr>
          <w:rFonts w:ascii="Calibri" w:hAnsi="Calibri" w:cs="Calibri"/>
          <w:lang w:val="en-US"/>
        </w:rPr>
        <w:t xml:space="preserve">to the MSE </w:t>
      </w:r>
      <w:r w:rsidRPr="009E67B1">
        <w:rPr>
          <w:rFonts w:ascii="Calibri" w:hAnsi="Calibri" w:cs="Calibri"/>
          <w:lang w:val="en-US"/>
        </w:rPr>
        <w:t xml:space="preserve">using the </w:t>
      </w:r>
      <w:commentRangeStart w:id="112"/>
      <w:r w:rsidRPr="009E67B1">
        <w:rPr>
          <w:rFonts w:ascii="Calibri" w:hAnsi="Calibri" w:cs="Calibri"/>
          <w:lang w:val="en-US"/>
        </w:rPr>
        <w:t xml:space="preserve">Adam </w:t>
      </w:r>
      <w:commentRangeEnd w:id="112"/>
      <w:r>
        <w:rPr>
          <w:rStyle w:val="Refdecomentario"/>
        </w:rPr>
        <w:commentReference w:id="112"/>
      </w:r>
      <w:r w:rsidRPr="009E67B1">
        <w:rPr>
          <w:rFonts w:ascii="Calibri" w:hAnsi="Calibri" w:cs="Calibri"/>
          <w:lang w:val="en-US"/>
        </w:rPr>
        <w:t xml:space="preserve">algorithm </w:t>
      </w:r>
      <w:r>
        <w:rPr>
          <w:rFonts w:ascii="Calibri" w:hAnsi="Calibri" w:cs="Calibri"/>
          <w:lang w:val="en-US"/>
        </w:rPr>
        <w:t xml:space="preserve">(the </w:t>
      </w:r>
      <w:r w:rsidRPr="009E67B1">
        <w:rPr>
          <w:rFonts w:ascii="Calibri" w:hAnsi="Calibri" w:cs="Calibri"/>
          <w:lang w:val="en-US"/>
        </w:rPr>
        <w:t xml:space="preserve">learning </w:t>
      </w:r>
      <w:r>
        <w:rPr>
          <w:rFonts w:ascii="Calibri" w:hAnsi="Calibri" w:cs="Calibri"/>
          <w:lang w:val="en-US"/>
        </w:rPr>
        <w:t>was</w:t>
      </w:r>
      <w:r w:rsidRPr="009E67B1">
        <w:rPr>
          <w:rFonts w:ascii="Calibri" w:hAnsi="Calibri" w:cs="Calibri"/>
          <w:lang w:val="en-US"/>
        </w:rPr>
        <w:t xml:space="preserve"> 0.001, beta-1 </w:t>
      </w:r>
      <w:r>
        <w:rPr>
          <w:rFonts w:ascii="Calibri" w:hAnsi="Calibri" w:cs="Calibri"/>
          <w:lang w:val="en-US"/>
        </w:rPr>
        <w:t>to be</w:t>
      </w:r>
      <w:r w:rsidRPr="009E67B1">
        <w:rPr>
          <w:rFonts w:ascii="Calibri" w:hAnsi="Calibri" w:cs="Calibri"/>
          <w:lang w:val="en-US"/>
        </w:rPr>
        <w:t xml:space="preserve"> 0.9</w:t>
      </w:r>
      <w:r>
        <w:rPr>
          <w:rFonts w:ascii="Calibri" w:hAnsi="Calibri" w:cs="Calibri"/>
          <w:lang w:val="en-US"/>
        </w:rPr>
        <w:t>,</w:t>
      </w:r>
      <w:r w:rsidRPr="009E67B1">
        <w:rPr>
          <w:rFonts w:ascii="Calibri" w:hAnsi="Calibri" w:cs="Calibri"/>
          <w:lang w:val="en-US"/>
        </w:rPr>
        <w:t xml:space="preserve"> and beta-2 </w:t>
      </w:r>
      <w:r>
        <w:rPr>
          <w:rFonts w:ascii="Calibri" w:hAnsi="Calibri" w:cs="Calibri"/>
          <w:lang w:val="en-US"/>
        </w:rPr>
        <w:t>to be</w:t>
      </w:r>
      <w:r w:rsidRPr="009E67B1">
        <w:rPr>
          <w:rFonts w:ascii="Calibri" w:hAnsi="Calibri" w:cs="Calibri"/>
          <w:lang w:val="en-US"/>
        </w:rPr>
        <w:t xml:space="preserve"> 0.99</w:t>
      </w:r>
      <w:r>
        <w:rPr>
          <w:rFonts w:ascii="Calibri" w:hAnsi="Calibri" w:cs="Calibri"/>
          <w:lang w:val="en-US"/>
        </w:rPr>
        <w:t>)</w:t>
      </w:r>
      <w:r w:rsidRPr="009E67B1">
        <w:rPr>
          <w:rFonts w:ascii="Calibri" w:hAnsi="Calibri" w:cs="Calibri"/>
          <w:lang w:val="en-US"/>
        </w:rPr>
        <w:t xml:space="preserve">. We iterated </w:t>
      </w:r>
      <w:r>
        <w:rPr>
          <w:rFonts w:ascii="Calibri" w:hAnsi="Calibri" w:cs="Calibri"/>
          <w:lang w:val="en-US"/>
        </w:rPr>
        <w:t>the</w:t>
      </w:r>
      <w:r w:rsidRPr="009E67B1">
        <w:rPr>
          <w:rFonts w:ascii="Calibri" w:hAnsi="Calibri" w:cs="Calibri"/>
          <w:lang w:val="en-US"/>
        </w:rPr>
        <w:t xml:space="preserve"> training process for 200 epochs (an epoch refers to the </w:t>
      </w:r>
      <w:r>
        <w:rPr>
          <w:rFonts w:ascii="Calibri" w:hAnsi="Calibri" w:cs="Calibri"/>
          <w:lang w:val="en-US"/>
        </w:rPr>
        <w:t>U-Net</w:t>
      </w:r>
      <w:r w:rsidRPr="009E67B1">
        <w:rPr>
          <w:rFonts w:ascii="Calibri" w:hAnsi="Calibri" w:cs="Calibri"/>
          <w:lang w:val="en-US"/>
        </w:rPr>
        <w:t xml:space="preserve"> </w:t>
      </w:r>
      <w:r>
        <w:rPr>
          <w:rFonts w:ascii="Calibri" w:hAnsi="Calibri" w:cs="Calibri"/>
          <w:lang w:val="en-US"/>
        </w:rPr>
        <w:t>updating its parameters using</w:t>
      </w:r>
      <w:r w:rsidRPr="009E67B1">
        <w:rPr>
          <w:rFonts w:ascii="Calibri" w:hAnsi="Calibri" w:cs="Calibri"/>
          <w:lang w:val="en-US"/>
        </w:rPr>
        <w:t xml:space="preserve"> all 20,000 training samples)</w:t>
      </w:r>
      <w:r>
        <w:rPr>
          <w:rFonts w:ascii="Calibri" w:hAnsi="Calibri" w:cs="Calibri"/>
          <w:lang w:val="en-US"/>
        </w:rPr>
        <w:t xml:space="preserve"> and computed the MSE on validation samples to determine the best model</w:t>
      </w:r>
      <w:r w:rsidRPr="009E67B1">
        <w:rPr>
          <w:rFonts w:ascii="Calibri" w:hAnsi="Calibri" w:cs="Calibri"/>
          <w:lang w:val="en-US"/>
        </w:rPr>
        <w:t xml:space="preserve">. </w:t>
      </w:r>
      <w:commentRangeEnd w:id="109"/>
      <w:r>
        <w:rPr>
          <w:rStyle w:val="Refdecomentario"/>
        </w:rPr>
        <w:commentReference w:id="109"/>
      </w:r>
    </w:p>
    <w:p w14:paraId="402710B8" w14:textId="26CD0297" w:rsidR="009C7D21" w:rsidRPr="009E67B1" w:rsidRDefault="00DE2512" w:rsidP="00DD7C1C">
      <w:pPr>
        <w:pStyle w:val="Ttulo2"/>
        <w:rPr>
          <w:lang w:val="en-US"/>
        </w:rPr>
      </w:pPr>
      <w:r>
        <w:rPr>
          <w:lang w:val="en-US"/>
        </w:rPr>
        <w:t>3</w:t>
      </w:r>
      <w:r w:rsidR="009C7D21" w:rsidRPr="009E67B1">
        <w:rPr>
          <w:lang w:val="en-US"/>
        </w:rPr>
        <w:t>.</w:t>
      </w:r>
      <w:r w:rsidR="008B77F0">
        <w:rPr>
          <w:lang w:val="en-US"/>
        </w:rPr>
        <w:t>4</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2653B5EF"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commentRangeStart w:id="113"/>
      <w:r w:rsidRPr="009E67B1">
        <w:rPr>
          <w:rFonts w:ascii="Calibri" w:hAnsi="Calibri" w:cs="Calibri"/>
          <w:lang w:val="en-US"/>
        </w:rPr>
        <w:t xml:space="preserve">base image </w:t>
      </w:r>
      <w:commentRangeEnd w:id="113"/>
      <w:r w:rsidR="007B2F67">
        <w:rPr>
          <w:rStyle w:val="Refdecomentario"/>
        </w:rPr>
        <w:commentReference w:id="113"/>
      </w:r>
      <w:r w:rsidRPr="009E67B1">
        <w:rPr>
          <w:rFonts w:ascii="Calibri" w:hAnsi="Calibri" w:cs="Calibri"/>
          <w:lang w:val="en-US"/>
        </w:rPr>
        <w:t xml:space="preserve">was </w:t>
      </w:r>
      <w:commentRangeStart w:id="114"/>
      <w:r w:rsidRPr="009E67B1">
        <w:rPr>
          <w:rFonts w:ascii="Calibri" w:hAnsi="Calibri" w:cs="Calibri"/>
          <w:lang w:val="en-US"/>
        </w:rPr>
        <w:t xml:space="preserve">split into image </w:t>
      </w:r>
      <w:r w:rsidR="00FD5EC0">
        <w:rPr>
          <w:rFonts w:ascii="Calibri" w:hAnsi="Calibri" w:cs="Calibri"/>
          <w:lang w:val="en-US"/>
        </w:rPr>
        <w:t>tiles</w:t>
      </w:r>
      <w:commentRangeEnd w:id="114"/>
      <w:r w:rsidR="0056120C">
        <w:rPr>
          <w:rStyle w:val="Refdecomentario"/>
        </w:rPr>
        <w:commentReference w:id="114"/>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B91C36">
        <w:t xml:space="preserve">Figure </w:t>
      </w:r>
      <w:r w:rsidR="00B91C36">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115"/>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115"/>
      <w:r w:rsidR="0056120C">
        <w:rPr>
          <w:rStyle w:val="Refdecomentario"/>
        </w:rPr>
        <w:commentReference w:id="115"/>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5LTI5VDEzOjM5OjE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1566B7">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4E4A3A42" w:rsidR="00263109" w:rsidRPr="00263109" w:rsidRDefault="00263109" w:rsidP="009E3CCD">
      <w:pPr>
        <w:pStyle w:val="Descripcin"/>
      </w:pPr>
      <w:bookmarkStart w:id="116" w:name="_Ref81460311"/>
      <w:commentRangeStart w:id="117"/>
      <w:r>
        <w:t xml:space="preserve">Figure </w:t>
      </w:r>
      <w:r>
        <w:fldChar w:fldCharType="begin"/>
      </w:r>
      <w:r>
        <w:instrText>SEQ Figure \* ARABIC</w:instrText>
      </w:r>
      <w:r>
        <w:fldChar w:fldCharType="separate"/>
      </w:r>
      <w:r w:rsidR="00B91C36">
        <w:rPr>
          <w:noProof/>
        </w:rPr>
        <w:t>6</w:t>
      </w:r>
      <w:r>
        <w:fldChar w:fldCharType="end"/>
      </w:r>
      <w:bookmarkEnd w:id="116"/>
      <w:r>
        <w:t>. Buffering image tile to reduce</w:t>
      </w:r>
      <w:r w:rsidR="00CC629F">
        <w:t xml:space="preserve"> the</w:t>
      </w:r>
      <w:r>
        <w:t xml:space="preserve"> "edge effect</w:t>
      </w:r>
      <w:r w:rsidR="00114624">
        <w:t>.</w:t>
      </w:r>
      <w:r>
        <w:t>"</w:t>
      </w:r>
      <w:commentRangeEnd w:id="117"/>
      <w:r w:rsidR="0056120C">
        <w:rPr>
          <w:rStyle w:val="Refdecomentario"/>
          <w:i w:val="0"/>
          <w:iCs w:val="0"/>
          <w:color w:val="auto"/>
        </w:rPr>
        <w:commentReference w:id="117"/>
      </w:r>
    </w:p>
    <w:p w14:paraId="02092E57" w14:textId="6789900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118"/>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119"/>
      <w:r w:rsidRPr="009E67B1">
        <w:rPr>
          <w:rFonts w:ascii="Calibri" w:hAnsi="Calibri" w:cs="Calibri"/>
          <w:lang w:val="en-US"/>
        </w:rPr>
        <w:t xml:space="preserve">accumulated these pixel counts </w:t>
      </w:r>
      <w:r w:rsidR="00B3240B">
        <w:rPr>
          <w:rFonts w:ascii="Calibri" w:hAnsi="Calibri" w:cs="Calibri"/>
          <w:lang w:val="en-US"/>
        </w:rPr>
        <w:t>descended</w:t>
      </w:r>
      <w:commentRangeEnd w:id="119"/>
      <w:r w:rsidR="002A5C09">
        <w:rPr>
          <w:rStyle w:val="Refdecomentario"/>
        </w:rPr>
        <w:commentReference w:id="119"/>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120"/>
      <w:r w:rsidR="005D7F2F">
        <w:rPr>
          <w:rFonts w:ascii="Calibri" w:hAnsi="Calibri" w:cs="Calibri"/>
          <w:lang w:val="en-US"/>
        </w:rPr>
        <w:t>target</w:t>
      </w:r>
      <w:r w:rsidR="002247D8">
        <w:rPr>
          <w:rFonts w:ascii="Calibri" w:hAnsi="Calibri" w:cs="Calibri"/>
          <w:lang w:val="en-US"/>
        </w:rPr>
        <w:t xml:space="preserve"> </w:t>
      </w:r>
      <w:commentRangeEnd w:id="120"/>
      <w:r w:rsidR="00701F70">
        <w:rPr>
          <w:rStyle w:val="Refdecomentario"/>
        </w:rPr>
        <w:commentReference w:id="120"/>
      </w:r>
      <w:r w:rsidRPr="009E67B1">
        <w:rPr>
          <w:rFonts w:ascii="Calibri" w:hAnsi="Calibri" w:cs="Calibri"/>
          <w:lang w:val="en-US"/>
        </w:rPr>
        <w:t>year</w:t>
      </w:r>
      <w:commentRangeEnd w:id="118"/>
      <w:r w:rsidR="002A5C09">
        <w:rPr>
          <w:rStyle w:val="Refdecomentario"/>
        </w:rPr>
        <w:commentReference w:id="118"/>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433B87">
        <w:rPr>
          <w:rFonts w:ascii="Calibri" w:hAnsi="Calibri" w:cs="Calibri"/>
          <w:lang w:val="en-US"/>
        </w:rPr>
        <w:t>in the transition potential map</w:t>
      </w:r>
      <w:r w:rsidR="00915D14">
        <w:rPr>
          <w:rFonts w:ascii="Calibri" w:hAnsi="Calibri" w:cs="Calibri"/>
          <w:lang w:val="en-US"/>
        </w:rPr>
        <w:t xml:space="preserve"> </w:t>
      </w:r>
      <w:r w:rsidR="007B11C5">
        <w:rPr>
          <w:rFonts w:ascii="Calibri" w:hAnsi="Calibri" w:cs="Calibri"/>
          <w:lang w:val="en-US"/>
        </w:rPr>
        <w:t xml:space="preserve">that were greater </w:t>
      </w:r>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r w:rsidR="005958D7">
        <w:rPr>
          <w:rFonts w:ascii="Calibri" w:hAnsi="Calibri" w:cs="Calibri"/>
          <w:lang w:val="en-US"/>
        </w:rPr>
        <w:t xml:space="preserve"> </w:t>
      </w:r>
      <w:r w:rsidR="005958D7">
        <w:rPr>
          <w:rFonts w:ascii="Calibri" w:hAnsi="Calibri" w:cs="Calibri"/>
          <w:lang w:val="en-US"/>
        </w:rPr>
        <w:lastRenderedPageBreak/>
        <w:t>as the</w:t>
      </w:r>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 xml:space="preserve">to reduce the bias caused by different regional development </w:t>
      </w:r>
      <w:commentRangeStart w:id="121"/>
      <w:r w:rsidR="00435747">
        <w:rPr>
          <w:rFonts w:ascii="Calibri" w:hAnsi="Calibri" w:cs="Calibri"/>
          <w:lang w:val="en-US"/>
        </w:rPr>
        <w:t>levels</w:t>
      </w:r>
      <w:commentRangeEnd w:id="121"/>
      <w:r w:rsidR="00CE62B0">
        <w:rPr>
          <w:rStyle w:val="Refdecomentario"/>
        </w:rPr>
        <w:commentReference w:id="121"/>
      </w:r>
      <w:r w:rsidR="00AE1B05">
        <w:rPr>
          <w:rFonts w:ascii="Calibri" w:hAnsi="Calibri" w:cs="Calibri"/>
          <w:lang w:val="en-US"/>
        </w:rPr>
        <w:t>.</w:t>
      </w:r>
    </w:p>
    <w:bookmarkEnd w:id="0"/>
    <w:p w14:paraId="5CDEAC95" w14:textId="05D1B94E" w:rsidR="009C7D21" w:rsidRPr="009E67B1" w:rsidRDefault="00DE2512" w:rsidP="00625C38">
      <w:pPr>
        <w:pStyle w:val="Ttulo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7D20E6">
        <w:rPr>
          <w:rFonts w:ascii="Calibri" w:hAnsi="Calibri" w:cs="Calibri"/>
          <w:lang w:val="en-US"/>
        </w:rPr>
        <w:t>5</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57B488D5"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122"/>
      <w:r w:rsidR="00614813">
        <w:rPr>
          <w:rFonts w:ascii="Calibri" w:hAnsi="Calibri" w:cs="Calibri"/>
          <w:lang w:val="en-US"/>
        </w:rPr>
        <w:t>ROC</w:t>
      </w:r>
      <w:commentRangeEnd w:id="122"/>
      <w:r w:rsidR="00994953">
        <w:rPr>
          <w:rStyle w:val="Refdecomentario"/>
        </w:rPr>
        <w:commentReference w:id="122"/>
      </w:r>
      <w:r w:rsidR="009C7D21" w:rsidRPr="009E67B1">
        <w:rPr>
          <w:rFonts w:ascii="Calibri" w:hAnsi="Calibri" w:cs="Calibri"/>
          <w:lang w:val="en-US"/>
        </w:rPr>
        <w:t>.</w:t>
      </w:r>
      <w:commentRangeStart w:id="123"/>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 xml:space="preserve">map was evaluated via </w:t>
      </w:r>
      <w:commentRangeStart w:id="124"/>
      <w:r w:rsidR="009C7D21" w:rsidRPr="009E67B1">
        <w:rPr>
          <w:rFonts w:ascii="Calibri" w:hAnsi="Calibri" w:cs="Calibri"/>
          <w:lang w:val="en-US"/>
        </w:rPr>
        <w:t xml:space="preserve">map-overlay </w:t>
      </w:r>
      <w:commentRangeEnd w:id="124"/>
      <w:r w:rsidR="00B15597">
        <w:rPr>
          <w:rStyle w:val="Refdecomentario"/>
        </w:rPr>
        <w:commentReference w:id="124"/>
      </w:r>
      <w:r w:rsidR="009C7D21" w:rsidRPr="009E67B1">
        <w:rPr>
          <w:rFonts w:ascii="Calibri" w:hAnsi="Calibri" w:cs="Calibri"/>
          <w:lang w:val="en-US"/>
        </w:rPr>
        <w:t>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commentRangeStart w:id="125"/>
          <w:r w:rsidR="00554620">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EwLjAuMCJ9}</w:instrText>
          </w:r>
          <w:r w:rsidR="00554620">
            <w:rPr>
              <w:rFonts w:ascii="Calibri" w:hAnsi="Calibri" w:cs="Calibri"/>
              <w:noProof/>
              <w:lang w:val="en-US"/>
            </w:rPr>
            <w:fldChar w:fldCharType="separate"/>
          </w:r>
          <w:r w:rsidR="001566B7">
            <w:rPr>
              <w:rFonts w:ascii="Calibri" w:hAnsi="Calibri" w:cs="Calibri"/>
              <w:noProof/>
              <w:lang w:val="en-US"/>
            </w:rPr>
            <w:t>(Tong and Feng 2020)</w:t>
          </w:r>
          <w:r w:rsidR="00554620">
            <w:rPr>
              <w:rFonts w:ascii="Calibri" w:hAnsi="Calibri" w:cs="Calibri"/>
              <w:noProof/>
              <w:lang w:val="en-US"/>
            </w:rPr>
            <w:fldChar w:fldCharType="end"/>
          </w:r>
          <w:commentRangeEnd w:id="125"/>
          <w:r w:rsidR="003B4DF4">
            <w:rPr>
              <w:rStyle w:val="Refdecomentario"/>
            </w:rPr>
            <w:commentReference w:id="125"/>
          </w:r>
        </w:sdtContent>
      </w:sdt>
      <w:r w:rsidR="009C7D21" w:rsidRPr="009E67B1">
        <w:rPr>
          <w:rFonts w:ascii="Calibri" w:hAnsi="Calibri" w:cs="Calibri"/>
          <w:lang w:val="en-US"/>
        </w:rPr>
        <w:t xml:space="preserve">. </w:t>
      </w:r>
      <w:commentRangeStart w:id="126"/>
      <w:r w:rsidR="009C7D21" w:rsidRPr="009E67B1">
        <w:rPr>
          <w:rFonts w:ascii="Calibri" w:hAnsi="Calibri" w:cs="Calibri"/>
          <w:lang w:val="en-US"/>
        </w:rPr>
        <w:t>The</w:t>
      </w:r>
      <w:commentRangeEnd w:id="126"/>
      <w:r w:rsidR="00707BD1">
        <w:rPr>
          <w:rStyle w:val="Refdecomentario"/>
        </w:rPr>
        <w:commentReference w:id="126"/>
      </w:r>
      <w:r w:rsidR="009C7D21" w:rsidRPr="009E67B1">
        <w:rPr>
          <w:rFonts w:ascii="Calibri" w:hAnsi="Calibri" w:cs="Calibri"/>
          <w:lang w:val="en-US"/>
        </w:rPr>
        <w:t xml:space="preserv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123"/>
      <w:r w:rsidR="00E90FE4">
        <w:rPr>
          <w:rStyle w:val="Refdecomentario"/>
        </w:rPr>
        <w:commentReference w:id="123"/>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B91C36">
        <w:t xml:space="preserve">Table </w:t>
      </w:r>
      <w:r w:rsidR="00B91C36">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4C91E699" w:rsidR="009E4CC5" w:rsidRDefault="009E4CC5" w:rsidP="009E4CC5">
      <w:pPr>
        <w:pStyle w:val="Descripcin"/>
        <w:keepNext/>
      </w:pPr>
      <w:bookmarkStart w:id="127" w:name="_Ref81460462"/>
      <w:r>
        <w:t xml:space="preserve">Table </w:t>
      </w:r>
      <w:r>
        <w:fldChar w:fldCharType="begin"/>
      </w:r>
      <w:r>
        <w:instrText>SEQ Table \* ARABIC</w:instrText>
      </w:r>
      <w:r>
        <w:fldChar w:fldCharType="separate"/>
      </w:r>
      <w:r w:rsidR="00B91C36">
        <w:rPr>
          <w:noProof/>
        </w:rPr>
        <w:t>2</w:t>
      </w:r>
      <w:r>
        <w:fldChar w:fldCharType="end"/>
      </w:r>
      <w:bookmarkEnd w:id="127"/>
      <w:r>
        <w:t xml:space="preserve">. Validation metrics to evaluate the classified </w:t>
      </w:r>
      <w:r w:rsidR="001C691E">
        <w:t xml:space="preserve">urban land-use </w:t>
      </w:r>
      <w:r>
        <w:t>map</w:t>
      </w:r>
      <w:r w:rsidR="001C691E">
        <w:t>.</w:t>
      </w:r>
    </w:p>
    <w:tbl>
      <w:tblPr>
        <w:tblStyle w:val="Tablaconcuadrcula"/>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128"/>
            <w:r w:rsidRPr="00564AF5">
              <w:rPr>
                <w:rFonts w:cstheme="minorHAnsi"/>
                <w:b/>
                <w:bCs/>
                <w:sz w:val="20"/>
                <w:szCs w:val="20"/>
                <w:lang w:val="en-US"/>
              </w:rPr>
              <w:t>Explanation</w:t>
            </w:r>
            <w:commentRangeEnd w:id="128"/>
            <w:r w:rsidR="00AE5842">
              <w:rPr>
                <w:rStyle w:val="Refdecomentario"/>
              </w:rPr>
              <w:commentReference w:id="128"/>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4594C59F" w:rsidR="002843B9" w:rsidRPr="00C27DC3" w:rsidRDefault="00CC448C"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sz="4" w:space="0" w:color="auto"/>
              <w:left w:val="nil"/>
              <w:bottom w:val="nil"/>
              <w:right w:val="nil"/>
            </w:tcBorders>
            <w:vAlign w:val="center"/>
          </w:tcPr>
          <w:p w14:paraId="4AE9AB9E" w14:textId="1DB413EA"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EwLjAuMCJ9}</w:instrText>
                </w:r>
                <w:r w:rsidR="00B64AB0">
                  <w:rPr>
                    <w:rFonts w:cstheme="minorHAnsi"/>
                    <w:noProof/>
                    <w:sz w:val="20"/>
                    <w:szCs w:val="20"/>
                    <w:lang w:val="en-US"/>
                  </w:rPr>
                  <w:fldChar w:fldCharType="separate"/>
                </w:r>
                <w:r w:rsidR="001566B7">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129"/>
            <w:r w:rsidRPr="00C27DC3">
              <w:rPr>
                <w:rFonts w:cstheme="minorHAnsi"/>
                <w:sz w:val="20"/>
                <w:szCs w:val="20"/>
                <w:lang w:val="en-US"/>
              </w:rPr>
              <w:t xml:space="preserve">positive and negative </w:t>
            </w:r>
            <w:r w:rsidR="009C6053">
              <w:rPr>
                <w:rFonts w:cstheme="minorHAnsi"/>
                <w:sz w:val="20"/>
                <w:szCs w:val="20"/>
                <w:lang w:val="en-US"/>
              </w:rPr>
              <w:t>predictions</w:t>
            </w:r>
            <w:commentRangeEnd w:id="129"/>
            <w:r w:rsidR="00BB2BEC">
              <w:rPr>
                <w:rStyle w:val="Refdecomentario"/>
              </w:rPr>
              <w:commentReference w:id="129"/>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677431DE"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1566B7">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DengXian" w:cstheme="minorHAnsi"/>
                <w:i/>
                <w:iCs/>
                <w:sz w:val="20"/>
                <w:szCs w:val="20"/>
                <w:lang w:val="en-US"/>
              </w:rPr>
            </w:pPr>
            <w:r w:rsidRPr="00C27DC3">
              <w:rPr>
                <w:rFonts w:eastAsia="DengXian"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CC448C"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t>FD</w:t>
            </w:r>
          </w:p>
        </w:tc>
        <w:tc>
          <w:tcPr>
            <w:tcW w:w="2330" w:type="dxa"/>
            <w:tcBorders>
              <w:top w:val="nil"/>
              <w:left w:val="nil"/>
              <w:bottom w:val="single" w:sz="4" w:space="0" w:color="auto"/>
              <w:right w:val="nil"/>
            </w:tcBorders>
            <w:vAlign w:val="center"/>
          </w:tcPr>
          <w:p w14:paraId="4E60A679" w14:textId="7B6F95A2" w:rsidR="00AD697C" w:rsidRPr="00C27DC3" w:rsidRDefault="00CC448C"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func>
                      <m:funcPr>
                        <m:ctrlPr>
                          <w:rPr>
                            <w:rFonts w:ascii="Cambria Math" w:hAnsi="Cambria Math" w:cstheme="minorHAnsi"/>
                            <w:sz w:val="20"/>
                            <w:szCs w:val="20"/>
                            <w:lang w:val="en-US"/>
                          </w:rPr>
                        </m:ctrlPr>
                      </m:funcPr>
                      <m:fName>
                        <m:r>
                          <m:rPr>
                            <m:sty m:val="p"/>
                          </m:rPr>
                          <w:rPr>
                            <w:rFonts w:ascii="Cambria Math" w:hAnsi="Cambria Math" w:cstheme="minorHAnsi"/>
                            <w:sz w:val="20"/>
                            <w:szCs w:val="20"/>
                            <w:lang w:val="en-US"/>
                          </w:rPr>
                          <m:t>ln</m:t>
                        </m:r>
                      </m:fName>
                      <m:e>
                        <m:d>
                          <m:dPr>
                            <m:ctrlPr>
                              <w:rPr>
                                <w:rFonts w:ascii="Cambria Math" w:hAnsi="Cambria Math" w:cstheme="minorHAnsi"/>
                                <w:i/>
                                <w:sz w:val="20"/>
                                <w:szCs w:val="20"/>
                                <w:lang w:val="en-US"/>
                              </w:rPr>
                            </m:ctrlPr>
                          </m:dPr>
                          <m:e>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e>
                        </m:d>
                      </m:e>
                    </m:func>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6CA3A527"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across a range of spatial </w:t>
            </w:r>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DengXian" w:cstheme="minorHAnsi"/>
          <w:sz w:val="20"/>
          <w:szCs w:val="20"/>
          <w:lang w:val="en-US"/>
        </w:rPr>
        <w:t>n</w:t>
      </w:r>
      <w:r w:rsidR="003B3401" w:rsidRPr="003B3401">
        <w:rPr>
          <w:rFonts w:eastAsia="DengXian" w:cstheme="minorHAnsi"/>
          <w:sz w:val="20"/>
          <w:szCs w:val="20"/>
          <w:lang w:val="en-US"/>
        </w:rPr>
        <w:t xml:space="preserve"> is the</w:t>
      </w:r>
      <w:r w:rsidR="003B3401">
        <w:rPr>
          <w:rFonts w:eastAsia="DengXian" w:cstheme="minorHAnsi"/>
          <w:sz w:val="20"/>
          <w:szCs w:val="20"/>
          <w:lang w:val="en-US"/>
        </w:rPr>
        <w:t xml:space="preserve"> total number of landscape patches.</w:t>
      </w:r>
      <w:r w:rsidR="003B3401">
        <w:rPr>
          <w:rFonts w:eastAsia="DengXian"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701DC413"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r w:rsidR="00CD71CA">
        <w:rPr>
          <w:rFonts w:ascii="Calibri" w:hAnsi="Calibri" w:cs="Calibri"/>
          <w:lang w:val="en-US"/>
        </w:rPr>
        <w:t>U-Net</w:t>
      </w:r>
      <w:r>
        <w:rPr>
          <w:rFonts w:ascii="Calibri" w:hAnsi="Calibri" w:cs="Calibri"/>
          <w:lang w:val="en-US"/>
        </w:rPr>
        <w:t xml:space="preserve"> using </w:t>
      </w:r>
      <w:commentRangeStart w:id="130"/>
      <w:r>
        <w:rPr>
          <w:rFonts w:ascii="Calibri" w:hAnsi="Calibri" w:cs="Calibri"/>
          <w:lang w:val="en-US"/>
        </w:rPr>
        <w:t>historical urban maps</w:t>
      </w:r>
      <w:commentRangeEnd w:id="130"/>
      <w:r w:rsidR="008A37F9">
        <w:rPr>
          <w:rStyle w:val="Refdecomentario"/>
        </w:rPr>
        <w:commentReference w:id="130"/>
      </w:r>
      <w:r>
        <w:rPr>
          <w:rFonts w:ascii="Calibri" w:hAnsi="Calibri" w:cs="Calibri"/>
          <w:lang w:val="en-US"/>
        </w:rPr>
        <w:t xml:space="preserve">, then trained </w:t>
      </w:r>
      <w:r w:rsidR="007D7322">
        <w:rPr>
          <w:rFonts w:ascii="Calibri" w:hAnsi="Calibri" w:cs="Calibri"/>
          <w:lang w:val="en-US"/>
        </w:rPr>
        <w:t xml:space="preserve">the </w:t>
      </w:r>
      <w:commentRangeStart w:id="131"/>
      <w:r w:rsidR="007D7322">
        <w:rPr>
          <w:rFonts w:ascii="Calibri" w:hAnsi="Calibri" w:cs="Calibri"/>
          <w:lang w:val="en-US"/>
        </w:rPr>
        <w:t xml:space="preserve">other </w:t>
      </w:r>
      <w:r w:rsidR="00CD71CA">
        <w:rPr>
          <w:rFonts w:ascii="Calibri" w:hAnsi="Calibri" w:cs="Calibri"/>
          <w:lang w:val="en-US"/>
        </w:rPr>
        <w:t>U-Net</w:t>
      </w:r>
      <w:r>
        <w:rPr>
          <w:rFonts w:ascii="Calibri" w:hAnsi="Calibri" w:cs="Calibri"/>
          <w:lang w:val="en-US"/>
        </w:rPr>
        <w:t xml:space="preserve"> model </w:t>
      </w:r>
      <w:commentRangeEnd w:id="131"/>
      <w:r w:rsidR="00D94DC8">
        <w:rPr>
          <w:rStyle w:val="Refdecomentario"/>
        </w:rPr>
        <w:commentReference w:id="131"/>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w:t>
      </w:r>
      <w:r w:rsidR="00CD71CA">
        <w:rPr>
          <w:rFonts w:ascii="Calibri" w:hAnsi="Calibri" w:cs="Calibri"/>
          <w:lang w:val="en-US"/>
        </w:rPr>
        <w:t>U-Net</w:t>
      </w:r>
      <w:r w:rsidR="00DE715F">
        <w:rPr>
          <w:rFonts w:ascii="Calibri" w:hAnsi="Calibri" w:cs="Calibri"/>
          <w:lang w:val="en-US"/>
        </w:rPr>
        <w:t xml:space="preserve"> </w:t>
      </w:r>
      <w:r w:rsidR="00397A36">
        <w:rPr>
          <w:rFonts w:ascii="Calibri" w:hAnsi="Calibri" w:cs="Calibri"/>
          <w:lang w:val="en-US"/>
        </w:rPr>
        <w:t>model</w:t>
      </w:r>
      <w:r w:rsidR="0008692A">
        <w:rPr>
          <w:rFonts w:ascii="Calibri" w:hAnsi="Calibri" w:cs="Calibri"/>
          <w:lang w:val="en-US"/>
        </w:rPr>
        <w:t>, which was then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lastRenderedPageBreak/>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Lastly, t</w:t>
      </w:r>
      <w:r w:rsidR="005E368B">
        <w:rPr>
          <w:rFonts w:ascii="Calibri" w:hAnsi="Calibri" w:cs="Calibri"/>
          <w:lang w:val="en-US"/>
        </w:rPr>
        <w:t xml:space="preserve">he </w:t>
      </w:r>
      <w:r w:rsidR="00CD71CA">
        <w:rPr>
          <w:rFonts w:ascii="Calibri" w:hAnsi="Calibri" w:cs="Calibri"/>
          <w:lang w:val="en-US"/>
        </w:rPr>
        <w:t>U-Net</w:t>
      </w:r>
      <w:r w:rsidR="005E368B">
        <w:rPr>
          <w:rFonts w:ascii="Calibri" w:hAnsi="Calibri" w:cs="Calibri"/>
          <w:lang w:val="en-US"/>
        </w:rPr>
        <w:t xml:space="preserve">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2005-2007 and 2017-2019</w:t>
      </w:r>
      <w:r w:rsidR="00BB5FC2">
        <w:rPr>
          <w:rFonts w:ascii="Calibri" w:hAnsi="Calibri" w:cs="Calibri"/>
          <w:lang w:val="en-US"/>
        </w:rPr>
        <w:t xml:space="preserve"> </w:t>
      </w:r>
      <w:r w:rsidR="00F9394C">
        <w:rPr>
          <w:rFonts w:ascii="Calibri" w:hAnsi="Calibri" w:cs="Calibri"/>
          <w:lang w:val="en-US"/>
        </w:rPr>
        <w:t xml:space="preserve">and used </w:t>
      </w:r>
      <w:r w:rsidR="00BB5FC2">
        <w:rPr>
          <w:rFonts w:ascii="Calibri" w:hAnsi="Calibri" w:cs="Calibri"/>
          <w:lang w:val="en-US"/>
        </w:rPr>
        <w:t>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03FBFEDF" w:rsidR="00C422CF" w:rsidRPr="009E67B1" w:rsidRDefault="00DE2512" w:rsidP="00625C38">
      <w:pPr>
        <w:pStyle w:val="Ttulo1"/>
        <w:spacing w:line="276" w:lineRule="auto"/>
        <w:rPr>
          <w:rFonts w:ascii="Calibri" w:hAnsi="Calibri" w:cs="Calibri"/>
          <w:lang w:val="en-US"/>
        </w:rPr>
      </w:pPr>
      <w:r>
        <w:rPr>
          <w:rFonts w:ascii="Calibri" w:hAnsi="Calibri" w:cs="Calibri"/>
          <w:lang w:val="en-US"/>
        </w:rPr>
        <w:t>4</w:t>
      </w:r>
      <w:r w:rsidR="00C422CF" w:rsidRPr="009E67B1">
        <w:rPr>
          <w:rFonts w:ascii="Calibri" w:hAnsi="Calibri" w:cs="Calibri"/>
          <w:lang w:val="en-US"/>
        </w:rPr>
        <w:t xml:space="preserve">. </w:t>
      </w:r>
      <w:r w:rsidR="00512206" w:rsidRPr="009E67B1">
        <w:rPr>
          <w:rFonts w:ascii="Calibri" w:hAnsi="Calibri" w:cs="Calibri"/>
          <w:lang w:val="en-US"/>
        </w:rPr>
        <w:t>Result</w:t>
      </w:r>
      <w:ins w:id="132" w:author="RICHARD JAMES HEWITT" w:date="2021-11-09T11:10:00Z">
        <w:r w:rsidR="006701D3">
          <w:rPr>
            <w:rFonts w:ascii="Calibri" w:hAnsi="Calibri" w:cs="Calibri"/>
            <w:lang w:val="en-US"/>
          </w:rPr>
          <w:t>s</w:t>
        </w:r>
      </w:ins>
    </w:p>
    <w:p w14:paraId="646954B7" w14:textId="562B62B5" w:rsidR="00AB6395" w:rsidRPr="009E67B1" w:rsidRDefault="00DE2512" w:rsidP="00625C38">
      <w:pPr>
        <w:pStyle w:val="Ttulo2"/>
        <w:spacing w:line="276" w:lineRule="auto"/>
        <w:rPr>
          <w:rFonts w:ascii="Calibri" w:hAnsi="Calibri" w:cs="Calibri"/>
          <w:lang w:val="en-US"/>
        </w:rPr>
      </w:pPr>
      <w:r>
        <w:rPr>
          <w:rFonts w:ascii="Calibri" w:hAnsi="Calibri" w:cs="Calibri"/>
          <w:lang w:val="en-US"/>
        </w:rPr>
        <w:t>4</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907EC85"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133"/>
      <w:r w:rsidR="005F18E3">
        <w:rPr>
          <w:rFonts w:ascii="Calibri" w:hAnsi="Calibri" w:cs="Calibri"/>
          <w:lang w:val="en-US"/>
        </w:rPr>
        <w:t xml:space="preserve">MSE </w:t>
      </w:r>
      <w:commentRangeEnd w:id="133"/>
      <w:r w:rsidR="00F166B4">
        <w:rPr>
          <w:rStyle w:val="Refdecomentario"/>
        </w:rPr>
        <w:commentReference w:id="133"/>
      </w:r>
      <w:r w:rsidR="005F18E3">
        <w:rPr>
          <w:rFonts w:ascii="Calibri" w:hAnsi="Calibri" w:cs="Calibri"/>
          <w:lang w:val="en-US"/>
        </w:rPr>
        <w:t xml:space="preserve">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B91C36">
        <w:t xml:space="preserve">Figure </w:t>
      </w:r>
      <w:r w:rsidR="00B91C36">
        <w:rPr>
          <w:noProof/>
        </w:rPr>
        <w:t>7</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779263" cy="1669028"/>
                    </a:xfrm>
                    <a:prstGeom prst="rect">
                      <a:avLst/>
                    </a:prstGeom>
                  </pic:spPr>
                </pic:pic>
              </a:graphicData>
            </a:graphic>
          </wp:inline>
        </w:drawing>
      </w:r>
    </w:p>
    <w:p w14:paraId="70863606" w14:textId="2CFE5B3A" w:rsidR="00F35470" w:rsidRDefault="009E4CC5" w:rsidP="009E4CC5">
      <w:pPr>
        <w:pStyle w:val="Descripcin"/>
        <w:rPr>
          <w:rFonts w:ascii="Calibri" w:hAnsi="Calibri" w:cs="Calibri"/>
          <w:lang w:val="en-US"/>
        </w:rPr>
      </w:pPr>
      <w:bookmarkStart w:id="134" w:name="_Ref81460569"/>
      <w:commentRangeStart w:id="135"/>
      <w:r>
        <w:t xml:space="preserve">Figure </w:t>
      </w:r>
      <w:r>
        <w:fldChar w:fldCharType="begin"/>
      </w:r>
      <w:r>
        <w:instrText>SEQ Figure \* ARABIC</w:instrText>
      </w:r>
      <w:r>
        <w:fldChar w:fldCharType="separate"/>
      </w:r>
      <w:r w:rsidR="00B91C36">
        <w:rPr>
          <w:noProof/>
        </w:rPr>
        <w:t>7</w:t>
      </w:r>
      <w:r>
        <w:fldChar w:fldCharType="end"/>
      </w:r>
      <w:bookmarkEnd w:id="134"/>
      <w:r>
        <w:t xml:space="preserve">. The validation loss of the </w:t>
      </w:r>
      <w:r w:rsidR="00CD71CA">
        <w:t>U-Net</w:t>
      </w:r>
      <w:r>
        <w:t xml:space="preserve"> at different epochs</w:t>
      </w:r>
      <w:commentRangeEnd w:id="135"/>
      <w:r w:rsidR="00E31F0C">
        <w:rPr>
          <w:rStyle w:val="Refdecomentario"/>
          <w:i w:val="0"/>
          <w:iCs w:val="0"/>
          <w:color w:val="auto"/>
        </w:rPr>
        <w:commentReference w:id="135"/>
      </w:r>
    </w:p>
    <w:p w14:paraId="576D3D47" w14:textId="7E3FAE6E"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B91C36">
        <w:t xml:space="preserve">Figure </w:t>
      </w:r>
      <w:r w:rsidR="00B91C36">
        <w:rPr>
          <w:noProof/>
        </w:rPr>
        <w:t>8</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B91C36">
        <w:t xml:space="preserve">Figure </w:t>
      </w:r>
      <w:r w:rsidR="00B91C36">
        <w:rPr>
          <w:noProof/>
        </w:rPr>
        <w:t>8</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commentRangeStart w:id="136"/>
      <w:r w:rsidR="0021413F">
        <w:rPr>
          <w:rFonts w:ascii="Calibri" w:hAnsi="Calibri" w:cs="Calibri"/>
          <w:lang w:val="en-US"/>
        </w:rPr>
        <w:t>Down</w:t>
      </w:r>
      <w:r w:rsidR="004B763F">
        <w:rPr>
          <w:rFonts w:ascii="Calibri" w:hAnsi="Calibri" w:cs="Calibri"/>
          <w:lang w:val="en-US"/>
        </w:rPr>
        <w:t>-1</w:t>
      </w:r>
      <w:commentRangeEnd w:id="136"/>
      <w:r w:rsidR="007043F6">
        <w:rPr>
          <w:rStyle w:val="Refdecomentario"/>
        </w:rPr>
        <w:commentReference w:id="136"/>
      </w:r>
      <w:r w:rsidR="004B763F">
        <w:rPr>
          <w:rFonts w:ascii="Calibri" w:hAnsi="Calibri" w:cs="Calibri"/>
          <w:lang w:val="en-US"/>
        </w:rPr>
        <w:t xml:space="preserve">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d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roads, and </w:t>
      </w:r>
      <w:commentRangeStart w:id="137"/>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137"/>
      <w:r w:rsidR="00B70EA7">
        <w:rPr>
          <w:rStyle w:val="Refdecomentario"/>
        </w:rPr>
        <w:commentReference w:id="137"/>
      </w:r>
      <w:r w:rsidR="004B763F">
        <w:rPr>
          <w:rFonts w:ascii="Calibri" w:hAnsi="Calibri" w:cs="Calibri"/>
          <w:lang w:val="en-US"/>
        </w:rPr>
        <w:t xml:space="preserve">.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The d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xml:space="preserve">. The up-layers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r w:rsidR="002E658F">
        <w:rPr>
          <w:rFonts w:ascii="Calibri" w:hAnsi="Calibri" w:cs="Calibri"/>
          <w:lang w:val="en-US"/>
        </w:rPr>
        <w:t>. T</w:t>
      </w:r>
      <w:r w:rsidR="004620DB">
        <w:rPr>
          <w:rFonts w:ascii="Calibri" w:hAnsi="Calibri" w:cs="Calibri"/>
          <w:lang w:val="en-US"/>
        </w:rPr>
        <w:t xml:space="preserve">he u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down-3 layer. </w:t>
      </w:r>
      <w:r w:rsidR="00640709">
        <w:rPr>
          <w:rFonts w:ascii="Calibri" w:hAnsi="Calibri" w:cs="Calibri"/>
          <w:lang w:val="en-US"/>
        </w:rPr>
        <w:t>Lastly</w:t>
      </w:r>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 xml:space="preserve">u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w:lastRenderedPageBreak/>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757F7E" w:rsidRDefault="00757F7E"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7"/>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8"/>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757F7E" w:rsidRPr="009D5874" w:rsidRDefault="00757F7E"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757F7E" w:rsidRPr="009D5874" w:rsidRDefault="00757F7E"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757F7E" w:rsidRPr="009D5874" w:rsidRDefault="00757F7E"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49"/>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757F7E" w:rsidRPr="00FF3AD8" w:rsidRDefault="00757F7E" w:rsidP="009D5874">
                              <w:pPr>
                                <w:spacing w:line="480" w:lineRule="auto"/>
                                <w:rPr>
                                  <w:rFonts w:eastAsia="SimHei" w:hAnsi="Calibri" w:cs="DengXian"/>
                                  <w:b/>
                                  <w:bCs/>
                                  <w:color w:val="000000" w:themeColor="text1"/>
                                  <w:sz w:val="20"/>
                                  <w:szCs w:val="20"/>
                                </w:rPr>
                              </w:pPr>
                              <w:r w:rsidRPr="00FF3AD8">
                                <w:rPr>
                                  <w:rFonts w:eastAsia="SimHei" w:hAnsi="Calibri" w:cs="DengXian"/>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757F7E" w:rsidRPr="00EE4875" w:rsidRDefault="00757F7E" w:rsidP="009D5874">
                              <w:pPr>
                                <w:spacing w:line="480" w:lineRule="auto"/>
                                <w:rPr>
                                  <w:rFonts w:eastAsia="SimHei" w:hAnsi="Calibri" w:cs="DengXian"/>
                                  <w:b/>
                                  <w:bCs/>
                                  <w:color w:val="000000" w:themeColor="text1"/>
                                  <w:sz w:val="20"/>
                                  <w:szCs w:val="20"/>
                                </w:rPr>
                              </w:pPr>
                              <w:r w:rsidRPr="00EE4875">
                                <w:rPr>
                                  <w:rFonts w:eastAsia="SimHei" w:hAnsi="Calibri" w:cs="DengXian"/>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8"/>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69"/>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0"/>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1"/>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2"/>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3"/>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4"/>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5"/>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6"/>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7"/>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8"/>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79"/>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0"/>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1"/>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2"/>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3"/>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4"/>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5"/>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86"/>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87"/>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8"/>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89"/>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90"/>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91"/>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92"/>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93" cstate="print">
                            <a:extLst>
                              <a:ext uri="{BEBA8EAE-BF5A-486C-A8C5-ECC9F3942E4B}">
                                <a14:imgProps xmlns:a14="http://schemas.microsoft.com/office/drawing/2010/main">
                                  <a14:imgLayer r:embed="rId9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6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">
                <v:shape id="_x0000_s1067" type="#_x0000_t75" style="position:absolute;width:60382;height:56495;visibility:visible;mso-wrap-style:square" filled="t">
                  <v:fill o:detectmouseclick="t"/>
                  <v:path o:connecttype="none"/>
                </v:shape>
                <v:roundrect id="Rectangle: Rounded Corners 221"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757F7E" w:rsidRDefault="00757F7E" w:rsidP="00947A30">
                          <w:pPr>
                            <w:jc w:val="center"/>
                          </w:pPr>
                        </w:p>
                      </w:txbxContent>
                    </v:textbox>
                  </v:rect>
                  <v:rect id="Rectangle 533"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23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95" o:title=""/>
                </v:shape>
                <v:shape id="Picture 58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96" o:title=""/>
                </v:shape>
                <v:rect id="Rectangle 58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757F7E" w:rsidRPr="009D5874" w:rsidRDefault="00757F7E"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v:textbox>
                </v:rect>
                <v:rect id="Rectangle 584" o:spid="_x0000_s123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757F7E" w:rsidRPr="009D5874" w:rsidRDefault="00757F7E"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v:textbox>
                </v:rect>
                <v:rect id="Rectangle 58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757F7E" w:rsidRPr="009D5874" w:rsidRDefault="00757F7E"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v:textbox>
                </v:rect>
                <v:shape id="Picture 58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97" o:title=""/>
                </v:shape>
                <v:rect id="Rectangle 58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757F7E" w:rsidRPr="00FF3AD8" w:rsidRDefault="00757F7E" w:rsidP="009D5874">
                        <w:pPr>
                          <w:spacing w:line="480" w:lineRule="auto"/>
                          <w:rPr>
                            <w:rFonts w:eastAsia="SimHei" w:hAnsi="Calibri" w:cs="DengXian"/>
                            <w:b/>
                            <w:bCs/>
                            <w:color w:val="000000" w:themeColor="text1"/>
                            <w:sz w:val="20"/>
                            <w:szCs w:val="20"/>
                          </w:rPr>
                        </w:pPr>
                        <w:r w:rsidRPr="00FF3AD8">
                          <w:rPr>
                            <w:rFonts w:eastAsia="SimHei" w:hAnsi="Calibri" w:cs="DengXian"/>
                            <w:b/>
                            <w:bCs/>
                            <w:color w:val="000000" w:themeColor="text1"/>
                            <w:sz w:val="20"/>
                            <w:szCs w:val="20"/>
                          </w:rPr>
                          <w:t>Input image tile</w:t>
                        </w:r>
                      </w:p>
                    </w:txbxContent>
                  </v:textbox>
                </v:rect>
                <v:rect id="Rectangle 58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757F7E" w:rsidRPr="00EE4875" w:rsidRDefault="00757F7E" w:rsidP="009D5874">
                        <w:pPr>
                          <w:spacing w:line="480" w:lineRule="auto"/>
                          <w:rPr>
                            <w:rFonts w:eastAsia="SimHei" w:hAnsi="Calibri" w:cs="DengXian"/>
                            <w:b/>
                            <w:bCs/>
                            <w:color w:val="000000" w:themeColor="text1"/>
                            <w:sz w:val="20"/>
                            <w:szCs w:val="20"/>
                          </w:rPr>
                        </w:pPr>
                        <w:r w:rsidRPr="00EE4875">
                          <w:rPr>
                            <w:rFonts w:eastAsia="SimHei" w:hAnsi="Calibri" w:cs="DengXian"/>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98" o:title=""/>
                  </v:shape>
                  <v:shape id="Picture 637"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99" o:title=""/>
                  </v:shape>
                </v:group>
                <v:group id="Group 594"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100" o:title=""/>
                  </v:shape>
                  <v:shape id="Picture 634"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101" o:title=""/>
                  </v:shape>
                  <v:shape id="Picture 635"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102" o:title=""/>
                  </v:shape>
                </v:group>
                <v:group id="Group 595"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103" o:title=""/>
                  </v:shape>
                  <v:shape id="Picture 630"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104" o:title=""/>
                  </v:shape>
                  <v:shape id="Picture 631"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105" o:title=""/>
                  </v:shape>
                  <v:shape id="Picture 632"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106" o:title=""/>
                  </v:shape>
                </v:group>
                <v:group id="Group 596"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107" o:title=""/>
                  </v:shape>
                  <v:shape id="Picture 625"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108" o:title=""/>
                  </v:shape>
                  <v:shape id="Picture 626"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109" o:title=""/>
                  </v:shape>
                  <v:shape id="Picture 627"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110" o:title=""/>
                  </v:shape>
                  <v:shape id="Picture 628"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111" o:title=""/>
                  </v:shape>
                </v:group>
                <v:group id="Group 597"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112" o:title=""/>
                  </v:shape>
                  <v:shape id="Picture 619"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113" o:title=""/>
                  </v:shape>
                  <v:shape id="Picture 620"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114" o:title=""/>
                  </v:shape>
                  <v:shape id="Picture 621"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115" o:title=""/>
                  </v:shape>
                  <v:shape id="Picture 622"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116" o:title=""/>
                  </v:shape>
                  <v:shape id="Picture 623"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117" o:title=""/>
                  </v:shape>
                </v:group>
                <v:group id="Group 59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118" o:title=""/>
                  </v:shape>
                  <v:shape id="Picture 614"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119" o:title=""/>
                  </v:shape>
                  <v:shape id="Picture 615"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120" o:title=""/>
                  </v:shape>
                  <v:shape id="Picture 616"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121" o:title=""/>
                  </v:shape>
                  <v:shape id="Picture 617"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22" o:title=""/>
                  </v:shape>
                </v:group>
                <v:group id="Group 599"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23" o:title=""/>
                  </v:shape>
                  <v:shape id="Picture 610"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24" o:title=""/>
                  </v:shape>
                  <v:shape id="Picture 611"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25" o:title=""/>
                  </v:shape>
                  <v:shape id="Picture 612"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26" o:title=""/>
                  </v:shape>
                </v:group>
                <v:group id="Group 600"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27" o:title=""/>
                  </v:shape>
                  <v:shape id="Picture 607"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28" o:title=""/>
                  </v:shape>
                  <v:shape id="Picture 608"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29" o:title=""/>
                  </v:shape>
                </v:group>
                <v:group id="Group 601"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30" o:title=""/>
                  </v:shape>
                  <v:shape id="Picture 60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31" o:title=""/>
                  </v:shape>
                </v:group>
                <v:shape id="Picture 602"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32" o:title=""/>
                </v:shape>
                <v:shape id="Arrow: Bent 603"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7DA3D478" w:rsidR="00394A6D" w:rsidRPr="009E67B1" w:rsidRDefault="00231D13" w:rsidP="00231D13">
      <w:pPr>
        <w:pStyle w:val="Descripcin"/>
        <w:rPr>
          <w:rFonts w:ascii="Calibri" w:hAnsi="Calibri" w:cs="Calibri"/>
          <w:lang w:val="en-US"/>
        </w:rPr>
      </w:pPr>
      <w:bookmarkStart w:id="138" w:name="_Ref81460686"/>
      <w:commentRangeStart w:id="139"/>
      <w:r>
        <w:t xml:space="preserve">Figure </w:t>
      </w:r>
      <w:r>
        <w:fldChar w:fldCharType="begin"/>
      </w:r>
      <w:r>
        <w:instrText>SEQ Figure \* ARABIC</w:instrText>
      </w:r>
      <w:r>
        <w:fldChar w:fldCharType="separate"/>
      </w:r>
      <w:r w:rsidR="00B91C36">
        <w:rPr>
          <w:noProof/>
        </w:rPr>
        <w:t>8</w:t>
      </w:r>
      <w:r>
        <w:fldChar w:fldCharType="end"/>
      </w:r>
      <w:bookmarkEnd w:id="138"/>
      <w:r>
        <w:t xml:space="preserve">. </w:t>
      </w:r>
      <w:commentRangeEnd w:id="139"/>
      <w:r w:rsidR="00235D30">
        <w:rPr>
          <w:rStyle w:val="Refdecomentario"/>
          <w:i w:val="0"/>
          <w:iCs w:val="0"/>
          <w:color w:val="auto"/>
        </w:rPr>
        <w:commentReference w:id="139"/>
      </w:r>
      <w:r>
        <w:t xml:space="preserve">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3DB2D79" w:rsidR="00394A6D" w:rsidRDefault="00DE2512" w:rsidP="00625C38">
      <w:pPr>
        <w:pStyle w:val="Ttulo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7725CFFF"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B91C36">
        <w:t xml:space="preserve">Figure </w:t>
      </w:r>
      <w:r w:rsidR="00B91C36">
        <w:rPr>
          <w:noProof/>
        </w:rPr>
        <w:t>9</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proofErr w:type="spellStart"/>
      <w:r w:rsidR="00BE4666">
        <w:rPr>
          <w:lang w:val="en-US"/>
        </w:rPr>
        <w:t>Sui`Xian</w:t>
      </w:r>
      <w:proofErr w:type="spellEnd"/>
      <w:r w:rsidR="00BE4666">
        <w:rPr>
          <w:lang w:val="en-US"/>
        </w:rPr>
        <w:t xml:space="preserve">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proofErr w:type="spellStart"/>
      <w:r w:rsidR="00793025">
        <w:rPr>
          <w:lang w:val="en-US"/>
        </w:rPr>
        <w:t>Yang`Yuan</w:t>
      </w:r>
      <w:proofErr w:type="spellEnd"/>
      <w:r w:rsidR="00793025">
        <w:rPr>
          <w:lang w:val="en-US"/>
        </w:rPr>
        <w:t xml:space="preserve"> and </w:t>
      </w:r>
      <w:proofErr w:type="spellStart"/>
      <w:r w:rsidR="00793025">
        <w:rPr>
          <w:lang w:val="en-US"/>
        </w:rPr>
        <w:t>Du`Ling</w:t>
      </w:r>
      <w:proofErr w:type="spellEnd"/>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proofErr w:type="spellStart"/>
      <w:r w:rsidR="00793025">
        <w:rPr>
          <w:lang w:val="en-US"/>
        </w:rPr>
        <w:t>Yang’Kou</w:t>
      </w:r>
      <w:proofErr w:type="spellEnd"/>
      <w:r w:rsidR="00793025">
        <w:rPr>
          <w:lang w:val="en-US"/>
        </w:rPr>
        <w:t xml:space="preserve"> Zhen</w:t>
      </w:r>
      <w:r w:rsidR="00FC43D7">
        <w:rPr>
          <w:lang w:val="en-US"/>
        </w:rPr>
        <w:t xml:space="preserve"> </w:t>
      </w:r>
      <w:r w:rsidR="00450D56">
        <w:rPr>
          <w:lang w:val="en-US"/>
        </w:rPr>
        <w:t xml:space="preserve">and </w:t>
      </w:r>
      <w:proofErr w:type="spellStart"/>
      <w:r w:rsidR="00793025">
        <w:rPr>
          <w:lang w:val="en-US"/>
        </w:rPr>
        <w:t>Hui`Ji</w:t>
      </w:r>
      <w:proofErr w:type="spellEnd"/>
      <w:r w:rsidR="00793025">
        <w:rPr>
          <w:lang w:val="en-US"/>
        </w:rPr>
        <w:t xml:space="preserve">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lastRenderedPageBreak/>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642A3118" w:rsidR="00394A6D" w:rsidRDefault="00E60DD0" w:rsidP="00E60DD0">
      <w:pPr>
        <w:pStyle w:val="Descripcin"/>
        <w:rPr>
          <w:rFonts w:ascii="Calibri" w:hAnsi="Calibri" w:cs="Calibri"/>
          <w:lang w:val="en-US"/>
        </w:rPr>
      </w:pPr>
      <w:bookmarkStart w:id="140" w:name="_Ref81460739"/>
      <w:r>
        <w:t xml:space="preserve">Figure </w:t>
      </w:r>
      <w:r>
        <w:fldChar w:fldCharType="begin"/>
      </w:r>
      <w:r>
        <w:instrText>SEQ Figure \* ARABIC</w:instrText>
      </w:r>
      <w:r>
        <w:fldChar w:fldCharType="separate"/>
      </w:r>
      <w:r w:rsidR="00B91C36">
        <w:rPr>
          <w:noProof/>
        </w:rPr>
        <w:t>9</w:t>
      </w:r>
      <w:r>
        <w:fldChar w:fldCharType="end"/>
      </w:r>
      <w:bookmarkEnd w:id="140"/>
      <w:r>
        <w:t xml:space="preserve">. </w:t>
      </w:r>
      <w:r w:rsidR="00F67829">
        <w:t xml:space="preserve">Urban </w:t>
      </w:r>
      <w:r>
        <w:t xml:space="preserve">transition potential </w:t>
      </w:r>
      <w:r w:rsidR="00214ED2">
        <w:t>in</w:t>
      </w:r>
      <w:r w:rsidR="00A90AF0">
        <w:t xml:space="preserve"> 2005-2007 </w:t>
      </w:r>
      <w:commentRangeStart w:id="141"/>
      <w:r w:rsidR="00A90AF0">
        <w:t xml:space="preserve">to </w:t>
      </w:r>
      <w:r w:rsidR="00214ED2">
        <w:t xml:space="preserve">be urbanized in </w:t>
      </w:r>
      <w:r w:rsidR="00A90AF0">
        <w:t>2017-2019</w:t>
      </w:r>
      <w:commentRangeEnd w:id="141"/>
      <w:r w:rsidR="00F67829">
        <w:rPr>
          <w:rStyle w:val="Refdecomentario"/>
          <w:i w:val="0"/>
          <w:iCs w:val="0"/>
          <w:color w:val="auto"/>
        </w:rPr>
        <w:commentReference w:id="141"/>
      </w:r>
      <w:r w:rsidR="00BC77F3">
        <w:rPr>
          <w:rFonts w:hint="eastAsia"/>
        </w:rPr>
        <w:t>.</w:t>
      </w:r>
    </w:p>
    <w:p w14:paraId="3CCA1C2A" w14:textId="0F8532F0"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B91C36">
        <w:t xml:space="preserve">Figure </w:t>
      </w:r>
      <w:r w:rsidR="00B91C36">
        <w:rPr>
          <w:noProof/>
        </w:rPr>
        <w:t>10</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w:t>
      </w:r>
      <w:commentRangeStart w:id="142"/>
      <w:proofErr w:type="spellStart"/>
      <w:r w:rsidR="00933DD9">
        <w:rPr>
          <w:lang w:val="en-US"/>
        </w:rPr>
        <w:t>neighbourhood</w:t>
      </w:r>
      <w:proofErr w:type="spellEnd"/>
      <w:r w:rsidR="00933DD9">
        <w:rPr>
          <w:lang w:val="en-US"/>
        </w:rPr>
        <w:t xml:space="preserve">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commentRangeEnd w:id="142"/>
      <w:r w:rsidR="00E03A75">
        <w:rPr>
          <w:rStyle w:val="Refdecomentario"/>
        </w:rPr>
        <w:commentReference w:id="142"/>
      </w:r>
      <w:r w:rsidR="0038523A">
        <w:rPr>
          <w:lang w:val="en-US"/>
        </w:rPr>
        <w:t xml:space="preserve">Much of the missed urban projections occurred some distance from the original urban areas, such as the newly developed land in </w:t>
      </w:r>
      <w:proofErr w:type="spellStart"/>
      <w:r w:rsidR="0038523A">
        <w:rPr>
          <w:lang w:val="en-US"/>
        </w:rPr>
        <w:t>Yang'Kou</w:t>
      </w:r>
      <w:proofErr w:type="spellEnd"/>
      <w:r w:rsidR="0038523A">
        <w:rPr>
          <w:lang w:val="en-US"/>
        </w:rPr>
        <w:t xml:space="preserve">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proofErr w:type="spellStart"/>
      <w:r w:rsidR="00427BF6">
        <w:rPr>
          <w:lang w:val="en-US"/>
        </w:rPr>
        <w:t>Du`Ling</w:t>
      </w:r>
      <w:proofErr w:type="spellEnd"/>
      <w:r w:rsidR="00427BF6">
        <w:rPr>
          <w:lang w:val="en-US"/>
        </w:rPr>
        <w:t xml:space="preserve"> Xiang a</w:t>
      </w:r>
      <w:r w:rsidR="00BA038F">
        <w:rPr>
          <w:lang w:val="en-US"/>
        </w:rPr>
        <w:t xml:space="preserve">nd </w:t>
      </w:r>
      <w:proofErr w:type="spellStart"/>
      <w:r w:rsidR="00470F8F">
        <w:rPr>
          <w:lang w:val="en-US"/>
        </w:rPr>
        <w:t>Hui`Ji</w:t>
      </w:r>
      <w:proofErr w:type="spellEnd"/>
      <w:r w:rsidR="00470F8F">
        <w:rPr>
          <w:lang w:val="en-US"/>
        </w:rPr>
        <w:t xml:space="preserve"> Zhen</w:t>
      </w:r>
      <w:r w:rsidR="004835AE">
        <w:rPr>
          <w:lang w:val="en-US"/>
        </w:rPr>
        <w:t xml:space="preserve">. </w:t>
      </w:r>
    </w:p>
    <w:p w14:paraId="5ABC690D" w14:textId="767E8D97" w:rsidR="00426D32" w:rsidRDefault="008E55F7" w:rsidP="00D71802">
      <w:pPr>
        <w:keepNext/>
        <w:spacing w:after="0" w:line="276" w:lineRule="auto"/>
      </w:pPr>
      <w:r>
        <w:rPr>
          <w:noProof/>
        </w:rPr>
        <w:lastRenderedPageBreak/>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34">
                      <w14:nvContentPartPr>
                        <w14:cNvContentPartPr/>
                      </w14:nvContentPartPr>
                      <w14:xfrm>
                        <a:off x="0" y="0"/>
                        <a:ext cx="512860" cy="525630"/>
                      </w14:xfrm>
                    </w14:contentPart>
                  </a:graphicData>
                </a:graphic>
              </wp:anchor>
            </w:drawing>
          </mc:Choice>
          <mc:Fallback xmlns:arto="http://schemas.microsoft.com/office/word/2006/arto">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35"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36">
                      <w14:nvContentPartPr>
                        <w14:cNvContentPartPr/>
                      </w14:nvContentPartPr>
                      <w14:xfrm>
                        <a:off x="0" y="0"/>
                        <a:ext cx="249955" cy="136800"/>
                      </w14:xfrm>
                    </w14:contentPart>
                  </a:graphicData>
                </a:graphic>
              </wp:anchor>
            </w:drawing>
          </mc:Choice>
          <mc:Fallback xmlns:arto="http://schemas.microsoft.com/office/word/2006/arto">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37"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38">
                      <w14:nvContentPartPr>
                        <w14:cNvContentPartPr/>
                      </w14:nvContentPartPr>
                      <w14:xfrm>
                        <a:off x="0" y="0"/>
                        <a:ext cx="271555" cy="213735"/>
                      </w14:xfrm>
                    </w14:contentPart>
                  </a:graphicData>
                </a:graphic>
              </wp:anchor>
            </w:drawing>
          </mc:Choice>
          <mc:Fallback xmlns:arto="http://schemas.microsoft.com/office/word/2006/arto">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39"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40">
                      <w14:nvContentPartPr>
                        <w14:cNvContentPartPr/>
                      </w14:nvContentPartPr>
                      <w14:xfrm>
                        <a:off x="0" y="0"/>
                        <a:ext cx="162250" cy="110880"/>
                      </w14:xfrm>
                    </w14:contentPart>
                  </a:graphicData>
                </a:graphic>
              </wp:anchor>
            </w:drawing>
          </mc:Choice>
          <mc:Fallback xmlns:arto="http://schemas.microsoft.com/office/word/2006/arto">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41"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42">
                      <w14:nvContentPartPr>
                        <w14:cNvContentPartPr/>
                      </w14:nvContentPartPr>
                      <w14:xfrm>
                        <a:off x="0" y="0"/>
                        <a:ext cx="466600" cy="506825"/>
                      </w14:xfrm>
                    </w14:contentPart>
                  </a:graphicData>
                </a:graphic>
              </wp:anchor>
            </w:drawing>
          </mc:Choice>
          <mc:Fallback xmlns:arto="http://schemas.microsoft.com/office/word/2006/arto">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43"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44">
                      <w14:nvContentPartPr>
                        <w14:cNvContentPartPr/>
                      </w14:nvContentPartPr>
                      <w14:xfrm>
                        <a:off x="0" y="0"/>
                        <a:ext cx="1211580" cy="1108710"/>
                      </w14:xfrm>
                    </w14:contentPart>
                  </a:graphicData>
                </a:graphic>
              </wp:anchor>
            </w:drawing>
          </mc:Choice>
          <mc:Fallback xmlns:arto="http://schemas.microsoft.com/office/word/2006/arto">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45"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46">
                      <w14:nvContentPartPr>
                        <w14:cNvContentPartPr/>
                      </w14:nvContentPartPr>
                      <w14:xfrm>
                        <a:off x="0" y="0"/>
                        <a:ext cx="942840" cy="995400"/>
                      </w14:xfrm>
                    </w14:contentPart>
                  </a:graphicData>
                </a:graphic>
              </wp:anchor>
            </w:drawing>
          </mc:Choice>
          <mc:Fallback xmlns:arto="http://schemas.microsoft.com/office/word/2006/arto">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47"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48">
                      <w14:nvContentPartPr>
                        <w14:cNvContentPartPr/>
                      </w14:nvContentPartPr>
                      <w14:xfrm>
                        <a:off x="0" y="0"/>
                        <a:ext cx="2261020" cy="2546985"/>
                      </w14:xfrm>
                    </w14:contentPart>
                  </a:graphicData>
                </a:graphic>
              </wp:anchor>
            </w:drawing>
          </mc:Choice>
          <mc:Fallback xmlns:arto="http://schemas.microsoft.com/office/word/2006/arto">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49"/>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50">
                      <w14:nvContentPartPr>
                        <w14:cNvContentPartPr/>
                      </w14:nvContentPartPr>
                      <w14:xfrm>
                        <a:off x="0" y="0"/>
                        <a:ext cx="1157955" cy="574145"/>
                      </w14:xfrm>
                    </w14:contentPart>
                  </a:graphicData>
                </a:graphic>
              </wp:anchor>
            </w:drawing>
          </mc:Choice>
          <mc:Fallback xmlns:arto="http://schemas.microsoft.com/office/word/2006/arto">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51"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52">
                      <w14:nvContentPartPr>
                        <w14:cNvContentPartPr/>
                      </w14:nvContentPartPr>
                      <w14:xfrm>
                        <a:off x="0" y="0"/>
                        <a:ext cx="1081365" cy="556260"/>
                      </w14:xfrm>
                    </w14:contentPart>
                  </a:graphicData>
                </a:graphic>
              </wp:anchor>
            </w:drawing>
          </mc:Choice>
          <mc:Fallback xmlns:arto="http://schemas.microsoft.com/office/word/2006/arto">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53"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54">
                      <w14:nvContentPartPr>
                        <w14:cNvContentPartPr/>
                      </w14:nvContentPartPr>
                      <w14:xfrm>
                        <a:off x="0" y="0"/>
                        <a:ext cx="4396860" cy="2372360"/>
                      </w14:xfrm>
                    </w14:contentPart>
                  </a:graphicData>
                </a:graphic>
              </wp:anchor>
            </w:drawing>
          </mc:Choice>
          <mc:Fallback xmlns:arto="http://schemas.microsoft.com/office/word/2006/arto">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55"/>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56">
                      <w14:nvContentPartPr>
                        <w14:cNvContentPartPr/>
                      </w14:nvContentPartPr>
                      <w14:xfrm>
                        <a:off x="0" y="0"/>
                        <a:ext cx="1693540" cy="706120"/>
                      </w14:xfrm>
                    </w14:contentPart>
                  </a:graphicData>
                </a:graphic>
              </wp:anchor>
            </w:drawing>
          </mc:Choice>
          <mc:Fallback xmlns:arto="http://schemas.microsoft.com/office/word/2006/arto">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57"/>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58">
                      <w14:nvContentPartPr>
                        <w14:cNvContentPartPr/>
                      </w14:nvContentPartPr>
                      <w14:xfrm>
                        <a:off x="0" y="0"/>
                        <a:ext cx="2939760" cy="198360"/>
                      </w14:xfrm>
                    </w14:contentPart>
                  </a:graphicData>
                </a:graphic>
              </wp:anchor>
            </w:drawing>
          </mc:Choice>
          <mc:Fallback xmlns:arto="http://schemas.microsoft.com/office/word/2006/arto">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59"/>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60">
                      <w14:nvContentPartPr>
                        <w14:cNvContentPartPr/>
                      </w14:nvContentPartPr>
                      <w14:xfrm>
                        <a:off x="0" y="0"/>
                        <a:ext cx="273050" cy="275040"/>
                      </w14:xfrm>
                    </w14:contentPart>
                  </a:graphicData>
                </a:graphic>
              </wp:anchor>
            </w:drawing>
          </mc:Choice>
          <mc:Fallback xmlns:arto="http://schemas.microsoft.com/office/word/2006/arto">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61"/>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08E214DB" w:rsidR="009054CF" w:rsidRPr="009E67B1" w:rsidRDefault="00426D32" w:rsidP="00426D32">
      <w:pPr>
        <w:pStyle w:val="Descripcin"/>
        <w:rPr>
          <w:rFonts w:ascii="Calibri" w:hAnsi="Calibri" w:cs="Calibri"/>
          <w:lang w:val="en-US"/>
        </w:rPr>
      </w:pPr>
      <w:bookmarkStart w:id="143" w:name="_Ref81460881"/>
      <w:commentRangeStart w:id="144"/>
      <w:r>
        <w:t xml:space="preserve">Figure </w:t>
      </w:r>
      <w:r>
        <w:fldChar w:fldCharType="begin"/>
      </w:r>
      <w:r>
        <w:instrText>SEQ Figure \* ARABIC</w:instrText>
      </w:r>
      <w:r>
        <w:fldChar w:fldCharType="separate"/>
      </w:r>
      <w:r w:rsidR="00B91C36">
        <w:rPr>
          <w:noProof/>
        </w:rPr>
        <w:t>10</w:t>
      </w:r>
      <w:r>
        <w:fldChar w:fldCharType="end"/>
      </w:r>
      <w:bookmarkEnd w:id="143"/>
      <w:r>
        <w:t xml:space="preserve">. The classified </w:t>
      </w:r>
      <w:r w:rsidR="008A1901">
        <w:t xml:space="preserve">urban land-use </w:t>
      </w:r>
      <w:r>
        <w:t>map</w:t>
      </w:r>
      <w:r w:rsidR="008A1901">
        <w:t xml:space="preserve"> including hits</w:t>
      </w:r>
      <w:r w:rsidR="00C73D9A">
        <w:t>, misses, and false alarms</w:t>
      </w:r>
      <w:r w:rsidR="00BC77F3">
        <w:t>.</w:t>
      </w:r>
      <w:commentRangeEnd w:id="144"/>
      <w:r w:rsidR="00CC009B">
        <w:rPr>
          <w:rStyle w:val="Refdecomentario"/>
          <w:i w:val="0"/>
          <w:iCs w:val="0"/>
          <w:color w:val="auto"/>
        </w:rPr>
        <w:commentReference w:id="144"/>
      </w:r>
    </w:p>
    <w:p w14:paraId="0BDEF800" w14:textId="24C7F848" w:rsidR="00394A6D" w:rsidRDefault="00DE2512" w:rsidP="00625C38">
      <w:pPr>
        <w:pStyle w:val="Ttulo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2170C6C"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B91C36">
        <w:t xml:space="preserve">Figure </w:t>
      </w:r>
      <w:r w:rsidR="00B91C36">
        <w:rPr>
          <w:noProof/>
        </w:rPr>
        <w:t>11</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classified </w:t>
      </w:r>
      <w:r w:rsidR="007C3319">
        <w:rPr>
          <w:lang w:val="en-US"/>
        </w:rPr>
        <w:t xml:space="preserve">urban land-use </w:t>
      </w:r>
      <w:r w:rsidR="00313DF4">
        <w:rPr>
          <w:lang w:val="en-US"/>
        </w:rPr>
        <w:t>map were</w:t>
      </w:r>
      <w:r w:rsidR="00722240">
        <w:rPr>
          <w:lang w:val="en-US"/>
        </w:rPr>
        <w:t xml:space="preserve"> </w:t>
      </w:r>
      <w:commentRangeStart w:id="145"/>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145"/>
      <w:r w:rsidR="007C3319">
        <w:rPr>
          <w:rStyle w:val="Refdecomentario"/>
        </w:rPr>
        <w:commentReference w:id="145"/>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96DAC541-7B7A-43D3-8B79-37D633B846F1}">
                          <asvg:svgBlip xmlns:asvg="http://schemas.microsoft.com/office/drawing/2016/SVG/main" r:embed="rId164"/>
                        </a:ext>
                      </a:extLst>
                    </a:blip>
                    <a:stretch>
                      <a:fillRect/>
                    </a:stretch>
                  </pic:blipFill>
                  <pic:spPr>
                    <a:xfrm>
                      <a:off x="0" y="0"/>
                      <a:ext cx="2871886" cy="2294470"/>
                    </a:xfrm>
                    <a:prstGeom prst="rect">
                      <a:avLst/>
                    </a:prstGeom>
                  </pic:spPr>
                </pic:pic>
              </a:graphicData>
            </a:graphic>
          </wp:inline>
        </w:drawing>
      </w:r>
    </w:p>
    <w:p w14:paraId="56A93314" w14:textId="68B480B5" w:rsidR="00C9171F" w:rsidRDefault="00007605" w:rsidP="00007605">
      <w:pPr>
        <w:pStyle w:val="Descripcin"/>
        <w:rPr>
          <w:rFonts w:ascii="Calibri" w:hAnsi="Calibri" w:cs="Calibri"/>
          <w:lang w:val="en-US"/>
        </w:rPr>
      </w:pPr>
      <w:bookmarkStart w:id="146" w:name="_Ref81460956"/>
      <w:r>
        <w:t xml:space="preserve">Figure </w:t>
      </w:r>
      <w:r>
        <w:fldChar w:fldCharType="begin"/>
      </w:r>
      <w:r>
        <w:instrText>SEQ Figure \* ARABIC</w:instrText>
      </w:r>
      <w:r>
        <w:fldChar w:fldCharType="separate"/>
      </w:r>
      <w:r w:rsidR="00B91C36">
        <w:rPr>
          <w:noProof/>
        </w:rPr>
        <w:t>11</w:t>
      </w:r>
      <w:r>
        <w:fldChar w:fldCharType="end"/>
      </w:r>
      <w:bookmarkEnd w:id="146"/>
      <w:r>
        <w:t>. The</w:t>
      </w:r>
      <w:r w:rsidR="00216B61">
        <w:t xml:space="preserve"> accuracy </w:t>
      </w:r>
      <w:r>
        <w:t>metrics for the</w:t>
      </w:r>
      <w:r w:rsidR="00216B61">
        <w:t xml:space="preserve"> classified urban land use </w:t>
      </w:r>
      <w:r>
        <w:t>map</w:t>
      </w:r>
      <w:r w:rsidR="00216B61">
        <w:t xml:space="preserve"> for </w:t>
      </w:r>
      <w:commentRangeStart w:id="147"/>
      <w:r w:rsidR="00216B61">
        <w:t>2018</w:t>
      </w:r>
      <w:commentRangeEnd w:id="147"/>
      <w:r w:rsidR="009E5C87">
        <w:rPr>
          <w:rStyle w:val="Refdecomentario"/>
          <w:i w:val="0"/>
          <w:iCs w:val="0"/>
          <w:color w:val="auto"/>
        </w:rPr>
        <w:commentReference w:id="147"/>
      </w:r>
      <w:r w:rsidR="00BC77F3">
        <w:t>.</w:t>
      </w:r>
    </w:p>
    <w:p w14:paraId="71279E28" w14:textId="6A55B080"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B91C36">
        <w:t xml:space="preserve">Figure </w:t>
      </w:r>
      <w:r w:rsidR="00B91C36">
        <w:rPr>
          <w:noProof/>
        </w:rPr>
        <w:t>12</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148"/>
      <w:r w:rsidR="008E08A6">
        <w:rPr>
          <w:rFonts w:ascii="Calibri" w:hAnsi="Calibri" w:cs="Calibri"/>
          <w:lang w:val="en-US"/>
        </w:rPr>
        <w:t xml:space="preserve">The </w:t>
      </w:r>
      <w:commentRangeStart w:id="149"/>
      <w:r w:rsidR="008E08A6">
        <w:rPr>
          <w:rFonts w:ascii="Calibri" w:hAnsi="Calibri" w:cs="Calibri"/>
          <w:lang w:val="en-US"/>
        </w:rPr>
        <w:t xml:space="preserve">PN </w:t>
      </w:r>
      <w:commentRangeEnd w:id="149"/>
      <w:r w:rsidR="00065718">
        <w:rPr>
          <w:rStyle w:val="Refdecomentario"/>
        </w:rPr>
        <w:commentReference w:id="149"/>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 xml:space="preserve">the </w:t>
      </w:r>
      <w:commentRangeStart w:id="150"/>
      <w:r w:rsidR="00933D67">
        <w:rPr>
          <w:rFonts w:ascii="Calibri" w:hAnsi="Calibri" w:cs="Calibri"/>
          <w:lang w:val="en-US"/>
        </w:rPr>
        <w:t>LSI</w:t>
      </w:r>
      <w:commentRangeEnd w:id="148"/>
      <w:r w:rsidR="00280D7C">
        <w:rPr>
          <w:rStyle w:val="Refdecomentario"/>
        </w:rPr>
        <w:commentReference w:id="148"/>
      </w:r>
      <w:commentRangeEnd w:id="150"/>
      <w:r w:rsidR="009E5C87">
        <w:rPr>
          <w:rStyle w:val="Refdecomentario"/>
        </w:rPr>
        <w:commentReference w:id="150"/>
      </w:r>
      <w:r w:rsidR="00B44FD8">
        <w:rPr>
          <w:rFonts w:ascii="Calibri" w:hAnsi="Calibri" w:cs="Calibri"/>
          <w:lang w:val="en-US"/>
        </w:rPr>
        <w:t>.</w:t>
      </w:r>
    </w:p>
    <w:p w14:paraId="44947940" w14:textId="7A8D6F9F" w:rsidR="002022C0" w:rsidRDefault="007C36EF" w:rsidP="00D71802">
      <w:pPr>
        <w:keepNext/>
        <w:spacing w:after="0" w:line="276" w:lineRule="auto"/>
      </w:pPr>
      <w:commentRangeStart w:id="151"/>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152"/>
      <w:commentRangeStart w:id="153"/>
      <w:commentRangeEnd w:id="151"/>
      <w:r w:rsidR="00D81E95">
        <w:rPr>
          <w:rStyle w:val="Refdecomentario"/>
        </w:rPr>
        <w:commentReference w:id="151"/>
      </w:r>
      <w:commentRangeEnd w:id="152"/>
      <w:r>
        <w:rPr>
          <w:rStyle w:val="Refdecomentario"/>
        </w:rPr>
        <w:commentReference w:id="152"/>
      </w:r>
      <w:commentRangeEnd w:id="153"/>
      <w:r w:rsidR="00A52F1D">
        <w:rPr>
          <w:rStyle w:val="Refdecomentario"/>
        </w:rPr>
        <w:commentReference w:id="153"/>
      </w:r>
    </w:p>
    <w:p w14:paraId="207C69FE" w14:textId="210C02AE" w:rsidR="001642A6" w:rsidRPr="009E67B1" w:rsidRDefault="002022C0" w:rsidP="002022C0">
      <w:pPr>
        <w:pStyle w:val="Descripcin"/>
        <w:rPr>
          <w:rFonts w:ascii="Calibri" w:hAnsi="Calibri" w:cs="Calibri"/>
          <w:lang w:val="en-US"/>
        </w:rPr>
      </w:pPr>
      <w:bookmarkStart w:id="154" w:name="_Ref81461038"/>
      <w:r>
        <w:t xml:space="preserve">Figure </w:t>
      </w:r>
      <w:r>
        <w:fldChar w:fldCharType="begin"/>
      </w:r>
      <w:r>
        <w:instrText>SEQ Figure \* ARABIC</w:instrText>
      </w:r>
      <w:r>
        <w:fldChar w:fldCharType="separate"/>
      </w:r>
      <w:r w:rsidR="00B91C36">
        <w:rPr>
          <w:noProof/>
        </w:rPr>
        <w:t>12</w:t>
      </w:r>
      <w:r>
        <w:fldChar w:fldCharType="end"/>
      </w:r>
      <w:bookmarkEnd w:id="154"/>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7BE7A76A" w:rsidR="00394A6D" w:rsidRDefault="00DE2512" w:rsidP="00625C38">
      <w:pPr>
        <w:pStyle w:val="Ttulo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351A9B68" w:rsidR="00FC783D" w:rsidRPr="00FC783D" w:rsidRDefault="00FC783D" w:rsidP="00D71802">
      <w:pPr>
        <w:spacing w:line="276" w:lineRule="auto"/>
        <w:rPr>
          <w:lang w:val="en-US"/>
        </w:rPr>
      </w:pPr>
      <w:r>
        <w:rPr>
          <w:lang w:val="en-US"/>
        </w:rPr>
        <w:t xml:space="preserve">The historical </w:t>
      </w:r>
      <w:r w:rsidR="0088361B">
        <w:rPr>
          <w:lang w:val="en-US"/>
        </w:rPr>
        <w:t xml:space="preserve">area of </w:t>
      </w:r>
      <w:r>
        <w:rPr>
          <w:lang w:val="en-US"/>
        </w:rPr>
        <w:t>urban</w:t>
      </w:r>
      <w:r w:rsidR="008A2369">
        <w:rPr>
          <w:lang w:val="en-US"/>
        </w:rPr>
        <w:t xml:space="preserve"> development in the Nor</w:t>
      </w:r>
      <w:r>
        <w:rPr>
          <w:lang w:val="en-US"/>
        </w:rPr>
        <w:t>th China Plain showed a</w:t>
      </w:r>
      <w:r w:rsidR="0088361B">
        <w:rPr>
          <w:lang w:val="en-US"/>
        </w:rPr>
        <w:t>n</w:t>
      </w:r>
      <w:r>
        <w:rPr>
          <w:lang w:val="en-US"/>
        </w:rPr>
        <w:t xml:space="preserve">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B91C36">
        <w:t xml:space="preserve">Figure </w:t>
      </w:r>
      <w:r w:rsidR="00B91C36">
        <w:rPr>
          <w:noProof/>
        </w:rPr>
        <w:t>13</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155"/>
      <w:r>
        <w:rPr>
          <w:noProof/>
        </w:rPr>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6962D43E" w:rsidR="00394A6D" w:rsidRDefault="000630DC" w:rsidP="000630DC">
      <w:pPr>
        <w:pStyle w:val="Descripcin"/>
        <w:rPr>
          <w:rFonts w:ascii="Calibri" w:hAnsi="Calibri" w:cs="Calibri"/>
          <w:lang w:val="en-US"/>
        </w:rPr>
      </w:pPr>
      <w:bookmarkStart w:id="156" w:name="_Ref81461127"/>
      <w:commentRangeStart w:id="157"/>
      <w:r>
        <w:t xml:space="preserve">Figure </w:t>
      </w:r>
      <w:r>
        <w:fldChar w:fldCharType="begin"/>
      </w:r>
      <w:r>
        <w:instrText>SEQ Figure \* ARABIC</w:instrText>
      </w:r>
      <w:r>
        <w:fldChar w:fldCharType="separate"/>
      </w:r>
      <w:r w:rsidR="00B91C36">
        <w:rPr>
          <w:noProof/>
        </w:rPr>
        <w:t>13</w:t>
      </w:r>
      <w:r>
        <w:fldChar w:fldCharType="end"/>
      </w:r>
      <w:bookmarkEnd w:id="156"/>
      <w:r>
        <w:t>. The exponential regression on historical urban areas</w:t>
      </w:r>
      <w:r w:rsidR="00432AED">
        <w:rPr>
          <w:rFonts w:hint="eastAsia"/>
        </w:rPr>
        <w:t>.</w:t>
      </w:r>
      <w:commentRangeEnd w:id="157"/>
      <w:r w:rsidR="00D5257B">
        <w:rPr>
          <w:rStyle w:val="Refdecomentario"/>
          <w:i w:val="0"/>
          <w:iCs w:val="0"/>
          <w:color w:val="auto"/>
        </w:rPr>
        <w:commentReference w:id="157"/>
      </w:r>
      <w:commentRangeEnd w:id="155"/>
      <w:r w:rsidR="00B81576">
        <w:rPr>
          <w:rStyle w:val="Refdecomentario"/>
          <w:i w:val="0"/>
          <w:iCs w:val="0"/>
          <w:color w:val="auto"/>
        </w:rPr>
        <w:commentReference w:id="155"/>
      </w:r>
    </w:p>
    <w:p w14:paraId="5C40D46B" w14:textId="17CD7729"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B91C36">
        <w:t xml:space="preserve">Figure </w:t>
      </w:r>
      <w:r w:rsidR="00B91C36">
        <w:rPr>
          <w:noProof/>
        </w:rPr>
        <w:t>14</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proofErr w:type="spellStart"/>
      <w:r w:rsidR="00146FF7">
        <w:rPr>
          <w:rFonts w:ascii="Calibri" w:hAnsi="Calibri" w:cs="Calibri"/>
          <w:lang w:val="en-US"/>
        </w:rPr>
        <w:t>Du`Ling</w:t>
      </w:r>
      <w:proofErr w:type="spellEnd"/>
      <w:r w:rsidR="00146FF7">
        <w:rPr>
          <w:rFonts w:ascii="Calibri" w:hAnsi="Calibri" w:cs="Calibri"/>
          <w:lang w:val="en-US"/>
        </w:rPr>
        <w:t xml:space="preserve"> Xiang</w:t>
      </w:r>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proofErr w:type="spellStart"/>
      <w:r w:rsidR="00146FF7">
        <w:rPr>
          <w:rFonts w:ascii="Calibri" w:hAnsi="Calibri" w:cs="Calibri"/>
          <w:lang w:val="en-US"/>
        </w:rPr>
        <w:t>Qing`Liang`Dian</w:t>
      </w:r>
      <w:proofErr w:type="spellEnd"/>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FE1937">
        <w:rPr>
          <w:rFonts w:ascii="Calibri" w:hAnsi="Calibri" w:cs="Calibri"/>
          <w:lang w:val="en-US"/>
        </w:rPr>
        <w:t>Gao`Gou</w:t>
      </w:r>
      <w:proofErr w:type="spellEnd"/>
      <w:r w:rsidR="00FE1937">
        <w:rPr>
          <w:rFonts w:ascii="Calibri" w:hAnsi="Calibri" w:cs="Calibri"/>
          <w:lang w:val="en-US"/>
        </w:rPr>
        <w:t xml:space="preserve">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4E9DC28C" w:rsidR="00394A6D" w:rsidRDefault="00D066F3" w:rsidP="00D066F3">
      <w:pPr>
        <w:pStyle w:val="Descripcin"/>
      </w:pPr>
      <w:bookmarkStart w:id="158" w:name="_Ref81461192"/>
      <w:r>
        <w:t xml:space="preserve">Figure </w:t>
      </w:r>
      <w:r>
        <w:fldChar w:fldCharType="begin"/>
      </w:r>
      <w:r>
        <w:instrText>SEQ Figure \* ARABIC</w:instrText>
      </w:r>
      <w:r>
        <w:fldChar w:fldCharType="separate"/>
      </w:r>
      <w:r w:rsidR="00B91C36">
        <w:rPr>
          <w:noProof/>
        </w:rPr>
        <w:t>14</w:t>
      </w:r>
      <w:r>
        <w:fldChar w:fldCharType="end"/>
      </w:r>
      <w:bookmarkEnd w:id="158"/>
      <w:r>
        <w:t xml:space="preserve">. The </w:t>
      </w:r>
      <w:r w:rsidR="00713966">
        <w:t xml:space="preserve">predicted </w:t>
      </w:r>
      <w:r>
        <w:t>urban lands in 2030</w:t>
      </w:r>
      <w:r w:rsidR="00BC77F3">
        <w:t>.</w:t>
      </w:r>
    </w:p>
    <w:p w14:paraId="36A84DCD" w14:textId="0CDAE07C" w:rsidR="00631E0E" w:rsidRPr="003A40C8" w:rsidRDefault="00C60095" w:rsidP="003A40C8">
      <w:r>
        <w:lastRenderedPageBreak/>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B91C36">
        <w:t xml:space="preserve">Table </w:t>
      </w:r>
      <w:r w:rsidR="00B91C36">
        <w:rPr>
          <w:noProof/>
        </w:rPr>
        <w:t>3</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7461BB56" w:rsidR="00211FF8" w:rsidRDefault="00211FF8" w:rsidP="003A40C8">
      <w:pPr>
        <w:pStyle w:val="Descripcin"/>
        <w:keepNext/>
        <w:spacing w:after="0"/>
      </w:pPr>
      <w:bookmarkStart w:id="159" w:name="_Ref82635902"/>
      <w:r>
        <w:t xml:space="preserve">Table </w:t>
      </w:r>
      <w:r w:rsidR="00CC448C">
        <w:fldChar w:fldCharType="begin"/>
      </w:r>
      <w:r w:rsidR="00CC448C">
        <w:instrText xml:space="preserve"> SEQ Table \* ARABIC </w:instrText>
      </w:r>
      <w:r w:rsidR="00CC448C">
        <w:fldChar w:fldCharType="separate"/>
      </w:r>
      <w:r w:rsidR="00B91C36">
        <w:rPr>
          <w:noProof/>
        </w:rPr>
        <w:t>3</w:t>
      </w:r>
      <w:r w:rsidR="00CC448C">
        <w:rPr>
          <w:noProof/>
        </w:rPr>
        <w:fldChar w:fldCharType="end"/>
      </w:r>
      <w:bookmarkEnd w:id="159"/>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2614943A" w:rsidR="00641F77" w:rsidRPr="00EC5106" w:rsidRDefault="00DE2512" w:rsidP="00641F77">
      <w:pPr>
        <w:pStyle w:val="Ttulo1"/>
        <w:spacing w:line="276" w:lineRule="auto"/>
        <w:rPr>
          <w:rFonts w:asciiTheme="minorHAnsi" w:hAnsiTheme="minorHAnsi" w:cstheme="minorHAnsi"/>
          <w:lang w:val="en-US"/>
        </w:rPr>
      </w:pPr>
      <w:r>
        <w:rPr>
          <w:rFonts w:asciiTheme="minorHAnsi" w:hAnsiTheme="minorHAnsi" w:cstheme="minorHAnsi"/>
          <w:lang w:val="en-US"/>
        </w:rPr>
        <w:t>5</w:t>
      </w:r>
      <w:r w:rsidR="00641F77" w:rsidRPr="00EC5106">
        <w:rPr>
          <w:rFonts w:asciiTheme="minorHAnsi" w:hAnsiTheme="minorHAnsi" w:cstheme="minorHAnsi"/>
          <w:lang w:val="en-US"/>
        </w:rPr>
        <w:t>. Discussion</w:t>
      </w:r>
    </w:p>
    <w:p w14:paraId="4FF0F833" w14:textId="27B48047" w:rsidR="00527A2D" w:rsidRDefault="00DE2512" w:rsidP="00EC5106">
      <w:pPr>
        <w:pStyle w:val="Ttulo2"/>
        <w:rPr>
          <w:rFonts w:asciiTheme="minorHAnsi" w:hAnsiTheme="minorHAnsi" w:cstheme="minorHAnsi"/>
          <w:lang w:val="en-US"/>
        </w:rPr>
      </w:pPr>
      <w:r>
        <w:rPr>
          <w:rFonts w:asciiTheme="minorHAnsi" w:hAnsiTheme="minorHAnsi" w:cstheme="minorHAnsi"/>
          <w:lang w:val="en-US"/>
        </w:rPr>
        <w:t>5</w:t>
      </w:r>
      <w:r w:rsidR="00EC5106" w:rsidRPr="00EC5106">
        <w:rPr>
          <w:rFonts w:asciiTheme="minorHAnsi" w:hAnsiTheme="minorHAnsi" w:cstheme="minorHAnsi"/>
          <w:lang w:val="en-US"/>
        </w:rPr>
        <w:t xml:space="preserve">.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21D829F2" w:rsidR="00347E32" w:rsidRDefault="009255F5" w:rsidP="00D71802">
      <w:pPr>
        <w:spacing w:line="276" w:lineRule="auto"/>
        <w:rPr>
          <w:lang w:val="en-US"/>
        </w:rPr>
      </w:pPr>
      <w:commentRangeStart w:id="160"/>
      <w:r>
        <w:rPr>
          <w:lang w:val="en-US"/>
        </w:rPr>
        <w:t xml:space="preserve">The </w:t>
      </w:r>
      <w:r w:rsidR="00CD71CA">
        <w:rPr>
          <w:lang w:val="en-US"/>
        </w:rPr>
        <w:t>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lands near large cit</w:t>
      </w:r>
      <w:del w:id="161" w:author="RICHARD JAMES HEWITT" w:date="2021-11-09T11:20:00Z">
        <w:r w:rsidR="004F3A3A" w:rsidDel="00210381">
          <w:rPr>
            <w:lang w:val="en-US"/>
          </w:rPr>
          <w:delText>if</w:delText>
        </w:r>
      </w:del>
      <w:r w:rsidR="004F3A3A">
        <w:rPr>
          <w:lang w:val="en-US"/>
        </w:rPr>
        <w:t xml:space="preserve">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B91C36">
        <w:t xml:space="preserve">Figure </w:t>
      </w:r>
      <w:r w:rsidR="00B91C36">
        <w:rPr>
          <w:noProof/>
        </w:rPr>
        <w:t>9</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162"/>
      <w:proofErr w:type="spellStart"/>
      <w:r w:rsidR="00A835BB">
        <w:rPr>
          <w:rFonts w:ascii="Calibri" w:hAnsi="Calibri" w:cs="Calibri"/>
          <w:lang w:val="en-US"/>
        </w:rPr>
        <w:t>Qing`Liang`Dian</w:t>
      </w:r>
      <w:proofErr w:type="spellEnd"/>
      <w:r w:rsidR="00AA68E5">
        <w:rPr>
          <w:lang w:val="en-US"/>
        </w:rPr>
        <w:t xml:space="preserve"> </w:t>
      </w:r>
      <w:commentRangeEnd w:id="162"/>
      <w:r w:rsidR="009800E6">
        <w:rPr>
          <w:rStyle w:val="Refdecomentario"/>
        </w:rPr>
        <w:commentReference w:id="162"/>
      </w:r>
      <w:r w:rsidR="00AA68E5">
        <w:rPr>
          <w:lang w:val="en-US"/>
        </w:rPr>
        <w:t xml:space="preserve">was </w:t>
      </w:r>
      <w:r w:rsidR="00B01009">
        <w:rPr>
          <w:lang w:val="en-US"/>
        </w:rPr>
        <w:t xml:space="preserve">correctly predicted by the </w:t>
      </w:r>
      <w:r w:rsidR="00CD71CA">
        <w:rPr>
          <w:lang w:val="en-US"/>
        </w:rPr>
        <w:t>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433F3B">
        <w:rPr>
          <w:lang w:val="en-US"/>
        </w:rPr>
        <w:t>)</w:t>
      </w:r>
      <w:r w:rsidR="00D8132A">
        <w:rPr>
          <w:lang w:val="en-US"/>
        </w:rPr>
        <w:t>.</w:t>
      </w:r>
      <w:r w:rsidR="00CC0B26">
        <w:rPr>
          <w:lang w:val="en-US"/>
        </w:rPr>
        <w:t xml:space="preserve"> </w:t>
      </w:r>
      <w:commentRangeEnd w:id="160"/>
      <w:r w:rsidR="000265E6">
        <w:rPr>
          <w:rStyle w:val="Refdecomentario"/>
        </w:rPr>
        <w:commentReference w:id="160"/>
      </w:r>
    </w:p>
    <w:p w14:paraId="134F0DF6" w14:textId="5B15A852" w:rsidR="001C5EE1" w:rsidRDefault="00DE2512" w:rsidP="001C5EE1">
      <w:pPr>
        <w:pStyle w:val="Ttulo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w:t>
      </w:r>
      <w:commentRangeStart w:id="163"/>
      <w:r w:rsidR="001C5EE1">
        <w:rPr>
          <w:rFonts w:asciiTheme="minorHAnsi" w:hAnsiTheme="minorHAnsi" w:cstheme="minorHAnsi"/>
          <w:lang w:val="en-US"/>
        </w:rPr>
        <w:t xml:space="preserve">subjectivity </w:t>
      </w:r>
      <w:commentRangeEnd w:id="163"/>
      <w:r w:rsidR="00A04E0D">
        <w:rPr>
          <w:rStyle w:val="Refdecomentario"/>
          <w:rFonts w:asciiTheme="minorHAnsi" w:eastAsiaTheme="minorEastAsia" w:hAnsiTheme="minorHAnsi" w:cstheme="minorBidi"/>
          <w:color w:val="auto"/>
        </w:rPr>
        <w:commentReference w:id="163"/>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79C11C82" w:rsidR="00E02A8D" w:rsidRPr="00B22FC2" w:rsidRDefault="00E02A8D" w:rsidP="00E02A8D">
      <w:pPr>
        <w:spacing w:line="276" w:lineRule="auto"/>
        <w:rPr>
          <w:rFonts w:cstheme="minorHAnsi"/>
          <w:lang w:val="en-US"/>
        </w:rPr>
      </w:pPr>
      <w:r>
        <w:rPr>
          <w:lang w:val="en-US"/>
        </w:rPr>
        <w:t xml:space="preserve">The large-scale spatial patterns identified by the </w:t>
      </w:r>
      <w:r w:rsidR="00CD71CA">
        <w:rPr>
          <w:lang w:val="en-US"/>
        </w:rPr>
        <w:t>U-Net</w:t>
      </w:r>
      <w:r>
        <w:rPr>
          <w:lang w:val="en-US"/>
        </w:rPr>
        <w:t xml:space="preserve"> were hard to be captured by conventional CA models. </w:t>
      </w:r>
      <w:commentRangeStart w:id="164"/>
      <w:r>
        <w:rPr>
          <w:lang w:val="en-US"/>
        </w:rPr>
        <w:t>A large neighborhood is required for a CA model to incorporate information at a large scale</w:t>
      </w:r>
      <w:commentRangeEnd w:id="164"/>
      <w:r w:rsidR="00386F95">
        <w:rPr>
          <w:rStyle w:val="Refdecomentario"/>
        </w:rPr>
        <w:commentReference w:id="164"/>
      </w:r>
      <w:r>
        <w:rPr>
          <w:lang w:val="en-US"/>
        </w:rPr>
        <w:t xml:space="preserv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Pr>
              <w:noProof/>
              <w:lang w:val="en-US"/>
            </w:rPr>
            <w:fldChar w:fldCharType="separate"/>
          </w:r>
          <w:r w:rsidR="001566B7">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Pr>
              <w:noProof/>
              <w:lang w:val="en-US"/>
            </w:rPr>
            <w:fldChar w:fldCharType="separate"/>
          </w:r>
          <w:r w:rsidR="001566B7">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Pr>
              <w:noProof/>
              <w:lang w:val="en-US"/>
            </w:rPr>
            <w:fldChar w:fldCharType="separate"/>
          </w:r>
          <w:r w:rsidR="001566B7">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Pr>
              <w:noProof/>
              <w:lang w:val="en-US"/>
            </w:rPr>
            <w:fldChar w:fldCharType="separate"/>
          </w:r>
          <w:r w:rsidR="001566B7">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w:t>
      </w:r>
      <w:r w:rsidR="00CD71CA">
        <w:rPr>
          <w:rFonts w:cstheme="minorHAnsi"/>
          <w:lang w:val="en-US"/>
        </w:rPr>
        <w:t>U-Net</w:t>
      </w:r>
      <w:r>
        <w:rPr>
          <w:rFonts w:cstheme="minorHAnsi"/>
          <w:lang w:val="en-US"/>
        </w:rPr>
        <w:t xml:space="preserve"> is capable of ingesting more extensive information </w:t>
      </w:r>
      <w:commentRangeStart w:id="165"/>
      <w:r>
        <w:rPr>
          <w:rFonts w:cstheme="minorHAnsi"/>
          <w:lang w:val="en-US"/>
        </w:rPr>
        <w:t>than conventional CA models</w:t>
      </w:r>
      <w:commentRangeEnd w:id="165"/>
      <w:r>
        <w:rPr>
          <w:rStyle w:val="Refdecomentario"/>
        </w:rPr>
        <w:commentReference w:id="165"/>
      </w:r>
      <w:r>
        <w:rPr>
          <w:rFonts w:cstheme="minorHAnsi"/>
          <w:lang w:val="en-US"/>
        </w:rPr>
        <w:t xml:space="preserve">, enabling the urban development to be simulated with more refined spatial </w:t>
      </w:r>
      <w:commentRangeStart w:id="166"/>
      <w:r>
        <w:rPr>
          <w:rFonts w:cstheme="minorHAnsi"/>
          <w:lang w:val="en-US"/>
        </w:rPr>
        <w:t>configurations</w:t>
      </w:r>
      <w:commentRangeEnd w:id="166"/>
      <w:r w:rsidR="00AB489D">
        <w:rPr>
          <w:rStyle w:val="Refdecomentario"/>
        </w:rPr>
        <w:commentReference w:id="166"/>
      </w:r>
      <w:r>
        <w:rPr>
          <w:rFonts w:cstheme="minorHAnsi"/>
          <w:lang w:val="en-US"/>
        </w:rPr>
        <w:t xml:space="preserve">. </w:t>
      </w:r>
    </w:p>
    <w:p w14:paraId="4DA1BB98" w14:textId="4FE86774"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w:t>
      </w:r>
      <w:commentRangeStart w:id="167"/>
      <w:r w:rsidR="00037664">
        <w:rPr>
          <w:lang w:val="en-US"/>
        </w:rPr>
        <w:t xml:space="preserve">unattained </w:t>
      </w:r>
      <w:r w:rsidR="00B50740">
        <w:rPr>
          <w:lang w:val="en-US"/>
        </w:rPr>
        <w:t xml:space="preserve">process </w:t>
      </w:r>
      <w:commentRangeEnd w:id="167"/>
      <w:r w:rsidR="00B16E4F">
        <w:rPr>
          <w:rStyle w:val="Refdecomentario"/>
        </w:rPr>
        <w:commentReference w:id="167"/>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commentRangeStart w:id="168"/>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WZmaWxpYXRpb24iOiJDb2xsZWdlIG9mIFN1cnZleWluZyBhbmQgR2VvLUluZm9ybWF0aWNzLCBUb25namkgVW5pdmVyc2l0eSwgU2hhbmdoYWksIENoaW5hIi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1566B7">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mZmlsaWF0aW9uIjoiQ29sbGVnZSBvZiBTdXJ2ZXlpbmcgYW5kIEdlby1JbmZvcm1hdGljcywgVG9uZ2ppIFVuaXZlcnNpdHksIFNoYW5naGFpLCBDaGluYSI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yOVQxMzozOT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1566B7">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w:t>
      </w:r>
      <w:commentRangeEnd w:id="168"/>
      <w:r w:rsidR="00B16E4F">
        <w:rPr>
          <w:rStyle w:val="Refdecomentario"/>
        </w:rPr>
        <w:commentReference w:id="168"/>
      </w:r>
      <w:r w:rsidR="0073509D">
        <w:rPr>
          <w:lang w:val="en-US"/>
        </w:rPr>
        <w:t xml:space="preserve">. </w:t>
      </w:r>
      <w:r w:rsidR="00F31FE1">
        <w:rPr>
          <w:lang w:val="en-US"/>
        </w:rPr>
        <w:t xml:space="preserve">Many </w:t>
      </w:r>
      <w:r w:rsidR="00FE46E0">
        <w:rPr>
          <w:lang w:val="en-US"/>
        </w:rPr>
        <w:t>studies determine</w:t>
      </w:r>
      <w:r w:rsidR="00281E59">
        <w:rPr>
          <w:lang w:val="en-US"/>
        </w:rPr>
        <w:t xml:space="preserve"> these </w:t>
      </w:r>
      <w:r w:rsidR="006B293B">
        <w:rPr>
          <w:lang w:val="en-US"/>
        </w:rPr>
        <w:lastRenderedPageBreak/>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5vdGVzIjoiUElJOiAgUzAyNjQ4Mzc3MTUzMDI3MTQi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yOVQxMzozOTox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m90ZXMiOiJKb3VybmFsIEFydGljbGVcclxuRGVjbGFyYXRpb24gb2YgY29tcGV0aW5nIGludGVyZXN0IFRoZSBhdXRob3JzIGRlY2xhcmUgbm8gY29uZmxpY3Qgb2YgaW50ZXJlc3RzLiI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hdGluZyI6MC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QcmF0eXVzaCIsIkxhc3ROYW1lIjoiVHJpcGF0aHkiLCJQcm90ZWN0ZWQiOmZhbHNlLCJTZXgiOjAsIkNyZWF0ZWRCeSI6Il9MZW5vdm8iLCJDcmVhdGVkT24iOiIyMDIxLTA5LTAyVDAxOjIxOjI3IiwiTW9kaWZpZWRCeSI6Il9MZW5vdm8iLCJJZCI6ImJmOGQxNjZmLTM4M2ItNDA2My1iNTFhLWIyMTE3ZmI5Mzk5ZiIsIk1vZGlmaWVkT24iOiIyMDIxLTA5LTAyVDAxOjIxOjI3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2l0aWVzLjIwMTkuMDEuMDIxIiwiVXJpU3RyaW5nIjoiaHR0cHM6Ly9kb2kub3JnLzEwLjEwMTYvai5jaXRpZXMuMjAxOS4wMS4wMj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1dLCJGb3JtYXR0ZWRUZXh0Ijp7IiRpZCI6IjM3IiwiQ291bnQiOjEsIlRleHRVbml0cyI6W3siJGlkIjoiMzgiLCJGb250U3R5bGUiOnsiJGlkIjoiMzkiLCJOZXV0cmFsIjp0cnVlfSwiUmVhZGluZ09yZGVyIjoxLCJUZXh0IjoiKE11c3RhZmEgZXQgYWwuIDIwMTc7IENoZW4gZXQgYWwuIDIwMjA7IFRyaXBhdGh5IGFuZCBLdW1hciAyMDE5KSJ9XX0sIlRhZyI6IkNpdGF2aVBsYWNlaG9sZGVyI2VmODA2OWQzLTI1ZDYtNDZkYS1iZWQxLTRmY2RkMzFiZGZmMCIsIlRleHQiOiIoTXVzdGFmYSBldCBhbC4gMjAxNzsgQ2hlbiBldCBhbC4gMjAyMDsgVHJpcGF0aHkgYW5kIEt1bWFyIDIwMTkpIiwiV0FJVmVyc2lvbiI6IjYuMTAuMC4wIn0=}</w:instrText>
          </w:r>
          <w:r w:rsidR="004C31BB">
            <w:rPr>
              <w:noProof/>
              <w:lang w:val="en-US"/>
            </w:rPr>
            <w:fldChar w:fldCharType="separate"/>
          </w:r>
          <w:r w:rsidR="001566B7">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169"/>
      <w:r w:rsidR="004770BA">
        <w:rPr>
          <w:lang w:val="en-US"/>
        </w:rPr>
        <w:t>leading</w:t>
      </w:r>
      <w:r w:rsidR="00AC598B">
        <w:rPr>
          <w:lang w:val="en-US"/>
        </w:rPr>
        <w:t xml:space="preserve"> to subjective biases</w:t>
      </w:r>
      <w:commentRangeEnd w:id="169"/>
      <w:r w:rsidR="007E3125">
        <w:rPr>
          <w:rStyle w:val="Refdecomentario"/>
        </w:rPr>
        <w:commentReference w:id="169"/>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m90ZXMiOiJQSUk6ICBTMDE5ODk3MTUyMTAwMDk2WCI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AyMDIwOyBZdSBldCBhbC4gMjAyMSkifV19LCJUYWciOiJDaXRhdmlQbGFjZWhvbGRlciMzMmI1MmJkNy01OGFkLTRkYTItYjk4ZS0yZDE0NjU5N2QxOGYiLCJUZXh0IjoiKFJvb2Rwb3NodGkgZXQgYWwuIDIwMjA7IFl1IGV0IGFsLiAyMDIxKSIsIldBSVZlcnNpb24iOiI2LjEwLjAuMCJ9}</w:instrText>
          </w:r>
          <w:r w:rsidR="00763914">
            <w:rPr>
              <w:noProof/>
              <w:lang w:val="en-US"/>
            </w:rPr>
            <w:fldChar w:fldCharType="separate"/>
          </w:r>
          <w:r w:rsidR="001566B7">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w:t>
      </w:r>
      <w:commentRangeStart w:id="170"/>
      <w:ins w:id="171" w:author="RICHARD JAMES HEWITT" w:date="2021-11-09T11:31:00Z">
        <w:r w:rsidR="00B16E4F">
          <w:rPr>
            <w:lang w:val="en-US"/>
          </w:rPr>
          <w:t>u</w:t>
        </w:r>
      </w:ins>
      <w:del w:id="172" w:author="RICHARD JAMES HEWITT" w:date="2021-11-09T11:31:00Z">
        <w:r w:rsidR="00C46E87" w:rsidDel="00B16E4F">
          <w:rPr>
            <w:lang w:val="en-US"/>
          </w:rPr>
          <w:delText>i</w:delText>
        </w:r>
      </w:del>
      <w:r w:rsidR="00C46E87">
        <w:rPr>
          <w:lang w:val="en-US"/>
        </w:rPr>
        <w:t xml:space="preserve">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commentRangeEnd w:id="170"/>
      <w:r w:rsidR="00B16E4F">
        <w:rPr>
          <w:rStyle w:val="Refdecomentario"/>
        </w:rPr>
        <w:commentReference w:id="170"/>
      </w:r>
    </w:p>
    <w:p w14:paraId="0343376C" w14:textId="679A0E8F" w:rsidR="002D1AE3" w:rsidRDefault="002D1AE3" w:rsidP="00D71802">
      <w:pPr>
        <w:spacing w:line="276" w:lineRule="auto"/>
        <w:rPr>
          <w:rFonts w:cstheme="minorHAnsi"/>
          <w:lang w:val="en-US"/>
        </w:rPr>
      </w:pPr>
    </w:p>
    <w:p w14:paraId="27297062" w14:textId="4E06E56F" w:rsidR="001C5EE1" w:rsidRDefault="00DE2512" w:rsidP="001C5EE1">
      <w:pPr>
        <w:pStyle w:val="Ttulo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3</w:t>
      </w:r>
      <w:r w:rsidR="001C5EE1"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ins w:id="173" w:author="RICHARD JAMES HEWITT" w:date="2021-11-09T11:35:00Z">
        <w:r w:rsidR="006D2AF9">
          <w:rPr>
            <w:rFonts w:asciiTheme="minorHAnsi" w:hAnsiTheme="minorHAnsi" w:cstheme="minorHAnsi"/>
            <w:lang w:val="en-US"/>
          </w:rPr>
          <w:t>ness</w:t>
        </w:r>
      </w:ins>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0A45D271" w:rsidR="00DB05F4"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ZmZpbGlhdGlvbiI6IkNvbGxlZ2Ugb2YgTWFyaW5lIFNjaWVuY2VzIFNoYW5naGFpIE9jZWFuIFVuaXZlcnNpdHkgU2hhbmdoYWkgQ2hpbmFcclxuQ29sbGVnZSBvZiBTdXJ2ZXlpbmcgYW5kIEdlb+KAkEluZm9ybWF0aWNzIFRvbmdqaSBVbml2ZXJzaXR5IFNoYW5naGFpIENoaW5hXHJcblRoZSBTaGFuZ2hhaSBLZXkgTGFib3JhdG9yeSBvZiBTcGFjZSBNYXBwaW5nIGFuZCBSZW1vdGUgU2Vuc2luZyBmb3IgUGxhbmV0YXJ5IEV4cGxvcmF0aW9uIFRvbmdqaSBVbml2ZXJzaXR5IFNoYW5naGFpIENoaW5hIi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jlUMTM6Mzk6MT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EwLjAuMCJ9}</w:instrText>
          </w:r>
          <w:r w:rsidR="00BF34F9">
            <w:rPr>
              <w:noProof/>
              <w:lang w:val="en-US"/>
            </w:rPr>
            <w:fldChar w:fldCharType="separate"/>
          </w:r>
          <w:r w:rsidR="001566B7">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S0yOVQxMzozOTox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1566B7">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MzgsIlJhbmdlTGVuZ3RoIjoyMywiUmVmZXJlbmNlSWQiOiI1MjRiNmExYy04MTUxLTQzMjQtYWJkYi0yYjk0N2RhYzExZWYiLCJSZWZlcmVuY2UiOnsiJGlkIjoiND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1566B7">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EwLjAuMCJ9}</w:instrText>
          </w:r>
          <w:r w:rsidR="00AA4F5F">
            <w:rPr>
              <w:noProof/>
              <w:lang w:val="en-US"/>
            </w:rPr>
            <w:fldChar w:fldCharType="separate"/>
          </w:r>
          <w:r w:rsidR="001566B7">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B91C36">
        <w:t xml:space="preserve">Figure </w:t>
      </w:r>
      <w:r w:rsidR="00B91C36">
        <w:rPr>
          <w:noProof/>
        </w:rPr>
        <w:t>12</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B91C36">
        <w:t xml:space="preserve">Figure </w:t>
      </w:r>
      <w:r w:rsidR="00B91C36">
        <w:rPr>
          <w:noProof/>
        </w:rPr>
        <w:t>10</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B91C36">
        <w:t xml:space="preserve">Figure </w:t>
      </w:r>
      <w:r w:rsidR="00B91C36">
        <w:rPr>
          <w:noProof/>
        </w:rPr>
        <w:t>13</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Ob3RlcyI6IlBJSTogIFMwMTk4OTcxNTE5MzAzOTI4IiwiT3JnYW5pemF0aW9ucyI6W10sIk90aGVyc0ludm9sdmVkIjpbXSwiUGFnZVJhbmdlIjoiPHNwPlxyXG4gIDxuPjEwMTQ1OTwvbj5cclxuICA8aW4+dHJ1ZTwvaW4+XHJcbiAgPG9zPjEwMTQ1OTwvb3M+XHJcbiAgPHBzPjEwMTQ1OTwvcHM+XHJcbjwvc3A+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jlUMTM6Mzk6MT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yZWYiOiIxNCJ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Ob3RlcyI6IlBJSTogIFMwMTk4OTcxNTE3MzAyMjYw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w:instrText>
          </w:r>
          <w:r w:rsidR="00EF4BED" w:rsidRPr="00501831">
            <w:rPr>
              <w:noProof/>
              <w:lang w:val="es-ES"/>
              <w:rPrChange w:id="174" w:author="RICHARD JAMES HEWITT" w:date="2021-10-03T12:18:00Z">
                <w:rPr>
                  <w:noProof/>
                  <w:lang w:val="en-US"/>
                </w:rPr>
              </w:rPrChange>
            </w:rPr>
            <w:instrText>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1566B7" w:rsidRPr="00501831">
            <w:rPr>
              <w:noProof/>
              <w:lang w:val="es-ES"/>
              <w:rPrChange w:id="175" w:author="RICHARD JAMES HEWITT" w:date="2021-10-03T12:18:00Z">
                <w:rPr>
                  <w:noProof/>
                  <w:lang w:val="en-US"/>
                </w:rPr>
              </w:rPrChange>
            </w:rPr>
            <w:t>(Gao et al. 2020; Shafizadeh-Moghadam et al. 2017; Pérez-Molina et al. 2017)</w:t>
          </w:r>
          <w:r w:rsidR="00F9625D">
            <w:rPr>
              <w:noProof/>
              <w:lang w:val="en-US"/>
            </w:rPr>
            <w:fldChar w:fldCharType="end"/>
          </w:r>
        </w:sdtContent>
      </w:sdt>
      <w:r w:rsidR="0004752D" w:rsidRPr="00501831">
        <w:rPr>
          <w:lang w:val="es-ES"/>
          <w:rPrChange w:id="176" w:author="RICHARD JAMES HEWITT" w:date="2021-10-03T12:18:00Z">
            <w:rPr>
              <w:lang w:val="en-US"/>
            </w:rPr>
          </w:rPrChange>
        </w:rPr>
        <w:t>.</w:t>
      </w:r>
      <w:r w:rsidR="009308AA" w:rsidRPr="00501831">
        <w:rPr>
          <w:lang w:val="es-ES"/>
          <w:rPrChange w:id="177" w:author="RICHARD JAMES HEWITT" w:date="2021-10-03T12:18:00Z">
            <w:rPr>
              <w:lang w:val="en-US"/>
            </w:rPr>
          </w:rPrChange>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compared to conventional models.</w:t>
      </w:r>
    </w:p>
    <w:p w14:paraId="36DA846E" w14:textId="6944540C" w:rsidR="009425EE" w:rsidRDefault="00DE2512" w:rsidP="009425EE">
      <w:pPr>
        <w:pStyle w:val="Ttulo2"/>
        <w:rPr>
          <w:rFonts w:asciiTheme="minorHAnsi" w:hAnsiTheme="minorHAnsi" w:cstheme="minorHAnsi"/>
          <w:lang w:val="en-US"/>
        </w:rPr>
      </w:pPr>
      <w:r>
        <w:rPr>
          <w:rFonts w:asciiTheme="minorHAnsi" w:hAnsiTheme="minorHAnsi" w:cstheme="minorHAnsi"/>
          <w:lang w:val="en-US"/>
        </w:rPr>
        <w:t>5</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6527A656" w:rsidR="00991218" w:rsidRDefault="00426F54" w:rsidP="0040748A">
      <w:pPr>
        <w:rPr>
          <w:lang w:val="en-US"/>
        </w:rPr>
      </w:pPr>
      <w:commentRangeStart w:id="178"/>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B91C36">
        <w:t xml:space="preserve">Figure </w:t>
      </w:r>
      <w:r w:rsidR="00B91C36">
        <w:rPr>
          <w:noProof/>
        </w:rPr>
        <w:t>13</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w:t>
      </w:r>
      <w:r w:rsidR="00CD71CA">
        <w:rPr>
          <w:lang w:val="en-US"/>
        </w:rPr>
        <w:t>U-Net</w:t>
      </w:r>
      <w:r w:rsidR="00E101F6">
        <w:rPr>
          <w:lang w:val="en-US"/>
        </w:rPr>
        <w:t xml:space="preserve">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zIxOWNhNmRkLWZhOGYtNGU2ZS04MDQ2LTEyNzUxNDA3Y2Y1ZiIsIlRleHQiOiIoUWl1IDIwMjApIiwiV0FJVmVyc2lvbiI6IjYuMTAuMC4wIn0=}</w:instrText>
          </w:r>
          <w:r w:rsidR="008F7E2E">
            <w:rPr>
              <w:noProof/>
              <w:lang w:val="en-US"/>
            </w:rPr>
            <w:fldChar w:fldCharType="separate"/>
          </w:r>
          <w:r w:rsidR="001566B7">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proofErr w:type="spellStart"/>
      <w:r w:rsidR="00DC19F4">
        <w:rPr>
          <w:lang w:val="en-US"/>
        </w:rPr>
        <w:t>Qing`Liang`Dian</w:t>
      </w:r>
      <w:proofErr w:type="spellEnd"/>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xMC4wLjAifQ==}</w:instrText>
          </w:r>
          <w:r w:rsidR="00576A39">
            <w:rPr>
              <w:noProof/>
              <w:lang w:val="en-US"/>
            </w:rPr>
            <w:fldChar w:fldCharType="separate"/>
          </w:r>
          <w:r w:rsidR="001566B7">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CD71CA">
        <w:rPr>
          <w:lang w:val="en-US"/>
        </w:rPr>
        <w:t>U-Net</w:t>
      </w:r>
      <w:r w:rsidR="00397B5B">
        <w:rPr>
          <w:lang w:val="en-US"/>
        </w:rPr>
        <w:t xml:space="preserve">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B91C36">
        <w:t xml:space="preserve">Figure </w:t>
      </w:r>
      <w:r w:rsidR="00B91C36">
        <w:rPr>
          <w:noProof/>
        </w:rPr>
        <w:t>14</w:t>
      </w:r>
      <w:r w:rsidR="00262911">
        <w:rPr>
          <w:lang w:val="en-US"/>
        </w:rPr>
        <w:fldChar w:fldCharType="end"/>
      </w:r>
      <w:r w:rsidR="00262911">
        <w:rPr>
          <w:lang w:val="en-US"/>
        </w:rPr>
        <w:t>).</w:t>
      </w:r>
      <w:r w:rsidR="002A0FA6">
        <w:rPr>
          <w:lang w:val="en-US"/>
        </w:rPr>
        <w:t xml:space="preserve"> </w:t>
      </w:r>
      <w:commentRangeEnd w:id="178"/>
      <w:r w:rsidR="005210C8">
        <w:rPr>
          <w:rStyle w:val="Refdecomentario"/>
        </w:rPr>
        <w:commentReference w:id="178"/>
      </w:r>
    </w:p>
    <w:p w14:paraId="4AFF1522" w14:textId="4825618E" w:rsidR="009425EE" w:rsidRPr="00731CC3" w:rsidRDefault="00991218" w:rsidP="00CC0A16">
      <w:pPr>
        <w:rPr>
          <w:lang w:val="en-US"/>
        </w:rPr>
      </w:pPr>
      <w:commentRangeStart w:id="179"/>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Ob3RlcyI6IlBJSTogIFMxNDcwMTYwWDE4MzA0NzM0IiwiT3JnYW5pemF0aW9ucyI6W10sIk90aGVyc0ludm9sdmVkIjpbXSwiUGFnZVJhbmdlIjoiPHNwPlxyXG4gIDxuPjM0Mzwvbj5cclxuICA8aW4+dHJ1ZTwvaW4+XHJcbiAgPG9zPjM0Mzwvb3M+XHJcbiAgPHBzPjM0MzwvcHM+XHJcbjwvc3A+XHJcbjxlcD5cclxuICA8bj4zNTI8L24+XHJcbiAgPGluPnRydWU8L2luPlxyXG4gIDxvcz4zNTI8L29zPlxyXG4gIDxwcz4zNTI8L3BzPlxyXG48L2VwPlxyXG48b3M+MzQzLTM1Mj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xMC4wLjAifQ==}</w:instrText>
          </w:r>
          <w:r w:rsidR="00CD25B0">
            <w:rPr>
              <w:noProof/>
              <w:lang w:val="en-US"/>
            </w:rPr>
            <w:fldChar w:fldCharType="separate"/>
          </w:r>
          <w:r w:rsidR="001566B7">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YXRpbmciOjA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ciLCJNb2RpZmllZEJ5IjoiX0xlbm92byIsIklkIjoiMWYxZWMwM2QtNTFiMS00MGYzLWI3NDYtZDg1MmNjYjM2ODZl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WZW5rYXRlc2ggZXQgYWwuIDIwMTcpIn1dfSwiVGFnIjoiQ2l0YXZpUGxhY2Vob2xkZXIjMDkyYjEyZTAtMjg0MS00M2U2LWJiMDEtMDNmNDY3YTRhMjUwIiwiVGV4dCI6IihWZW5rYXRlc2ggZXQgYWwuIDIwMTcpIiwiV0FJVmVyc2lvbiI6IjYuMTAuMC4wIn0=}</w:instrText>
          </w:r>
          <w:r w:rsidR="00D20FC1">
            <w:rPr>
              <w:noProof/>
              <w:lang w:val="en-US"/>
            </w:rPr>
            <w:fldChar w:fldCharType="separate"/>
          </w:r>
          <w:r w:rsidR="001566B7">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MTAuMC4wIn0=}</w:instrText>
          </w:r>
          <w:r w:rsidR="0048373D">
            <w:rPr>
              <w:noProof/>
              <w:lang w:val="en-US"/>
            </w:rPr>
            <w:fldChar w:fldCharType="separate"/>
          </w:r>
          <w:r w:rsidR="001566B7">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zE0NjctODQ4OS4xMjM1MyIsIlVyaVN0cmluZyI6Imh0dHBzOi8vZG9pLm9yZy8xMC4xMTExLzE0NjctODQ4OS4xMjM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EwLjAuMCJ9}</w:instrText>
          </w:r>
          <w:r w:rsidR="00031D25">
            <w:rPr>
              <w:noProof/>
              <w:lang w:val="en-US"/>
            </w:rPr>
            <w:fldChar w:fldCharType="separate"/>
          </w:r>
          <w:r w:rsidR="001566B7">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m90ZXMiOiJQSUk6ICBTMDE5ODk3MTUxNzMwNTUyNSIsIk9yZ2FuaXphdGlvbnMiOltdLCJPdGhlcnNJbnZvbHZlZCI6W10sIlBhZ2VSYW5nZSI6IjxzcD5cclxuICA8bj4xODQ8L24+XHJcbiAgPGluPnRydWU8L2luPlxyXG4gIDxvcz4xODQ8L29zPlxyXG4gIDxwcz4xODQ8L3BzPlxyXG48L3NwPlxyXG48ZXA+XHJcbiAgPG4+MTkwPC9uPlxyXG4gIDxpbj50cnVlPC9pbj5cclxuICA8b3M+MTkwPC9vcz5cclxuICA8cHM+MTkwPC9wcz5cclxuPC9lcD5cclxuPG9zPjE4NC0xOTA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MTAuMC4wIn0=}</w:instrText>
          </w:r>
          <w:r w:rsidR="00752349">
            <w:rPr>
              <w:noProof/>
              <w:lang w:val="en-US"/>
            </w:rPr>
            <w:fldChar w:fldCharType="separate"/>
          </w:r>
          <w:r w:rsidR="001566B7">
            <w:rPr>
              <w:noProof/>
              <w:lang w:val="en-US"/>
            </w:rPr>
            <w:t>(Yao et al. 2019)</w:t>
          </w:r>
          <w:r w:rsidR="00752349">
            <w:rPr>
              <w:noProof/>
              <w:lang w:val="en-US"/>
            </w:rPr>
            <w:fldChar w:fldCharType="end"/>
          </w:r>
        </w:sdtContent>
      </w:sdt>
      <w:r w:rsidR="00F2103E">
        <w:rPr>
          <w:lang w:val="en-US"/>
        </w:rPr>
        <w:t xml:space="preserve">. </w:t>
      </w:r>
      <w:r w:rsidR="000A5B61">
        <w:rPr>
          <w:lang w:val="en-US"/>
        </w:rPr>
        <w:t xml:space="preserve">The </w:t>
      </w:r>
      <w:r w:rsidR="00CD71CA">
        <w:rPr>
          <w:lang w:val="en-US"/>
        </w:rPr>
        <w:t>U-Net</w:t>
      </w:r>
      <w:r w:rsidR="00F355F6">
        <w:rPr>
          <w:lang w:val="en-US"/>
        </w:rPr>
        <w:t xml:space="preserve"> </w:t>
      </w:r>
      <w:r w:rsidR="002608BC">
        <w:rPr>
          <w:lang w:val="en-US"/>
        </w:rPr>
        <w:t>captured the urban dynamic patterns</w:t>
      </w:r>
      <w:r w:rsidR="0004154A">
        <w:rPr>
          <w:lang w:val="en-US"/>
        </w:rPr>
        <w:t xml:space="preserve">, </w:t>
      </w:r>
      <w:r w:rsidR="0004154A">
        <w:rPr>
          <w:lang w:val="en-US"/>
        </w:rPr>
        <w:lastRenderedPageBreak/>
        <w:t xml:space="preserve">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179"/>
      <w:r w:rsidR="001D3490">
        <w:rPr>
          <w:rStyle w:val="Refdecomentario"/>
        </w:rPr>
        <w:commentReference w:id="179"/>
      </w:r>
    </w:p>
    <w:p w14:paraId="1A8A2547" w14:textId="63CE1481" w:rsidR="001C5EE1" w:rsidRPr="00EC5106" w:rsidRDefault="00DE2512" w:rsidP="001C5EE1">
      <w:pPr>
        <w:pStyle w:val="Ttulo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sidR="001C5EE1">
        <w:rPr>
          <w:rFonts w:asciiTheme="minorHAnsi" w:hAnsiTheme="minorHAnsi" w:cstheme="minorHAnsi"/>
          <w:lang w:val="en-US"/>
        </w:rPr>
        <w:t>Limitations and prospects</w:t>
      </w:r>
    </w:p>
    <w:p w14:paraId="28C14BEA" w14:textId="0C66FFD3" w:rsidR="001C5EE1" w:rsidRPr="001C5EE1" w:rsidRDefault="0046619C" w:rsidP="00D71802">
      <w:pPr>
        <w:spacing w:line="276" w:lineRule="auto"/>
        <w:rPr>
          <w:lang w:val="en-US"/>
        </w:rPr>
      </w:pPr>
      <w:commentRangeStart w:id="180"/>
      <w:r>
        <w:rPr>
          <w:lang w:val="en-US"/>
        </w:rPr>
        <w:t xml:space="preserve">This study </w:t>
      </w:r>
      <w:r w:rsidR="006A69B6">
        <w:rPr>
          <w:lang w:val="en-US"/>
        </w:rPr>
        <w:t>ha</w:t>
      </w:r>
      <w:r w:rsidR="00E91A3A">
        <w:rPr>
          <w:lang w:val="en-US"/>
        </w:rPr>
        <w:t xml:space="preserve">s two limitations. </w:t>
      </w:r>
      <w:commentRangeStart w:id="181"/>
      <w:r w:rsidR="00E91A3A">
        <w:rPr>
          <w:lang w:val="en-US"/>
        </w:rPr>
        <w:t xml:space="preserve">The first one is not including more driving factors in the simulation. </w:t>
      </w:r>
      <w:commentRangeEnd w:id="181"/>
      <w:r w:rsidR="006D2AF9">
        <w:rPr>
          <w:rStyle w:val="Refdecomentario"/>
        </w:rPr>
        <w:commentReference w:id="181"/>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ktMjlUMTM6Mzk6M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FE45A9">
            <w:rPr>
              <w:noProof/>
              <w:lang w:val="en-US"/>
            </w:rPr>
            <w:fldChar w:fldCharType="separate"/>
          </w:r>
          <w:r w:rsidR="001566B7">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CD71CA">
        <w:rPr>
          <w:lang w:val="en-US"/>
        </w:rPr>
        <w:t>U-Net</w:t>
      </w:r>
      <w:r w:rsidR="004B4476">
        <w:rPr>
          <w:lang w:val="en-US"/>
        </w:rPr>
        <w:t xml:space="preserve">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180"/>
      <w:r w:rsidR="00CE5E28">
        <w:rPr>
          <w:rStyle w:val="Refdecomentario"/>
        </w:rPr>
        <w:commentReference w:id="180"/>
      </w:r>
      <w:commentRangeStart w:id="182"/>
      <w:r w:rsidR="00F32798">
        <w:rPr>
          <w:lang w:val="en-US"/>
        </w:rPr>
        <w:t xml:space="preserve">The other limitation is </w:t>
      </w:r>
      <w:r w:rsidR="0061337D">
        <w:rPr>
          <w:lang w:val="en-US"/>
        </w:rPr>
        <w:t xml:space="preserve">that </w:t>
      </w:r>
      <w:r w:rsidR="00CD71CA">
        <w:rPr>
          <w:lang w:val="en-US"/>
        </w:rPr>
        <w:t>U-Net</w:t>
      </w:r>
      <w:r w:rsidR="0061337D">
        <w:rPr>
          <w:lang w:val="en-US"/>
        </w:rPr>
        <w:t xml:space="preserve">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 xml:space="preserve">to </w:t>
      </w:r>
      <w:r w:rsidR="00CD71CA">
        <w:rPr>
          <w:lang w:val="en-US"/>
        </w:rPr>
        <w:t>U-Net</w:t>
      </w:r>
      <w:r w:rsidR="00D31ADB">
        <w:rPr>
          <w:lang w:val="en-US"/>
        </w:rPr>
        <w:t>.</w:t>
      </w:r>
      <w:commentRangeEnd w:id="182"/>
      <w:r w:rsidR="00CB306C">
        <w:rPr>
          <w:rStyle w:val="Refdecomentario"/>
        </w:rPr>
        <w:commentReference w:id="182"/>
      </w:r>
    </w:p>
    <w:p w14:paraId="2AB2B35E" w14:textId="3624C570" w:rsidR="00451E1D" w:rsidRPr="00EC5106" w:rsidRDefault="00451E1D" w:rsidP="00451E1D">
      <w:pPr>
        <w:pStyle w:val="Ttulo1"/>
        <w:spacing w:line="276" w:lineRule="auto"/>
        <w:rPr>
          <w:rFonts w:asciiTheme="minorHAnsi" w:hAnsiTheme="minorHAnsi" w:cstheme="minorHAnsi"/>
          <w:lang w:val="en-US"/>
        </w:rPr>
      </w:pPr>
      <w:commentRangeStart w:id="183"/>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183"/>
      <w:r w:rsidR="00035108">
        <w:rPr>
          <w:rStyle w:val="Refdecomentario"/>
          <w:rFonts w:asciiTheme="minorHAnsi" w:eastAsiaTheme="minorEastAsia" w:hAnsiTheme="minorHAnsi" w:cstheme="minorBidi"/>
          <w:color w:val="auto"/>
        </w:rPr>
        <w:commentReference w:id="183"/>
      </w:r>
    </w:p>
    <w:p w14:paraId="76AB5D5B" w14:textId="3744368F" w:rsidR="001C5EE1" w:rsidRDefault="00B451F8" w:rsidP="00D71802">
      <w:pPr>
        <w:spacing w:line="276" w:lineRule="auto"/>
        <w:rPr>
          <w:lang w:val="en-US"/>
        </w:rPr>
      </w:pPr>
      <w:r>
        <w:rPr>
          <w:lang w:val="en-US"/>
        </w:rPr>
        <w:t xml:space="preserve">In this study, we </w:t>
      </w:r>
      <w:r w:rsidR="004024C2">
        <w:rPr>
          <w:lang w:val="en-US"/>
        </w:rPr>
        <w:t xml:space="preserve">applied the </w:t>
      </w:r>
      <w:r w:rsidR="00CD71CA">
        <w:rPr>
          <w:lang w:val="en-US"/>
        </w:rPr>
        <w:t>U-Net</w:t>
      </w:r>
      <w:r w:rsidR="004024C2">
        <w:rPr>
          <w:lang w:val="en-US"/>
        </w:rPr>
        <w:t xml:space="preserve">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3CE95E96" w:rsidR="00C824DB" w:rsidRPr="001C5EE1" w:rsidRDefault="00C966C2" w:rsidP="008879BD">
      <w:pPr>
        <w:spacing w:line="276" w:lineRule="auto"/>
        <w:rPr>
          <w:lang w:val="en-US"/>
        </w:rPr>
      </w:pPr>
      <w:r>
        <w:rPr>
          <w:lang w:val="en-US"/>
        </w:rPr>
        <w:t xml:space="preserve">The </w:t>
      </w:r>
      <w:r w:rsidR="00CD71CA">
        <w:rPr>
          <w:lang w:val="en-US"/>
        </w:rPr>
        <w:t>U-Net</w:t>
      </w:r>
      <w:r>
        <w:rPr>
          <w:lang w:val="en-US"/>
        </w:rPr>
        <w:t xml:space="preserve">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 xml:space="preserve">to </w:t>
      </w:r>
      <w:del w:id="184" w:author="RICHARD JAMES HEWITT" w:date="2021-11-09T11:40:00Z">
        <w:r w:rsidR="00383BD4" w:rsidDel="008A17EB">
          <w:rPr>
            <w:lang w:val="en-US"/>
          </w:rPr>
          <w:delText xml:space="preserve">be </w:delText>
        </w:r>
      </w:del>
      <w:r w:rsidR="00383BD4">
        <w:rPr>
          <w:lang w:val="en-US"/>
        </w:rPr>
        <w:t>retrieve</w:t>
      </w:r>
      <w:del w:id="185" w:author="RICHARD JAMES HEWITT" w:date="2021-11-09T11:40:00Z">
        <w:r w:rsidR="00383BD4" w:rsidDel="008A17EB">
          <w:rPr>
            <w:lang w:val="en-US"/>
          </w:rPr>
          <w:delText>d</w:delText>
        </w:r>
      </w:del>
      <w:r w:rsidR="00383BD4">
        <w:rPr>
          <w:lang w:val="en-US"/>
        </w:rPr>
        <w:t xml:space="preserve">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models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w:t>
      </w:r>
      <w:r w:rsidR="00CD71CA">
        <w:rPr>
          <w:lang w:val="en-US"/>
        </w:rPr>
        <w:t>U-Net</w:t>
      </w:r>
      <w:r w:rsidR="00D157D1">
        <w:rPr>
          <w:lang w:val="en-US"/>
        </w:rPr>
        <w:t xml:space="preserve">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w:t>
      </w:r>
      <w:r w:rsidR="00CD71CA">
        <w:rPr>
          <w:lang w:val="en-US"/>
        </w:rPr>
        <w:t>U-Net</w:t>
      </w:r>
      <w:r w:rsidR="00C02ACC">
        <w:rPr>
          <w:lang w:val="en-US"/>
        </w:rPr>
        <w:t xml:space="preserve">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 xml:space="preserve">he </w:t>
      </w:r>
      <w:r w:rsidR="00CD71CA">
        <w:rPr>
          <w:lang w:val="en-US"/>
        </w:rPr>
        <w:t>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 xml:space="preserve">CA models with DL </w:t>
      </w:r>
      <w:commentRangeStart w:id="186"/>
      <w:r w:rsidR="00D93871">
        <w:rPr>
          <w:lang w:val="en-US"/>
        </w:rPr>
        <w:t>technologies</w:t>
      </w:r>
      <w:commentRangeEnd w:id="186"/>
      <w:r w:rsidR="008A17EB">
        <w:rPr>
          <w:rStyle w:val="Refdecomentario"/>
        </w:rPr>
        <w:commentReference w:id="186"/>
      </w:r>
      <w:r w:rsidR="00D93871">
        <w:rPr>
          <w:lang w:val="en-US"/>
        </w:rPr>
        <w:t>.</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0A0D7B6D" w14:textId="77777777" w:rsidR="00A47A21" w:rsidRDefault="00733CB8" w:rsidP="00A47A21">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A47A21">
            <w:rPr>
              <w:lang w:val="en-US"/>
            </w:rPr>
            <w:t>Publication bibliography</w:t>
          </w:r>
        </w:p>
        <w:p w14:paraId="5120562D" w14:textId="77777777" w:rsidR="00A47A21" w:rsidRDefault="00A47A21" w:rsidP="00A47A21">
          <w:pPr>
            <w:pStyle w:val="CitaviBibliographyEntry"/>
            <w:rPr>
              <w:lang w:val="en-US"/>
            </w:rPr>
          </w:pPr>
          <w:bookmarkStart w:id="187" w:name="_CTVL0017f5c00f1889f40e19de23f6029125e8f"/>
          <w:r>
            <w:rPr>
              <w:lang w:val="en-US"/>
            </w:rPr>
            <w:t>Agarap, Abien Fred (2018): Deep Learning using Rectified Linear Units (ReLU).</w:t>
          </w:r>
        </w:p>
        <w:p w14:paraId="7424BD30" w14:textId="77777777" w:rsidR="00A47A21" w:rsidRDefault="00A47A21" w:rsidP="00A47A21">
          <w:pPr>
            <w:pStyle w:val="CitaviBibliographyEntry"/>
            <w:rPr>
              <w:lang w:val="en-US"/>
            </w:rPr>
          </w:pPr>
          <w:bookmarkStart w:id="188" w:name="_CTVL0017a337143abac4c508232a1a45b4b9278"/>
          <w:bookmarkEnd w:id="187"/>
          <w:r>
            <w:rPr>
              <w:lang w:val="en-US"/>
            </w:rPr>
            <w:t>Carneiro, Murillo G.; Oliveira, Gina M. B. (2013): Synchronous cellular automata-based scheduler initialized by heuristic and modeled by a pseudo-linear neighborhood. In</w:t>
          </w:r>
          <w:bookmarkEnd w:id="188"/>
          <w:r>
            <w:rPr>
              <w:lang w:val="en-US"/>
            </w:rPr>
            <w:t xml:space="preserve"> </w:t>
          </w:r>
          <w:r w:rsidRPr="00A47A21">
            <w:rPr>
              <w:i/>
              <w:lang w:val="en-US"/>
            </w:rPr>
            <w:t xml:space="preserve">Nat Comput </w:t>
          </w:r>
          <w:r w:rsidRPr="00A47A21">
            <w:rPr>
              <w:lang w:val="en-US"/>
            </w:rPr>
            <w:t>12 (3), pp. 339–351. DOI: 10.1007/s11047-013-9375-8.</w:t>
          </w:r>
        </w:p>
        <w:p w14:paraId="4C8A854B" w14:textId="77777777" w:rsidR="00A47A21" w:rsidRDefault="00A47A21" w:rsidP="00A47A21">
          <w:pPr>
            <w:pStyle w:val="CitaviBibliographyEntry"/>
            <w:rPr>
              <w:lang w:val="en-US"/>
            </w:rPr>
          </w:pPr>
          <w:bookmarkStart w:id="189" w:name="_CTVL001250dc257982d4e199e188c255ff0a758"/>
          <w:r>
            <w:rPr>
              <w:lang w:val="en-US"/>
            </w:rPr>
            <w:t xml:space="preserve">Chen, Shurui; Feng, Yongjiu; Tong, Xiaohua; Liu, Song; Xie, Huan; Gao, Chen; Lei, Zhenkun (2020): Modeling ESV losses caused by urban expansion using cellular automata and geographically </w:t>
          </w:r>
          <w:r>
            <w:rPr>
              <w:lang w:val="en-US"/>
            </w:rPr>
            <w:lastRenderedPageBreak/>
            <w:t>weighted regression. In</w:t>
          </w:r>
          <w:bookmarkEnd w:id="189"/>
          <w:r>
            <w:rPr>
              <w:lang w:val="en-US"/>
            </w:rPr>
            <w:t xml:space="preserve"> </w:t>
          </w:r>
          <w:r w:rsidRPr="00A47A21">
            <w:rPr>
              <w:i/>
              <w:lang w:val="en-US"/>
            </w:rPr>
            <w:t xml:space="preserve">The Science of the total environment </w:t>
          </w:r>
          <w:r w:rsidRPr="00A47A21">
            <w:rPr>
              <w:lang w:val="en-US"/>
            </w:rPr>
            <w:t>712, p. 136509. DOI: 10.1016/j.scitotenv.2020.136509.</w:t>
          </w:r>
        </w:p>
        <w:p w14:paraId="284C5C64" w14:textId="77777777" w:rsidR="00A47A21" w:rsidRDefault="00A47A21" w:rsidP="00A47A21">
          <w:pPr>
            <w:pStyle w:val="CitaviBibliographyEntry"/>
            <w:rPr>
              <w:lang w:val="en-US"/>
            </w:rPr>
          </w:pPr>
          <w:bookmarkStart w:id="190" w:name="_CTVL0016d8ff9c18d884edeabb3d941d91d49e9"/>
          <w:r>
            <w:rPr>
              <w:lang w:val="en-US"/>
            </w:rPr>
            <w:t>Clarke, Keith C.; Johnson, J. Michael (2020): Calibrating SLEUTH with big data: Projecting California's land use to 2100. In</w:t>
          </w:r>
          <w:bookmarkEnd w:id="190"/>
          <w:r>
            <w:rPr>
              <w:lang w:val="en-US"/>
            </w:rPr>
            <w:t xml:space="preserve"> </w:t>
          </w:r>
          <w:r w:rsidRPr="00A47A21">
            <w:rPr>
              <w:i/>
              <w:lang w:val="en-US"/>
            </w:rPr>
            <w:t xml:space="preserve">Computers, Environment and Urban Systems </w:t>
          </w:r>
          <w:r w:rsidRPr="00A47A21">
            <w:rPr>
              <w:lang w:val="en-US"/>
            </w:rPr>
            <w:t>83, p. 101525. DOI: 10.1016/j.compenvurbsys.2020.101525.</w:t>
          </w:r>
        </w:p>
        <w:p w14:paraId="30175349" w14:textId="77777777" w:rsidR="00A47A21" w:rsidRDefault="00A47A21" w:rsidP="00A47A21">
          <w:pPr>
            <w:pStyle w:val="CitaviBibliographyEntry"/>
            <w:rPr>
              <w:lang w:val="en-US"/>
            </w:rPr>
          </w:pPr>
          <w:bookmarkStart w:id="191" w:name="_CTVL00124e8853512214a409efde315216934e8"/>
          <w:r>
            <w:rPr>
              <w:lang w:val="en-US"/>
            </w:rPr>
            <w:t>Fan, Hao; Zhao, Chuanfeng; Yang, Yikun (2020): A comprehensive analysis of the spatio-temporal variation of urban air pollution in China during 2014–2018. In</w:t>
          </w:r>
          <w:bookmarkEnd w:id="191"/>
          <w:r>
            <w:rPr>
              <w:lang w:val="en-US"/>
            </w:rPr>
            <w:t xml:space="preserve"> </w:t>
          </w:r>
          <w:r w:rsidRPr="00A47A21">
            <w:rPr>
              <w:i/>
              <w:lang w:val="en-US"/>
            </w:rPr>
            <w:t xml:space="preserve">Atmospheric Environment </w:t>
          </w:r>
          <w:r w:rsidRPr="00A47A21">
            <w:rPr>
              <w:lang w:val="en-US"/>
            </w:rPr>
            <w:t>220, p. 117066. DOI: 10.1016/j.atmosenv.2019.117066.</w:t>
          </w:r>
        </w:p>
        <w:p w14:paraId="46EE45B7" w14:textId="77777777" w:rsidR="00A47A21" w:rsidRDefault="00A47A21" w:rsidP="00A47A21">
          <w:pPr>
            <w:pStyle w:val="CitaviBibliographyEntry"/>
            <w:rPr>
              <w:lang w:val="en-US"/>
            </w:rPr>
          </w:pPr>
          <w:bookmarkStart w:id="192" w:name="_CTVL0016e639c969b724a638e70088aafbaba95"/>
          <w:r>
            <w:rPr>
              <w:lang w:val="en-US"/>
            </w:rPr>
            <w:t>Fan, Peilei; Chen, Jiquan; Ouyang, Zutao; Groisman, Pavel; Loboda, Tatiana; Gutman, Garik et al. (2018): Urbanization and sustainability under transitional economies: a synthesis for Asian Russia. In</w:t>
          </w:r>
          <w:bookmarkEnd w:id="192"/>
          <w:r>
            <w:rPr>
              <w:lang w:val="en-US"/>
            </w:rPr>
            <w:t xml:space="preserve"> </w:t>
          </w:r>
          <w:r w:rsidRPr="00A47A21">
            <w:rPr>
              <w:i/>
              <w:lang w:val="en-US"/>
            </w:rPr>
            <w:t xml:space="preserve">Environ. Res. Lett. </w:t>
          </w:r>
          <w:r w:rsidRPr="00A47A21">
            <w:rPr>
              <w:lang w:val="en-US"/>
            </w:rPr>
            <w:t>13 (9), p. 95007. DOI: 10.1088/1748-9326/aadbf8.</w:t>
          </w:r>
        </w:p>
        <w:p w14:paraId="48A45D51" w14:textId="77777777" w:rsidR="00A47A21" w:rsidRDefault="00A47A21" w:rsidP="00A47A21">
          <w:pPr>
            <w:pStyle w:val="CitaviBibliographyEntry"/>
            <w:rPr>
              <w:lang w:val="en-US"/>
            </w:rPr>
          </w:pPr>
          <w:bookmarkStart w:id="193" w:name="_CTVL001d04deeac93d44887b95f53e551d2b387"/>
          <w:r>
            <w:rPr>
              <w:lang w:val="en-US"/>
            </w:rPr>
            <w:t>Feng, Yongjiu; Tong, Xiaohua (2020): A new cellular automata framework of urban growth modeling by incorporating statistical and heuristic methods. In</w:t>
          </w:r>
          <w:bookmarkEnd w:id="193"/>
          <w:r>
            <w:rPr>
              <w:lang w:val="en-US"/>
            </w:rPr>
            <w:t xml:space="preserve"> </w:t>
          </w:r>
          <w:r w:rsidRPr="00A47A21">
            <w:rPr>
              <w:i/>
              <w:lang w:val="en-US"/>
            </w:rPr>
            <w:t xml:space="preserve">International Journal of Geographical Information Science </w:t>
          </w:r>
          <w:r w:rsidRPr="00A47A21">
            <w:rPr>
              <w:lang w:val="en-US"/>
            </w:rPr>
            <w:t>34 (1), pp. 74–97. DOI: 10.1080/13658816.2019.1648813.</w:t>
          </w:r>
        </w:p>
        <w:p w14:paraId="6A9F3277" w14:textId="77777777" w:rsidR="00A47A21" w:rsidRDefault="00A47A21" w:rsidP="00A47A21">
          <w:pPr>
            <w:pStyle w:val="CitaviBibliographyEntry"/>
            <w:rPr>
              <w:lang w:val="en-US"/>
            </w:rPr>
          </w:pPr>
          <w:bookmarkStart w:id="194"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194"/>
          <w:r>
            <w:rPr>
              <w:lang w:val="en-US"/>
            </w:rPr>
            <w:t xml:space="preserve"> </w:t>
          </w:r>
          <w:r w:rsidRPr="00A47A21">
            <w:rPr>
              <w:i/>
              <w:lang w:val="en-US"/>
            </w:rPr>
            <w:t>Geocarto International</w:t>
          </w:r>
          <w:r w:rsidRPr="00A47A21">
            <w:rPr>
              <w:lang w:val="en-US"/>
            </w:rPr>
            <w:t>, pp. 1–16. DOI: 10.1080/10106049.2020.1723714.</w:t>
          </w:r>
        </w:p>
        <w:p w14:paraId="0B28A5F7" w14:textId="77777777" w:rsidR="00A47A21" w:rsidRDefault="00A47A21" w:rsidP="00A47A21">
          <w:pPr>
            <w:pStyle w:val="CitaviBibliographyEntry"/>
            <w:rPr>
              <w:lang w:val="en-US"/>
            </w:rPr>
          </w:pPr>
          <w:bookmarkStart w:id="195"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195"/>
          <w:r>
            <w:rPr>
              <w:lang w:val="en-US"/>
            </w:rPr>
            <w:t xml:space="preserve"> </w:t>
          </w:r>
          <w:r w:rsidRPr="00A47A21">
            <w:rPr>
              <w:i/>
              <w:lang w:val="en-US"/>
            </w:rPr>
            <w:t xml:space="preserve">Computers, Environment and Urban Systems </w:t>
          </w:r>
          <w:r w:rsidRPr="00A47A21">
            <w:rPr>
              <w:lang w:val="en-US"/>
            </w:rPr>
            <w:t>81, p. 101459. DOI: 10.1016/j.compenvurbsys.2020.101459.</w:t>
          </w:r>
        </w:p>
        <w:p w14:paraId="3E21566F" w14:textId="77777777" w:rsidR="00A47A21" w:rsidRDefault="00A47A21" w:rsidP="00A47A21">
          <w:pPr>
            <w:pStyle w:val="CitaviBibliographyEntry"/>
            <w:rPr>
              <w:lang w:val="en-US"/>
            </w:rPr>
          </w:pPr>
          <w:bookmarkStart w:id="196" w:name="_CTVL001262a848bdfc2419dbb87c5a765ec735e"/>
          <w:r>
            <w:rPr>
              <w:lang w:val="en-US"/>
            </w:rPr>
            <w:t>Gorelick, Noel; Hancher, Matt; Dixon, Mike; Ilyushchenko, Simon; Thau, David; Moore, Rebecca (2017): Google Earth Engine: Planetary-scale geospatial analysis for everyone. In</w:t>
          </w:r>
          <w:bookmarkEnd w:id="196"/>
          <w:r>
            <w:rPr>
              <w:lang w:val="en-US"/>
            </w:rPr>
            <w:t xml:space="preserve"> </w:t>
          </w:r>
          <w:r w:rsidRPr="00A47A21">
            <w:rPr>
              <w:i/>
              <w:lang w:val="en-US"/>
            </w:rPr>
            <w:t xml:space="preserve">Remote Sens Environ </w:t>
          </w:r>
          <w:r w:rsidRPr="00A47A21">
            <w:rPr>
              <w:lang w:val="en-US"/>
            </w:rPr>
            <w:t>202, pp. 18–27. DOI: 10.1016/j.rse.2017.06.031.</w:t>
          </w:r>
        </w:p>
        <w:p w14:paraId="149CF36D" w14:textId="77777777" w:rsidR="00A47A21" w:rsidRDefault="00A47A21" w:rsidP="00A47A21">
          <w:pPr>
            <w:pStyle w:val="CitaviBibliographyEntry"/>
            <w:rPr>
              <w:lang w:val="en-US"/>
            </w:rPr>
          </w:pPr>
          <w:bookmarkStart w:id="197" w:name="_CTVL001e7fa7217cc4740778b6b2e14c1785ee5"/>
          <w:r>
            <w:rPr>
              <w:lang w:val="en-US"/>
            </w:rPr>
            <w:t>Ji, Shunping; Wei, Shiqing; Lu, Meng (2019): A scale robust convolutional neural network for automatic building extraction from aerial and satellite imagery. In</w:t>
          </w:r>
          <w:bookmarkEnd w:id="197"/>
          <w:r>
            <w:rPr>
              <w:lang w:val="en-US"/>
            </w:rPr>
            <w:t xml:space="preserve"> </w:t>
          </w:r>
          <w:r w:rsidRPr="00A47A21">
            <w:rPr>
              <w:i/>
              <w:lang w:val="en-US"/>
            </w:rPr>
            <w:t xml:space="preserve">International Journal of Remote Sensing </w:t>
          </w:r>
          <w:r w:rsidRPr="00A47A21">
            <w:rPr>
              <w:lang w:val="en-US"/>
            </w:rPr>
            <w:t>40 (9), pp. 3308–3322. DOI: 10.1080/01431161.2018.1528024.</w:t>
          </w:r>
        </w:p>
        <w:p w14:paraId="7F10471A" w14:textId="77777777" w:rsidR="00A47A21" w:rsidRDefault="00A47A21" w:rsidP="00A47A21">
          <w:pPr>
            <w:pStyle w:val="CitaviBibliographyEntry"/>
            <w:rPr>
              <w:lang w:val="en-US"/>
            </w:rPr>
          </w:pPr>
          <w:bookmarkStart w:id="198" w:name="_CTVL0013d243002b2fb475f9a5d7804a934da6e"/>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198"/>
          <w:r>
            <w:rPr>
              <w:lang w:val="en-US"/>
            </w:rPr>
            <w:t xml:space="preserve"> </w:t>
          </w:r>
          <w:r w:rsidRPr="00A47A21">
            <w:rPr>
              <w:i/>
              <w:lang w:val="en-US"/>
            </w:rPr>
            <w:t xml:space="preserve">Environmental Challenges </w:t>
          </w:r>
          <w:r w:rsidRPr="00A47A21">
            <w:rPr>
              <w:lang w:val="en-US"/>
            </w:rPr>
            <w:t>4, p. 100084. DOI: 10.1016/j.envc.2021.100084.</w:t>
          </w:r>
        </w:p>
        <w:p w14:paraId="38F3BE19" w14:textId="77777777" w:rsidR="00A47A21" w:rsidRDefault="00A47A21" w:rsidP="00A47A21">
          <w:pPr>
            <w:pStyle w:val="CitaviBibliographyEntry"/>
            <w:rPr>
              <w:lang w:val="en-US"/>
            </w:rPr>
          </w:pPr>
          <w:bookmarkStart w:id="199" w:name="_CTVL00133065869e2274292b91a4cee7fb5659f"/>
          <w:r>
            <w:rPr>
              <w:lang w:val="en-US"/>
            </w:rPr>
            <w:t>Kapinchev, Konstantin; Bradu, Adrian; Barnes, Frederick; Podoleanu, Adrian (2015): GPU implementation of cross-correlation for image generation in real time, pp. 1–6. DOI: 10.1109/ICSPCS.2015.7391783.</w:t>
          </w:r>
        </w:p>
        <w:p w14:paraId="0D7A56DF" w14:textId="77777777" w:rsidR="00A47A21" w:rsidRDefault="00A47A21" w:rsidP="00A47A21">
          <w:pPr>
            <w:pStyle w:val="CitaviBibliographyEntry"/>
            <w:rPr>
              <w:lang w:val="en-US"/>
            </w:rPr>
          </w:pPr>
          <w:bookmarkStart w:id="200" w:name="_CTVL001f3cc61a19cc140ca88587e52a0346af7"/>
          <w:bookmarkEnd w:id="199"/>
          <w:r>
            <w:rPr>
              <w:lang w:val="en-US"/>
            </w:rPr>
            <w:t>Kipfer, Stefan (2018): Pushing the limits of urban research: Urbanization, pipelines and counter-colonial politics. In</w:t>
          </w:r>
          <w:bookmarkEnd w:id="200"/>
          <w:r>
            <w:rPr>
              <w:lang w:val="en-US"/>
            </w:rPr>
            <w:t xml:space="preserve"> </w:t>
          </w:r>
          <w:r w:rsidRPr="00A47A21">
            <w:rPr>
              <w:i/>
              <w:lang w:val="en-US"/>
            </w:rPr>
            <w:t xml:space="preserve">Environ Plan D </w:t>
          </w:r>
          <w:r w:rsidRPr="00A47A21">
            <w:rPr>
              <w:lang w:val="en-US"/>
            </w:rPr>
            <w:t>36 (3), pp. 474–493. DOI: 10.1177/0263775818758328.</w:t>
          </w:r>
        </w:p>
        <w:p w14:paraId="7A8B99E0" w14:textId="77777777" w:rsidR="00A47A21" w:rsidRDefault="00A47A21" w:rsidP="00A47A21">
          <w:pPr>
            <w:pStyle w:val="CitaviBibliographyEntry"/>
            <w:rPr>
              <w:lang w:val="en-US"/>
            </w:rPr>
          </w:pPr>
          <w:bookmarkStart w:id="201" w:name="_CTVL001dcc8cb9e58f243b9861e9e56d093d82c"/>
          <w:r>
            <w:rPr>
              <w:lang w:val="en-US"/>
            </w:rPr>
            <w:t>Krizhevsky, Alex; Sutskever, Ilya; Hinton, Geoffrey E. (2017): ImageNet classification with deep convolutional neural networks. In</w:t>
          </w:r>
          <w:bookmarkEnd w:id="201"/>
          <w:r>
            <w:rPr>
              <w:lang w:val="en-US"/>
            </w:rPr>
            <w:t xml:space="preserve"> </w:t>
          </w:r>
          <w:r w:rsidRPr="00A47A21">
            <w:rPr>
              <w:i/>
              <w:lang w:val="en-US"/>
            </w:rPr>
            <w:t xml:space="preserve">Commun. ACM </w:t>
          </w:r>
          <w:r w:rsidRPr="00A47A21">
            <w:rPr>
              <w:lang w:val="en-US"/>
            </w:rPr>
            <w:t>60 (6), pp. 84–90. DOI: 10.1145/3065386.</w:t>
          </w:r>
        </w:p>
        <w:p w14:paraId="502BC568" w14:textId="77777777" w:rsidR="00A47A21" w:rsidRDefault="00A47A21" w:rsidP="00A47A21">
          <w:pPr>
            <w:pStyle w:val="CitaviBibliographyEntry"/>
            <w:rPr>
              <w:lang w:val="en-US"/>
            </w:rPr>
          </w:pPr>
          <w:bookmarkStart w:id="202" w:name="_CTVL001dd0652f50a84406fa5f6c693c8a42b99"/>
          <w:r>
            <w:rPr>
              <w:lang w:val="en-US"/>
            </w:rPr>
            <w:t>Li, Xuecao; Gong, Peng; Le Yu; Hu, Tengyun (2017): A segment derived patch-based logistic cellular automata for urban growth modeling with heuristic rules. In</w:t>
          </w:r>
          <w:bookmarkEnd w:id="202"/>
          <w:r>
            <w:rPr>
              <w:lang w:val="en-US"/>
            </w:rPr>
            <w:t xml:space="preserve"> </w:t>
          </w:r>
          <w:r w:rsidRPr="00A47A21">
            <w:rPr>
              <w:i/>
              <w:lang w:val="en-US"/>
            </w:rPr>
            <w:t xml:space="preserve">Computers, Environment and Urban Systems </w:t>
          </w:r>
          <w:r w:rsidRPr="00A47A21">
            <w:rPr>
              <w:lang w:val="en-US"/>
            </w:rPr>
            <w:t>65, pp. 140–149. DOI: 10.1016/j.compenvurbsys.2017.06.001.</w:t>
          </w:r>
        </w:p>
        <w:p w14:paraId="4038638F" w14:textId="77777777" w:rsidR="00A47A21" w:rsidRDefault="00A47A21" w:rsidP="00A47A21">
          <w:pPr>
            <w:pStyle w:val="CitaviBibliographyEntry"/>
            <w:rPr>
              <w:lang w:val="en-US"/>
            </w:rPr>
          </w:pPr>
          <w:bookmarkStart w:id="203" w:name="_CTVL001c7545e84ae174e869e98fea9d4adb910"/>
          <w:r>
            <w:rPr>
              <w:lang w:val="en-US"/>
            </w:rPr>
            <w:lastRenderedPageBreak/>
            <w:t>Liu, Mingyue; Feng, Xiaolong; Wang, Sangui; Qiu, Huanguang (2020): China’s poverty alleviation over the last 40 years: successes and challenges. In</w:t>
          </w:r>
          <w:bookmarkEnd w:id="203"/>
          <w:r>
            <w:rPr>
              <w:lang w:val="en-US"/>
            </w:rPr>
            <w:t xml:space="preserve"> </w:t>
          </w:r>
          <w:r w:rsidRPr="00A47A21">
            <w:rPr>
              <w:i/>
              <w:lang w:val="en-US"/>
            </w:rPr>
            <w:t xml:space="preserve">Aust J Agric Resour Econ </w:t>
          </w:r>
          <w:r w:rsidRPr="00A47A21">
            <w:rPr>
              <w:lang w:val="en-US"/>
            </w:rPr>
            <w:t>64 (1), pp. 209–228. DOI: 10.1111/1467-8489.12353.</w:t>
          </w:r>
        </w:p>
        <w:p w14:paraId="721F697B" w14:textId="77777777" w:rsidR="00A47A21" w:rsidRDefault="00A47A21" w:rsidP="00A47A21">
          <w:pPr>
            <w:pStyle w:val="CitaviBibliographyEntry"/>
            <w:rPr>
              <w:lang w:val="en-US"/>
            </w:rPr>
          </w:pPr>
          <w:bookmarkStart w:id="204" w:name="_CTVL001ec32847920794dfc9617e448ffbe841f"/>
          <w:r>
            <w:rPr>
              <w:lang w:val="en-US"/>
            </w:rPr>
            <w:t>Liu, Yan; Batty, Michael; Wang, Siqin; Corcoran, Jonathan (2021): Modelling urban change with cellular automata: Contemporary issues and future research directions. In</w:t>
          </w:r>
          <w:bookmarkEnd w:id="204"/>
          <w:r>
            <w:rPr>
              <w:lang w:val="en-US"/>
            </w:rPr>
            <w:t xml:space="preserve"> </w:t>
          </w:r>
          <w:r w:rsidRPr="00A47A21">
            <w:rPr>
              <w:i/>
              <w:lang w:val="en-US"/>
            </w:rPr>
            <w:t xml:space="preserve">Progress in human geography </w:t>
          </w:r>
          <w:r w:rsidRPr="00A47A21">
            <w:rPr>
              <w:lang w:val="en-US"/>
            </w:rPr>
            <w:t>45 (1), pp. 3–24. DOI: 10.1177/0309132519895305.</w:t>
          </w:r>
        </w:p>
        <w:p w14:paraId="3E8C6DC2" w14:textId="77777777" w:rsidR="00A47A21" w:rsidRDefault="00A47A21" w:rsidP="00A47A21">
          <w:pPr>
            <w:pStyle w:val="CitaviBibliographyEntry"/>
            <w:rPr>
              <w:lang w:val="en-US"/>
            </w:rPr>
          </w:pPr>
          <w:bookmarkStart w:id="205" w:name="_CTVL00168b89d630e6d422694d0298cacb194ed"/>
          <w:r>
            <w:rPr>
              <w:lang w:val="en-US"/>
            </w:rPr>
            <w:t>Long, Jonathan; Shelhamer, Evan; Darrell, Trevor (2015): Fully convolutional networks for semantic segmentation, pp. 3431–3440. DOI: 10.1109/CVPR.2015.7298965.</w:t>
          </w:r>
        </w:p>
        <w:p w14:paraId="2FB4B11C" w14:textId="77777777" w:rsidR="00A47A21" w:rsidRDefault="00A47A21" w:rsidP="00A47A21">
          <w:pPr>
            <w:pStyle w:val="CitaviBibliographyEntry"/>
            <w:rPr>
              <w:lang w:val="en-US"/>
            </w:rPr>
          </w:pPr>
          <w:bookmarkStart w:id="206" w:name="_CTVL001f92b77262eb0440c82286e809d39512a"/>
          <w:bookmarkEnd w:id="205"/>
          <w:r>
            <w:rPr>
              <w:lang w:val="en-US"/>
            </w:rPr>
            <w:t>Lu, Debin; Xu, Jianhua; Yue, Wenze; Mao, Wanliu; Yang, Dongyang; Wang, Jinzhu (2020): Response of PM2.5 pollution to land use in China. In</w:t>
          </w:r>
          <w:bookmarkEnd w:id="206"/>
          <w:r>
            <w:rPr>
              <w:lang w:val="en-US"/>
            </w:rPr>
            <w:t xml:space="preserve"> </w:t>
          </w:r>
          <w:r w:rsidRPr="00A47A21">
            <w:rPr>
              <w:i/>
              <w:lang w:val="en-US"/>
            </w:rPr>
            <w:t xml:space="preserve">Journal of Cleaner Production </w:t>
          </w:r>
          <w:r w:rsidRPr="00A47A21">
            <w:rPr>
              <w:lang w:val="en-US"/>
            </w:rPr>
            <w:t>244, p. 118741. DOI: 10.1016/j.jclepro.2019.118741.</w:t>
          </w:r>
        </w:p>
        <w:p w14:paraId="43DA35A5" w14:textId="77777777" w:rsidR="00A47A21" w:rsidRDefault="00A47A21" w:rsidP="00A47A21">
          <w:pPr>
            <w:pStyle w:val="CitaviBibliographyEntry"/>
            <w:rPr>
              <w:lang w:val="en-US"/>
            </w:rPr>
          </w:pPr>
          <w:bookmarkStart w:id="207" w:name="_CTVL00108a15b148e534401bad7ec8a7d8a8c9d"/>
          <w:r>
            <w:rPr>
              <w:lang w:val="en-US"/>
            </w:rPr>
            <w:t>Mansour, Shawky; Al-Belushi, Mohammed; Al-Awadhi, Talal (2020): Monitoring land use and land cover changes in the mountainous cities of Oman using GIS and CA-Markov modelling techniques. In</w:t>
          </w:r>
          <w:bookmarkEnd w:id="207"/>
          <w:r>
            <w:rPr>
              <w:lang w:val="en-US"/>
            </w:rPr>
            <w:t xml:space="preserve"> </w:t>
          </w:r>
          <w:r w:rsidRPr="00A47A21">
            <w:rPr>
              <w:i/>
              <w:lang w:val="en-US"/>
            </w:rPr>
            <w:t xml:space="preserve">Land use policy </w:t>
          </w:r>
          <w:r w:rsidRPr="00A47A21">
            <w:rPr>
              <w:lang w:val="en-US"/>
            </w:rPr>
            <w:t>91, p. 104414. DOI: 10.1016/j.landusepol.2019.104414.</w:t>
          </w:r>
        </w:p>
        <w:p w14:paraId="570D67A4" w14:textId="77777777" w:rsidR="00A47A21" w:rsidRDefault="00A47A21" w:rsidP="00A47A21">
          <w:pPr>
            <w:pStyle w:val="CitaviBibliographyEntry"/>
            <w:rPr>
              <w:lang w:val="en-US"/>
            </w:rPr>
          </w:pPr>
          <w:bookmarkStart w:id="208" w:name="_CTVL001ce86057dd9e748b09465ec3575046582"/>
          <w:r>
            <w:rPr>
              <w:lang w:val="en-US"/>
            </w:rPr>
            <w:t>Murray, Naila; Perronnin, Florent (2014): Generalized Max Pooling.</w:t>
          </w:r>
        </w:p>
        <w:p w14:paraId="3DF6B1D0" w14:textId="77777777" w:rsidR="00A47A21" w:rsidRDefault="00A47A21" w:rsidP="00A47A21">
          <w:pPr>
            <w:pStyle w:val="CitaviBibliographyEntry"/>
            <w:rPr>
              <w:lang w:val="en-US"/>
            </w:rPr>
          </w:pPr>
          <w:bookmarkStart w:id="209" w:name="_CTVL0018e32eb4a56eb4c28a3db3f3e38e41e5e"/>
          <w:bookmarkEnd w:id="208"/>
          <w:r>
            <w:rPr>
              <w:lang w:val="en-US"/>
            </w:rPr>
            <w:t>Mustafa, Ahmed; Cools, Mario; Saadi, Ismaïl; Teller, Jacques (2017): Coupling agent-based, cellular automata and logistic regression into a hybrid urban expansion model (HUEM). In</w:t>
          </w:r>
          <w:bookmarkEnd w:id="209"/>
          <w:r>
            <w:rPr>
              <w:lang w:val="en-US"/>
            </w:rPr>
            <w:t xml:space="preserve"> </w:t>
          </w:r>
          <w:r w:rsidRPr="00A47A21">
            <w:rPr>
              <w:i/>
              <w:lang w:val="en-US"/>
            </w:rPr>
            <w:t xml:space="preserve">Land use policy </w:t>
          </w:r>
          <w:r w:rsidRPr="00A47A21">
            <w:rPr>
              <w:lang w:val="en-US"/>
            </w:rPr>
            <w:t>69, pp. 529–540. DOI: 10.1016/j.landusepol.2017.10.009.</w:t>
          </w:r>
        </w:p>
        <w:p w14:paraId="6ED17BF0" w14:textId="77777777" w:rsidR="00A47A21" w:rsidRDefault="00A47A21" w:rsidP="00A47A21">
          <w:pPr>
            <w:pStyle w:val="CitaviBibliographyEntry"/>
            <w:rPr>
              <w:lang w:val="en-US"/>
            </w:rPr>
          </w:pPr>
          <w:bookmarkStart w:id="210"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210"/>
          <w:r>
            <w:rPr>
              <w:lang w:val="en-US"/>
            </w:rPr>
            <w:t xml:space="preserve"> </w:t>
          </w:r>
          <w:r w:rsidRPr="00A47A21">
            <w:rPr>
              <w:i/>
              <w:lang w:val="en-US"/>
            </w:rPr>
            <w:t xml:space="preserve">Computers, Environment and Urban Systems </w:t>
          </w:r>
          <w:r w:rsidRPr="00A47A21">
            <w:rPr>
              <w:lang w:val="en-US"/>
            </w:rPr>
            <w:t>67, pp. 147–156. DOI: 10.1016/j.compenvurbsys.2017.09.009.</w:t>
          </w:r>
        </w:p>
        <w:p w14:paraId="2D0DF5BA" w14:textId="77777777" w:rsidR="00A47A21" w:rsidRDefault="00A47A21" w:rsidP="00A47A21">
          <w:pPr>
            <w:pStyle w:val="CitaviBibliographyEntry"/>
            <w:rPr>
              <w:lang w:val="en-US"/>
            </w:rPr>
          </w:pPr>
          <w:bookmarkStart w:id="211" w:name="_CTVL001ca0984bcf64b4449b1a252bcd87d7636"/>
          <w:r>
            <w:rPr>
              <w:lang w:val="en-US"/>
            </w:rPr>
            <w:t>National Bureau of Statistics of China (2019a): Announcement of the 2019 grain output. Beijing, China. Available online at http://www.gov.cn/xinwen/2019-12/07/content_5459250.htm, checked on 12/20/2020.</w:t>
          </w:r>
        </w:p>
        <w:p w14:paraId="2E7A7B24" w14:textId="77777777" w:rsidR="00A47A21" w:rsidRDefault="00A47A21" w:rsidP="00A47A21">
          <w:pPr>
            <w:pStyle w:val="CitaviBibliographyEntry"/>
            <w:rPr>
              <w:lang w:val="en-US"/>
            </w:rPr>
          </w:pPr>
          <w:bookmarkStart w:id="212" w:name="_CTVL001c35bf2e7c2534658b4761d0a31513e14"/>
          <w:bookmarkEnd w:id="211"/>
          <w:r>
            <w:rPr>
              <w:lang w:val="en-US"/>
            </w:rPr>
            <w:t>National Bureau of Statistics of China (2019b): China Statistical Yearbook. Beijing, China: China Statistics Press, checked on 11/6/2020.</w:t>
          </w:r>
        </w:p>
        <w:p w14:paraId="7AAFAE5E" w14:textId="77777777" w:rsidR="00A47A21" w:rsidRDefault="00A47A21" w:rsidP="00A47A21">
          <w:pPr>
            <w:pStyle w:val="CitaviBibliographyEntry"/>
            <w:rPr>
              <w:lang w:val="en-US"/>
            </w:rPr>
          </w:pPr>
          <w:bookmarkStart w:id="213" w:name="_CTVL0011c7f030141cf4d219d0117aed6b7c60a"/>
          <w:bookmarkEnd w:id="212"/>
          <w:r>
            <w:rPr>
              <w:lang w:val="en-US"/>
            </w:rPr>
            <w:t>Newland, Charles P.; Zecchin, Aaron C.; Maier, Holger R.; Newman, Jeffrey P.; van Delden, Hedwig (2018): Empirically derived method and software for semi-automatic calibration of Cellular Automata land-use models. In</w:t>
          </w:r>
          <w:bookmarkEnd w:id="213"/>
          <w:r>
            <w:rPr>
              <w:lang w:val="en-US"/>
            </w:rPr>
            <w:t xml:space="preserve"> </w:t>
          </w:r>
          <w:r w:rsidRPr="00A47A21">
            <w:rPr>
              <w:i/>
              <w:lang w:val="en-US"/>
            </w:rPr>
            <w:t xml:space="preserve">Environmental Modelling &amp; Software </w:t>
          </w:r>
          <w:r w:rsidRPr="00A47A21">
            <w:rPr>
              <w:lang w:val="en-US"/>
            </w:rPr>
            <w:t>108, pp. 208–239. DOI: 10.1016/j.envsoft.2018.07.013.</w:t>
          </w:r>
        </w:p>
        <w:p w14:paraId="41DB18E2" w14:textId="77777777" w:rsidR="00A47A21" w:rsidRDefault="00A47A21" w:rsidP="00A47A21">
          <w:pPr>
            <w:pStyle w:val="CitaviBibliographyEntry"/>
            <w:rPr>
              <w:lang w:val="en-US"/>
            </w:rPr>
          </w:pPr>
          <w:bookmarkStart w:id="214" w:name="_CTVL0012ee35f0a07014e2a81f037dca85be3a3"/>
          <w:r>
            <w:rPr>
              <w:lang w:val="en-US"/>
            </w:rPr>
            <w:t>Nezla, N. A.; Mithun Haridas, T. P.; Supriya, M. H. (2021): Semantic Segmentation of Underwater Images using UNet architecture based Deep Convolutional Encoder Decoder Model, pp. 28–33. DOI: 10.1109/ICACCS51430.2021.9441804.</w:t>
          </w:r>
        </w:p>
        <w:p w14:paraId="28A8F67B" w14:textId="77777777" w:rsidR="00A47A21" w:rsidRDefault="00A47A21" w:rsidP="00A47A21">
          <w:pPr>
            <w:pStyle w:val="CitaviBibliographyEntry"/>
            <w:rPr>
              <w:lang w:val="en-US"/>
            </w:rPr>
          </w:pPr>
          <w:bookmarkStart w:id="215" w:name="_CTVL001fd60c8239e0a414c8aca35d696548b2f"/>
          <w:bookmarkEnd w:id="214"/>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215"/>
          <w:r>
            <w:rPr>
              <w:lang w:val="en-US"/>
            </w:rPr>
            <w:t xml:space="preserve"> </w:t>
          </w:r>
          <w:r w:rsidRPr="00A47A21">
            <w:rPr>
              <w:i/>
              <w:lang w:val="en-US"/>
            </w:rPr>
            <w:t xml:space="preserve">Ecological Indicators </w:t>
          </w:r>
          <w:r w:rsidRPr="00A47A21">
            <w:rPr>
              <w:lang w:val="en-US"/>
            </w:rPr>
            <w:t>117, p. 106671. DOI: 10.1016/j.ecolind.2020.106671.</w:t>
          </w:r>
        </w:p>
        <w:p w14:paraId="6DACC15F" w14:textId="77777777" w:rsidR="00A47A21" w:rsidRDefault="00A47A21" w:rsidP="00A47A21">
          <w:pPr>
            <w:pStyle w:val="CitaviBibliographyEntry"/>
            <w:rPr>
              <w:lang w:val="en-US"/>
            </w:rPr>
          </w:pPr>
          <w:bookmarkStart w:id="216"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216"/>
          <w:r>
            <w:rPr>
              <w:lang w:val="en-US"/>
            </w:rPr>
            <w:t xml:space="preserve"> </w:t>
          </w:r>
          <w:r w:rsidRPr="00A47A21">
            <w:rPr>
              <w:i/>
              <w:lang w:val="en-US"/>
            </w:rPr>
            <w:t xml:space="preserve">Computers, Environment and Urban Systems </w:t>
          </w:r>
          <w:r w:rsidRPr="00A47A21">
            <w:rPr>
              <w:lang w:val="en-US"/>
            </w:rPr>
            <w:t>65, pp. 53–65. DOI: 10.1016/j.compenvurbsys.2017.04.013.</w:t>
          </w:r>
        </w:p>
        <w:p w14:paraId="5EE17556" w14:textId="77777777" w:rsidR="00A47A21" w:rsidRDefault="00A47A21" w:rsidP="00A47A21">
          <w:pPr>
            <w:pStyle w:val="CitaviBibliographyEntry"/>
            <w:rPr>
              <w:lang w:val="en-US"/>
            </w:rPr>
          </w:pPr>
          <w:bookmarkStart w:id="217" w:name="_CTVL00184631c7f32c147ae82930c0a00aa8fc2"/>
          <w:r>
            <w:rPr>
              <w:rFonts w:hint="eastAsia"/>
              <w:lang w:val="en-US"/>
            </w:rPr>
            <w:lastRenderedPageBreak/>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217"/>
          <w:r>
            <w:rPr>
              <w:rFonts w:hint="eastAsia"/>
              <w:lang w:val="en-US"/>
            </w:rPr>
            <w:t xml:space="preserve"> </w:t>
          </w:r>
          <w:r w:rsidRPr="00A47A21">
            <w:rPr>
              <w:i/>
              <w:lang w:val="en-US"/>
            </w:rPr>
            <w:t xml:space="preserve">Divers Distrib </w:t>
          </w:r>
          <w:r w:rsidRPr="00A47A21">
            <w:rPr>
              <w:lang w:val="en-US"/>
            </w:rPr>
            <w:t>27 (1), pp. 34–49. DOI: 10.1111/ddi.13169.</w:t>
          </w:r>
        </w:p>
        <w:p w14:paraId="2842C318" w14:textId="77777777" w:rsidR="00A47A21" w:rsidRDefault="00A47A21" w:rsidP="00A47A21">
          <w:pPr>
            <w:pStyle w:val="CitaviBibliographyEntry"/>
            <w:rPr>
              <w:lang w:val="en-US"/>
            </w:rPr>
          </w:pPr>
          <w:bookmarkStart w:id="218"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218"/>
          <w:r>
            <w:rPr>
              <w:lang w:val="en-US"/>
            </w:rPr>
            <w:t xml:space="preserve"> </w:t>
          </w:r>
          <w:r w:rsidRPr="00A47A21">
            <w:rPr>
              <w:i/>
              <w:lang w:val="en-US"/>
            </w:rPr>
            <w:t xml:space="preserve">Ann Reg Sci </w:t>
          </w:r>
          <w:r w:rsidRPr="00A47A21">
            <w:rPr>
              <w:lang w:val="en-US"/>
            </w:rPr>
            <w:t>42 (1), pp. 11–37. DOI: 10.1007/s00168-007-0138-2.</w:t>
          </w:r>
        </w:p>
        <w:p w14:paraId="37C8CBC8" w14:textId="77777777" w:rsidR="00A47A21" w:rsidRDefault="00A47A21" w:rsidP="00A47A21">
          <w:pPr>
            <w:pStyle w:val="CitaviBibliographyEntry"/>
            <w:rPr>
              <w:lang w:val="en-US"/>
            </w:rPr>
          </w:pPr>
          <w:bookmarkStart w:id="219" w:name="_CTVL00101bdb58274764bc8866451ab53b31ae1"/>
          <w:r>
            <w:rPr>
              <w:lang w:val="en-US"/>
            </w:rPr>
            <w:t>Pramanik, Suvamoy; Butsch, Carsten; Punia, Milap (2021): Post-liberal urban dynamics in India – The case of Gurugram, the ‘Millennium City’. In</w:t>
          </w:r>
          <w:bookmarkEnd w:id="219"/>
          <w:r>
            <w:rPr>
              <w:lang w:val="en-US"/>
            </w:rPr>
            <w:t xml:space="preserve"> </w:t>
          </w:r>
          <w:r w:rsidRPr="00A47A21">
            <w:rPr>
              <w:i/>
              <w:lang w:val="en-US"/>
            </w:rPr>
            <w:t xml:space="preserve">Remote Sensing Applications: Society and Environment </w:t>
          </w:r>
          <w:r w:rsidRPr="00A47A21">
            <w:rPr>
              <w:lang w:val="en-US"/>
            </w:rPr>
            <w:t>22, p. 100504. DOI: 10.1016/j.rsase.2021.100504.</w:t>
          </w:r>
        </w:p>
        <w:p w14:paraId="3448F80B" w14:textId="77777777" w:rsidR="00A47A21" w:rsidRDefault="00A47A21" w:rsidP="00A47A21">
          <w:pPr>
            <w:pStyle w:val="CitaviBibliographyEntry"/>
            <w:rPr>
              <w:lang w:val="en-US"/>
            </w:rPr>
          </w:pPr>
          <w:bookmarkStart w:id="220"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220"/>
          <w:r>
            <w:rPr>
              <w:lang w:val="en-US"/>
            </w:rPr>
            <w:t xml:space="preserve"> </w:t>
          </w:r>
          <w:r w:rsidRPr="00A47A21">
            <w:rPr>
              <w:i/>
              <w:lang w:val="en-US"/>
            </w:rPr>
            <w:t xml:space="preserve">The Science of the total environment </w:t>
          </w:r>
          <w:r w:rsidRPr="00A47A21">
            <w:rPr>
              <w:lang w:val="en-US"/>
            </w:rPr>
            <w:t>722, p. 137738. DOI: 10.1016/j.scitotenv.2020.137738.</w:t>
          </w:r>
        </w:p>
        <w:p w14:paraId="1D3E0424" w14:textId="77777777" w:rsidR="00A47A21" w:rsidRDefault="00A47A21" w:rsidP="00A47A21">
          <w:pPr>
            <w:pStyle w:val="CitaviBibliographyEntry"/>
            <w:rPr>
              <w:lang w:val="en-US"/>
            </w:rPr>
          </w:pPr>
          <w:bookmarkStart w:id="221" w:name="_CTVL001d593722c3d84452c8d7e39bbb23b0ead"/>
          <w:r>
            <w:rPr>
              <w:lang w:val="en-US"/>
            </w:rPr>
            <w:t>Qiu, Bingwen; Li, Haiwen; Tang, Zhenghong; Chen, Chongcheng; Berry, Joe (2020): How cropland losses shaped by unbalanced urbanization process? In</w:t>
          </w:r>
          <w:bookmarkEnd w:id="221"/>
          <w:r>
            <w:rPr>
              <w:lang w:val="en-US"/>
            </w:rPr>
            <w:t xml:space="preserve"> </w:t>
          </w:r>
          <w:r w:rsidRPr="00A47A21">
            <w:rPr>
              <w:i/>
              <w:lang w:val="en-US"/>
            </w:rPr>
            <w:t xml:space="preserve">Land use policy </w:t>
          </w:r>
          <w:r w:rsidRPr="00A47A21">
            <w:rPr>
              <w:lang w:val="en-US"/>
            </w:rPr>
            <w:t>96, p. 104715. DOI: 10.1016/j.landusepol.2020.104715.</w:t>
          </w:r>
        </w:p>
        <w:p w14:paraId="5E1B6837" w14:textId="77777777" w:rsidR="00A47A21" w:rsidRDefault="00A47A21" w:rsidP="00A47A21">
          <w:pPr>
            <w:pStyle w:val="CitaviBibliographyEntry"/>
            <w:rPr>
              <w:lang w:val="en-US"/>
            </w:rPr>
          </w:pPr>
          <w:bookmarkStart w:id="222" w:name="_CTVL001853f172ed5d24724b70849cecd312490"/>
          <w:r>
            <w:rPr>
              <w:lang w:val="en-US"/>
            </w:rPr>
            <w:t>Qiu, Xin (2020): China 40 years infrastructure construction. Singapore: Springer (Research series on the Chinese dream and China's development path, 2363-6866).</w:t>
          </w:r>
        </w:p>
        <w:p w14:paraId="748AA849" w14:textId="77777777" w:rsidR="00A47A21" w:rsidRDefault="00A47A21" w:rsidP="00A47A21">
          <w:pPr>
            <w:pStyle w:val="CitaviBibliographyEntry"/>
            <w:rPr>
              <w:lang w:val="en-US"/>
            </w:rPr>
          </w:pPr>
          <w:bookmarkStart w:id="223" w:name="_CTVL0013d8688b4afe94538bdae97647a22c77d"/>
          <w:bookmarkEnd w:id="222"/>
          <w:r>
            <w:rPr>
              <w:lang w:val="en-US"/>
            </w:rPr>
            <w:t>Reichstein, Markus; Camps-Valls, Gustau; Stevens, Bjorn; Jung, Martin; Denzler, Joachim; Carvalhais, Nuno; Prabhat (2019): Deep learning and process understanding for data-driven Earth system science. In</w:t>
          </w:r>
          <w:bookmarkEnd w:id="223"/>
          <w:r>
            <w:rPr>
              <w:lang w:val="en-US"/>
            </w:rPr>
            <w:t xml:space="preserve"> </w:t>
          </w:r>
          <w:r w:rsidRPr="00A47A21">
            <w:rPr>
              <w:i/>
              <w:lang w:val="en-US"/>
            </w:rPr>
            <w:t xml:space="preserve">Nature </w:t>
          </w:r>
          <w:r w:rsidRPr="00A47A21">
            <w:rPr>
              <w:lang w:val="en-US"/>
            </w:rPr>
            <w:t>566 (7743), pp. 195–204. DOI: 10.1038/s41586-019-0912-1.</w:t>
          </w:r>
        </w:p>
        <w:p w14:paraId="61FF51F8" w14:textId="77777777" w:rsidR="00A47A21" w:rsidRDefault="00A47A21" w:rsidP="00A47A21">
          <w:pPr>
            <w:pStyle w:val="CitaviBibliographyEntry"/>
            <w:rPr>
              <w:lang w:val="en-US"/>
            </w:rPr>
          </w:pPr>
          <w:bookmarkStart w:id="224" w:name="_CTVL00182ddfddeb0da4c408dbdf9e51c213a17"/>
          <w:r>
            <w:rPr>
              <w:lang w:val="en-US"/>
            </w:rPr>
            <w:t>Ronneberger, Olaf; Fischer, Philipp; Brox, Thomas (2015): U-Net: Convolutional Networks for Biomedical Image Segmentation 9351, pp. 234–241. DOI: 10.1007/978-3-319-24574-4_28.</w:t>
          </w:r>
        </w:p>
        <w:p w14:paraId="1C897E34" w14:textId="77777777" w:rsidR="00A47A21" w:rsidRDefault="00A47A21" w:rsidP="00A47A21">
          <w:pPr>
            <w:pStyle w:val="CitaviBibliographyEntry"/>
            <w:rPr>
              <w:lang w:val="en-US"/>
            </w:rPr>
          </w:pPr>
          <w:bookmarkStart w:id="225" w:name="_CTVL001bebcf747c222448eaa3aa4600eedbe82"/>
          <w:bookmarkEnd w:id="224"/>
          <w:r>
            <w:rPr>
              <w:lang w:val="en-US"/>
            </w:rPr>
            <w:t>Roodposhti, Majid Shadman; Aryal, Jagannath; Bryan, Brett A. (2019): A novel algorithm for calculating transition potential in cellular automata models of land-use/cover change. In</w:t>
          </w:r>
          <w:bookmarkEnd w:id="225"/>
          <w:r>
            <w:rPr>
              <w:lang w:val="en-US"/>
            </w:rPr>
            <w:t xml:space="preserve"> </w:t>
          </w:r>
          <w:r w:rsidRPr="00A47A21">
            <w:rPr>
              <w:i/>
              <w:lang w:val="en-US"/>
            </w:rPr>
            <w:t xml:space="preserve">Environmental Modelling &amp; Software </w:t>
          </w:r>
          <w:r w:rsidRPr="00A47A21">
            <w:rPr>
              <w:lang w:val="en-US"/>
            </w:rPr>
            <w:t>112, pp. 70–81. DOI: 10.1016/j.envsoft.2018.10.006.</w:t>
          </w:r>
        </w:p>
        <w:p w14:paraId="676881D0" w14:textId="77777777" w:rsidR="00A47A21" w:rsidRDefault="00A47A21" w:rsidP="00A47A21">
          <w:pPr>
            <w:pStyle w:val="CitaviBibliographyEntry"/>
            <w:rPr>
              <w:lang w:val="en-US"/>
            </w:rPr>
          </w:pPr>
          <w:bookmarkStart w:id="226" w:name="_CTVL001cb8c8558228a425e88a0ff5b82d0ccde"/>
          <w:r>
            <w:rPr>
              <w:lang w:val="en-US"/>
            </w:rPr>
            <w:t>Roodposhti, Majid Shadman; Hewitt, Richard J.; Bryan, Brett A. (2020): Towards automatic calibration of neighbourhood influence in cellular automata land-use models. In</w:t>
          </w:r>
          <w:bookmarkEnd w:id="226"/>
          <w:r>
            <w:rPr>
              <w:lang w:val="en-US"/>
            </w:rPr>
            <w:t xml:space="preserve"> </w:t>
          </w:r>
          <w:r w:rsidRPr="00A47A21">
            <w:rPr>
              <w:i/>
              <w:lang w:val="en-US"/>
            </w:rPr>
            <w:t xml:space="preserve">Computers, Environment and Urban Systems </w:t>
          </w:r>
          <w:r w:rsidRPr="00A47A21">
            <w:rPr>
              <w:lang w:val="en-US"/>
            </w:rPr>
            <w:t>79, p. 101416. DOI: 10.1016/j.compenvurbsys.2019.101416.</w:t>
          </w:r>
        </w:p>
        <w:p w14:paraId="14DB8A90" w14:textId="77777777" w:rsidR="00A47A21" w:rsidRDefault="00A47A21" w:rsidP="00A47A21">
          <w:pPr>
            <w:pStyle w:val="CitaviBibliographyEntry"/>
            <w:rPr>
              <w:lang w:val="en-US"/>
            </w:rPr>
          </w:pPr>
          <w:bookmarkStart w:id="227" w:name="_CTVL00191229b48dff64de6acc761328b2ced8f"/>
          <w:r>
            <w:rPr>
              <w:lang w:val="en-US"/>
            </w:rPr>
            <w:t>Ruiz Hernandez, Ivan Elias; Shi, Wenzhong (2018): A Random Forests classification method for urban land-use mapping integrating spatial metrics and texture analysis. In</w:t>
          </w:r>
          <w:bookmarkEnd w:id="227"/>
          <w:r>
            <w:rPr>
              <w:lang w:val="en-US"/>
            </w:rPr>
            <w:t xml:space="preserve"> </w:t>
          </w:r>
          <w:r w:rsidRPr="00A47A21">
            <w:rPr>
              <w:i/>
              <w:lang w:val="en-US"/>
            </w:rPr>
            <w:t xml:space="preserve">International Journal of Remote Sensing </w:t>
          </w:r>
          <w:r w:rsidRPr="00A47A21">
            <w:rPr>
              <w:lang w:val="en-US"/>
            </w:rPr>
            <w:t>39 (4), pp. 1175–1198. DOI: 10.1080/01431161.2017.1395968.</w:t>
          </w:r>
        </w:p>
        <w:p w14:paraId="770B45A8" w14:textId="77777777" w:rsidR="00A47A21" w:rsidRDefault="00A47A21" w:rsidP="00A47A21">
          <w:pPr>
            <w:pStyle w:val="CitaviBibliographyEntry"/>
            <w:rPr>
              <w:lang w:val="en-US"/>
            </w:rPr>
          </w:pPr>
          <w:bookmarkStart w:id="228" w:name="_CTVL001a45bf0c43e814177b1fd3c80823c483a"/>
          <w:r>
            <w:rPr>
              <w:lang w:val="en-US"/>
            </w:rPr>
            <w:t>Sergey Ioffe; Christian Szegedy (2015): Batch Normalization: Accelerating Deep Network Training by Reducing Internal Covariate Shift. In</w:t>
          </w:r>
          <w:bookmarkEnd w:id="228"/>
          <w:r>
            <w:rPr>
              <w:lang w:val="en-US"/>
            </w:rPr>
            <w:t xml:space="preserve"> </w:t>
          </w:r>
          <w:r w:rsidRPr="00A47A21">
            <w:rPr>
              <w:i/>
              <w:lang w:val="en-US"/>
            </w:rPr>
            <w:t>International Conference on Machine Learning</w:t>
          </w:r>
          <w:r w:rsidRPr="00A47A21">
            <w:rPr>
              <w:lang w:val="en-US"/>
            </w:rPr>
            <w:t>, pp. 448–456. Available online at http://proceedings.mlr.press/v37/ioffe15.html.</w:t>
          </w:r>
        </w:p>
        <w:p w14:paraId="1A4034E8" w14:textId="77777777" w:rsidR="00A47A21" w:rsidRDefault="00A47A21" w:rsidP="00A47A21">
          <w:pPr>
            <w:pStyle w:val="CitaviBibliographyEntry"/>
            <w:rPr>
              <w:lang w:val="en-US"/>
            </w:rPr>
          </w:pPr>
          <w:bookmarkStart w:id="229"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229"/>
          <w:r>
            <w:rPr>
              <w:lang w:val="en-US"/>
            </w:rPr>
            <w:t xml:space="preserve"> </w:t>
          </w:r>
          <w:r w:rsidRPr="00A47A21">
            <w:rPr>
              <w:i/>
              <w:lang w:val="en-US"/>
            </w:rPr>
            <w:t xml:space="preserve">Computers, Environment and Urban Systems </w:t>
          </w:r>
          <w:r w:rsidRPr="00A47A21">
            <w:rPr>
              <w:lang w:val="en-US"/>
            </w:rPr>
            <w:t>64, pp. 297–308. DOI: 10.1016/j.compenvurbsys.2017.04.002.</w:t>
          </w:r>
        </w:p>
        <w:p w14:paraId="026CAFC6" w14:textId="77777777" w:rsidR="00A47A21" w:rsidRDefault="00A47A21" w:rsidP="00A47A21">
          <w:pPr>
            <w:pStyle w:val="CitaviBibliographyEntry"/>
            <w:rPr>
              <w:lang w:val="en-US"/>
            </w:rPr>
          </w:pPr>
          <w:bookmarkStart w:id="230" w:name="_CTVL001d7f28624fda74ab7bb2f2dcef295cb33"/>
          <w:r>
            <w:rPr>
              <w:lang w:val="en-US"/>
            </w:rPr>
            <w:t>Shaw, Brian J.; van Vliet, Jasper; Verburg, Peter H. (2020): The peri-urbanization of Europe: A systematic review of a multifaceted process. In</w:t>
          </w:r>
          <w:bookmarkEnd w:id="230"/>
          <w:r>
            <w:rPr>
              <w:lang w:val="en-US"/>
            </w:rPr>
            <w:t xml:space="preserve"> </w:t>
          </w:r>
          <w:r w:rsidRPr="00A47A21">
            <w:rPr>
              <w:i/>
              <w:lang w:val="en-US"/>
            </w:rPr>
            <w:t xml:space="preserve">Landscape and Urban Planning </w:t>
          </w:r>
          <w:r w:rsidRPr="00A47A21">
            <w:rPr>
              <w:lang w:val="en-US"/>
            </w:rPr>
            <w:t>196, p. 103733. DOI: 10.1016/j.landurbplan.2019.103733.</w:t>
          </w:r>
        </w:p>
        <w:p w14:paraId="5EA76A8D" w14:textId="77777777" w:rsidR="00A47A21" w:rsidRDefault="00A47A21" w:rsidP="00A47A21">
          <w:pPr>
            <w:pStyle w:val="CitaviBibliographyEntry"/>
            <w:rPr>
              <w:lang w:val="en-US"/>
            </w:rPr>
          </w:pPr>
          <w:bookmarkStart w:id="231" w:name="_CTVL0012fe5968f0dba4b398e1e284bdfa22ddb"/>
          <w:r>
            <w:rPr>
              <w:lang w:val="en-US"/>
            </w:rPr>
            <w:lastRenderedPageBreak/>
            <w:t>Singh, Manmeet; Kumar, Bipin; Rao, Suryachandra; Gill, Sukhpal Singh; Chattopadhyay, Rajib; Nanjundiah, Ravi S.; Niyogi, Dev (2021): Deep learning for improved global precipitation in numerical weather prediction systems.</w:t>
          </w:r>
        </w:p>
        <w:p w14:paraId="1983C633" w14:textId="77777777" w:rsidR="00A47A21" w:rsidRDefault="00A47A21" w:rsidP="00A47A21">
          <w:pPr>
            <w:pStyle w:val="CitaviBibliographyEntry"/>
            <w:rPr>
              <w:lang w:val="en-US"/>
            </w:rPr>
          </w:pPr>
          <w:bookmarkStart w:id="232" w:name="_CTVL0011d1dec32c2fc49e0904b17978060ca38"/>
          <w:bookmarkEnd w:id="231"/>
          <w:r>
            <w:rPr>
              <w:lang w:val="en-US"/>
            </w:rPr>
            <w:t>Tong, Xiaohua; Feng, Yongjiu (2020): A review of assessment methods for cellular automata models of land-use change and urban growth. In</w:t>
          </w:r>
          <w:bookmarkEnd w:id="232"/>
          <w:r>
            <w:rPr>
              <w:lang w:val="en-US"/>
            </w:rPr>
            <w:t xml:space="preserve"> </w:t>
          </w:r>
          <w:r w:rsidRPr="00A47A21">
            <w:rPr>
              <w:i/>
              <w:lang w:val="en-US"/>
            </w:rPr>
            <w:t xml:space="preserve">International Journal of Geographical Information Science </w:t>
          </w:r>
          <w:r w:rsidRPr="00A47A21">
            <w:rPr>
              <w:lang w:val="en-US"/>
            </w:rPr>
            <w:t>34 (5), pp. 866–898. DOI: 10.1080/13658816.2019.1684499.</w:t>
          </w:r>
        </w:p>
        <w:p w14:paraId="59D8501C" w14:textId="77777777" w:rsidR="00A47A21" w:rsidRDefault="00A47A21" w:rsidP="00A47A21">
          <w:pPr>
            <w:pStyle w:val="CitaviBibliographyEntry"/>
            <w:rPr>
              <w:lang w:val="en-US"/>
            </w:rPr>
          </w:pPr>
          <w:bookmarkStart w:id="233" w:name="_CTVL001bac0905f8eb74a3c911374d735fa7ece"/>
          <w:r>
            <w:rPr>
              <w:lang w:val="en-US"/>
            </w:rPr>
            <w:t>Tripathy, Pratyush; Kumar, Amit (2019): Monitoring and modelling spatio-temporal urban growth of Delhi using Cellular Automata and geoinformatics. In</w:t>
          </w:r>
          <w:bookmarkEnd w:id="233"/>
          <w:r>
            <w:rPr>
              <w:lang w:val="en-US"/>
            </w:rPr>
            <w:t xml:space="preserve"> </w:t>
          </w:r>
          <w:r w:rsidRPr="00A47A21">
            <w:rPr>
              <w:i/>
              <w:lang w:val="en-US"/>
            </w:rPr>
            <w:t xml:space="preserve">Cities </w:t>
          </w:r>
          <w:r w:rsidRPr="00A47A21">
            <w:rPr>
              <w:lang w:val="en-US"/>
            </w:rPr>
            <w:t>90, pp. 52–63. DOI: 10.1016/j.cities.2019.01.021.</w:t>
          </w:r>
        </w:p>
        <w:p w14:paraId="5729ABAD" w14:textId="77777777" w:rsidR="00A47A21" w:rsidRDefault="00A47A21" w:rsidP="00A47A21">
          <w:pPr>
            <w:pStyle w:val="CitaviBibliographyEntry"/>
            <w:rPr>
              <w:lang w:val="en-US"/>
            </w:rPr>
          </w:pPr>
          <w:bookmarkStart w:id="234" w:name="_CTVL001524b6a1c81514324abdb2b947dac11ef"/>
          <w:r>
            <w:rPr>
              <w:lang w:val="en-US"/>
            </w:rPr>
            <w:t>Valencia, Victor H.; Levin, Gregor; Hansen, Henning Sten (2020): Modelling the spatial extent of urban growth using a cellular automata-based model: a case study for Quito, Ecuador. In</w:t>
          </w:r>
          <w:bookmarkEnd w:id="234"/>
          <w:r>
            <w:rPr>
              <w:lang w:val="en-US"/>
            </w:rPr>
            <w:t xml:space="preserve"> </w:t>
          </w:r>
          <w:r w:rsidRPr="00A47A21">
            <w:rPr>
              <w:i/>
              <w:lang w:val="en-US"/>
            </w:rPr>
            <w:t xml:space="preserve">Geografisk Tidsskrift-Danish Journal of Geography </w:t>
          </w:r>
          <w:r w:rsidRPr="00A47A21">
            <w:rPr>
              <w:lang w:val="en-US"/>
            </w:rPr>
            <w:t>120 (2), pp. 156–173. DOI: 10.1080/00167223.2020.1823867.</w:t>
          </w:r>
        </w:p>
        <w:p w14:paraId="419CDD35" w14:textId="77777777" w:rsidR="00A47A21" w:rsidRDefault="00A47A21" w:rsidP="00A47A21">
          <w:pPr>
            <w:pStyle w:val="CitaviBibliographyEntry"/>
            <w:rPr>
              <w:lang w:val="en-US"/>
            </w:rPr>
          </w:pPr>
          <w:bookmarkStart w:id="235" w:name="_CTVL0011f1ec03d51b140f3b746d852ccb3686e"/>
          <w:r>
            <w:rPr>
              <w:lang w:val="en-US"/>
            </w:rPr>
            <w:t>Venkatesh, G.; Brattebø, Helge; Sægrov, Sveinung; Behzadian, Kourosh; Kapelan, Zoran (2017): Metabolism-modelling approaches to long-term sustainability assessment of urban water services. In</w:t>
          </w:r>
          <w:bookmarkEnd w:id="235"/>
          <w:r>
            <w:rPr>
              <w:lang w:val="en-US"/>
            </w:rPr>
            <w:t xml:space="preserve"> </w:t>
          </w:r>
          <w:r w:rsidRPr="00A47A21">
            <w:rPr>
              <w:i/>
              <w:lang w:val="en-US"/>
            </w:rPr>
            <w:t xml:space="preserve">Urban Water Journal </w:t>
          </w:r>
          <w:r w:rsidRPr="00A47A21">
            <w:rPr>
              <w:lang w:val="en-US"/>
            </w:rPr>
            <w:t>14 (1), pp. 11–22. DOI: 10.1080/1573062X.2015.1057184.</w:t>
          </w:r>
        </w:p>
        <w:p w14:paraId="5F5614C2" w14:textId="77777777" w:rsidR="00A47A21" w:rsidRDefault="00A47A21" w:rsidP="00A47A21">
          <w:pPr>
            <w:pStyle w:val="CitaviBibliographyEntry"/>
            <w:rPr>
              <w:lang w:val="en-US"/>
            </w:rPr>
          </w:pPr>
          <w:bookmarkStart w:id="236" w:name="_CTVL0014a8a36f12df6438d9e586bc4273e1f5a"/>
          <w:r>
            <w:rPr>
              <w:lang w:val="en-US"/>
            </w:rPr>
            <w:t>Wang, Haijun; Guo, Jiaqi; Zhang, Bin; Zeng, Haoran (2021a): Simulating urban land growth by incorporating historical information into a cellular automata model. In</w:t>
          </w:r>
          <w:bookmarkEnd w:id="236"/>
          <w:r>
            <w:rPr>
              <w:lang w:val="en-US"/>
            </w:rPr>
            <w:t xml:space="preserve"> </w:t>
          </w:r>
          <w:r w:rsidRPr="00A47A21">
            <w:rPr>
              <w:i/>
              <w:lang w:val="en-US"/>
            </w:rPr>
            <w:t xml:space="preserve">Landscape and Urban Planning </w:t>
          </w:r>
          <w:r w:rsidRPr="00A47A21">
            <w:rPr>
              <w:lang w:val="en-US"/>
            </w:rPr>
            <w:t>214, p. 104168. DOI: 10.1016/j.landurbplan.2021.104168.</w:t>
          </w:r>
        </w:p>
        <w:p w14:paraId="4D015154" w14:textId="77777777" w:rsidR="00A47A21" w:rsidRDefault="00A47A21" w:rsidP="00A47A21">
          <w:pPr>
            <w:pStyle w:val="CitaviBibliographyEntry"/>
            <w:rPr>
              <w:lang w:val="en-US"/>
            </w:rPr>
          </w:pPr>
          <w:bookmarkStart w:id="237" w:name="_CTVL001260e6eb4777d4861a6ac630e36e7160d"/>
          <w:r>
            <w:rPr>
              <w:lang w:val="en-US"/>
            </w:rPr>
            <w:t>Wang, Jinzhu; Hadjikakou, Michalis; Bryan, Brett A. (2021b): Consistent, accurate, high resolution, long time-series mapping of built-up land in the North China Plain. In</w:t>
          </w:r>
          <w:bookmarkEnd w:id="237"/>
          <w:r>
            <w:rPr>
              <w:lang w:val="en-US"/>
            </w:rPr>
            <w:t xml:space="preserve"> </w:t>
          </w:r>
          <w:r w:rsidRPr="00A47A21">
            <w:rPr>
              <w:i/>
              <w:lang w:val="en-US"/>
            </w:rPr>
            <w:t>GIScience &amp; Remote Sensing</w:t>
          </w:r>
          <w:r w:rsidRPr="00A47A21">
            <w:rPr>
              <w:lang w:val="en-US"/>
            </w:rPr>
            <w:t>, pp. 1–17. DOI: 10.1080/15481603.2021.1948275.</w:t>
          </w:r>
        </w:p>
        <w:p w14:paraId="37984A00" w14:textId="77777777" w:rsidR="00A47A21" w:rsidRDefault="00A47A21" w:rsidP="00A47A21">
          <w:pPr>
            <w:pStyle w:val="CitaviBibliographyEntry"/>
            <w:rPr>
              <w:lang w:val="en-US"/>
            </w:rPr>
          </w:pPr>
          <w:bookmarkStart w:id="238"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238"/>
          <w:r>
            <w:rPr>
              <w:lang w:val="en-US"/>
            </w:rPr>
            <w:t xml:space="preserve"> </w:t>
          </w:r>
          <w:r w:rsidRPr="00A47A21">
            <w:rPr>
              <w:i/>
              <w:lang w:val="en-US"/>
            </w:rPr>
            <w:t xml:space="preserve">Ecological Indicators </w:t>
          </w:r>
          <w:r w:rsidRPr="00A47A21">
            <w:rPr>
              <w:lang w:val="en-US"/>
            </w:rPr>
            <w:t>95, pp. 343–352. DOI: 10.1016/j.ecolind.2018.06.036.</w:t>
          </w:r>
        </w:p>
        <w:p w14:paraId="478765D1" w14:textId="77777777" w:rsidR="00A47A21" w:rsidRDefault="00A47A21" w:rsidP="00A47A21">
          <w:pPr>
            <w:pStyle w:val="CitaviBibliographyEntry"/>
            <w:rPr>
              <w:lang w:val="en-US"/>
            </w:rPr>
          </w:pPr>
          <w:bookmarkStart w:id="239" w:name="_CTVL001cd24708f3dea4a0b9cd81874668bf6c6"/>
          <w:r>
            <w:rPr>
              <w:lang w:val="en-US"/>
            </w:rPr>
            <w:t>Wang, Rong; Feng, Yongjiu; Wei, Yongliang; Tong, Xiaohua; Zhai, Shuting; Zhou, Yilun; Wu, Peiqi (2021c): A comparison of proximity and accessibility drivers in simulating dynamic urban growth. In</w:t>
          </w:r>
          <w:bookmarkEnd w:id="239"/>
          <w:r>
            <w:rPr>
              <w:lang w:val="en-US"/>
            </w:rPr>
            <w:t xml:space="preserve"> </w:t>
          </w:r>
          <w:r w:rsidRPr="00A47A21">
            <w:rPr>
              <w:i/>
              <w:lang w:val="en-US"/>
            </w:rPr>
            <w:t xml:space="preserve">Transactions in GIS </w:t>
          </w:r>
          <w:r w:rsidRPr="00A47A21">
            <w:rPr>
              <w:lang w:val="en-US"/>
            </w:rPr>
            <w:t>25 (2), pp. 923–947. DOI: 10.1111/tgis.12707.</w:t>
          </w:r>
        </w:p>
        <w:p w14:paraId="34C77687" w14:textId="77777777" w:rsidR="00A47A21" w:rsidRDefault="00A47A21" w:rsidP="00A47A21">
          <w:pPr>
            <w:pStyle w:val="CitaviBibliographyEntry"/>
            <w:rPr>
              <w:lang w:val="en-US"/>
            </w:rPr>
          </w:pPr>
          <w:bookmarkStart w:id="240"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240"/>
          <w:r>
            <w:rPr>
              <w:lang w:val="en-US"/>
            </w:rPr>
            <w:t xml:space="preserve"> </w:t>
          </w:r>
          <w:r w:rsidRPr="00A47A21">
            <w:rPr>
              <w:i/>
              <w:lang w:val="en-US"/>
            </w:rPr>
            <w:t>GIScience &amp; Remote Sensing</w:t>
          </w:r>
          <w:r w:rsidRPr="00A47A21">
            <w:rPr>
              <w:lang w:val="en-US"/>
            </w:rPr>
            <w:t>, pp. 1–24. DOI: 10.1080/15481603.2021.1933714.</w:t>
          </w:r>
        </w:p>
        <w:p w14:paraId="2C38670D" w14:textId="77777777" w:rsidR="00A47A21" w:rsidRDefault="00A47A21" w:rsidP="00A47A21">
          <w:pPr>
            <w:pStyle w:val="CitaviBibliographyEntry"/>
            <w:rPr>
              <w:lang w:val="en-US"/>
            </w:rPr>
          </w:pPr>
          <w:bookmarkStart w:id="241"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241"/>
          <w:r>
            <w:rPr>
              <w:lang w:val="en-US"/>
            </w:rPr>
            <w:t xml:space="preserve"> </w:t>
          </w:r>
          <w:r w:rsidRPr="00A47A21">
            <w:rPr>
              <w:i/>
              <w:lang w:val="en-US"/>
            </w:rPr>
            <w:t xml:space="preserve">Computers &amp; Geosciences </w:t>
          </w:r>
          <w:r w:rsidRPr="00A47A21">
            <w:rPr>
              <w:lang w:val="en-US"/>
            </w:rPr>
            <w:t>137, p. 104430. DOI: 10.1016/j.cageo.2020.104430.</w:t>
          </w:r>
        </w:p>
        <w:p w14:paraId="67FF799E" w14:textId="77777777" w:rsidR="00A47A21" w:rsidRDefault="00A47A21" w:rsidP="00A47A21">
          <w:pPr>
            <w:pStyle w:val="CitaviBibliographyEntry"/>
            <w:rPr>
              <w:lang w:val="en-US"/>
            </w:rPr>
          </w:pPr>
          <w:bookmarkStart w:id="242"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242"/>
          <w:r>
            <w:rPr>
              <w:lang w:val="en-US"/>
            </w:rPr>
            <w:t xml:space="preserve"> </w:t>
          </w:r>
          <w:r w:rsidRPr="00A47A21">
            <w:rPr>
              <w:i/>
              <w:lang w:val="en-US"/>
            </w:rPr>
            <w:t xml:space="preserve">IJGI </w:t>
          </w:r>
          <w:r w:rsidRPr="00A47A21">
            <w:rPr>
              <w:lang w:val="en-US"/>
            </w:rPr>
            <w:t>8 (2), p. 93. DOI: 10.3390/ijgi8020093.</w:t>
          </w:r>
        </w:p>
        <w:p w14:paraId="4DC6008A" w14:textId="77777777" w:rsidR="00A47A21" w:rsidRDefault="00A47A21" w:rsidP="00A47A21">
          <w:pPr>
            <w:pStyle w:val="CitaviBibliographyEntry"/>
            <w:rPr>
              <w:lang w:val="en-US"/>
            </w:rPr>
          </w:pPr>
          <w:bookmarkStart w:id="243" w:name="_CTVL0017692b46f99f44daaa17a80849a7da905"/>
          <w:r>
            <w:rPr>
              <w:lang w:val="en-US"/>
            </w:rPr>
            <w:t>Yao, Jing; Zhang, Xiaoxiang; Murray, Alan T. (2019): Location optimization of urban fire stations: Access and service coverage. In</w:t>
          </w:r>
          <w:bookmarkEnd w:id="243"/>
          <w:r>
            <w:rPr>
              <w:lang w:val="en-US"/>
            </w:rPr>
            <w:t xml:space="preserve"> </w:t>
          </w:r>
          <w:r w:rsidRPr="00A47A21">
            <w:rPr>
              <w:i/>
              <w:lang w:val="en-US"/>
            </w:rPr>
            <w:t xml:space="preserve">Computers, Environment and Urban Systems </w:t>
          </w:r>
          <w:r w:rsidRPr="00A47A21">
            <w:rPr>
              <w:lang w:val="en-US"/>
            </w:rPr>
            <w:t>73, pp. 184–190. DOI: 10.1016/j.compenvurbsys.2018.10.006.</w:t>
          </w:r>
        </w:p>
        <w:p w14:paraId="1E3D43A8" w14:textId="77777777" w:rsidR="00A47A21" w:rsidRDefault="00A47A21" w:rsidP="00A47A21">
          <w:pPr>
            <w:pStyle w:val="CitaviBibliographyEntry"/>
            <w:rPr>
              <w:lang w:val="en-US"/>
            </w:rPr>
          </w:pPr>
          <w:bookmarkStart w:id="244" w:name="_CTVL0013bcb8ce9991b4d3895557805498274cf"/>
          <w:r>
            <w:rPr>
              <w:lang w:val="en-US"/>
            </w:rPr>
            <w:lastRenderedPageBreak/>
            <w:t>Yeh, Anthony Gar-On; Chen, Zifeng (2020): From cities to super mega city regions in China in a new wave of urbanisation and economic transition: Issues and challenges. In</w:t>
          </w:r>
          <w:bookmarkEnd w:id="244"/>
          <w:r>
            <w:rPr>
              <w:lang w:val="en-US"/>
            </w:rPr>
            <w:t xml:space="preserve"> </w:t>
          </w:r>
          <w:r w:rsidRPr="00A47A21">
            <w:rPr>
              <w:i/>
              <w:lang w:val="en-US"/>
            </w:rPr>
            <w:t xml:space="preserve">Urban Studies </w:t>
          </w:r>
          <w:r w:rsidRPr="00A47A21">
            <w:rPr>
              <w:lang w:val="en-US"/>
            </w:rPr>
            <w:t>57 (3), pp. 636–654. DOI: 10.1177/0042098019879566.</w:t>
          </w:r>
        </w:p>
        <w:p w14:paraId="376690D9" w14:textId="77777777" w:rsidR="00A47A21" w:rsidRDefault="00A47A21" w:rsidP="00A47A21">
          <w:pPr>
            <w:pStyle w:val="CitaviBibliographyEntry"/>
            <w:rPr>
              <w:lang w:val="en-US"/>
            </w:rPr>
          </w:pPr>
          <w:bookmarkStart w:id="245"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245"/>
          <w:r>
            <w:rPr>
              <w:lang w:val="en-US"/>
            </w:rPr>
            <w:t xml:space="preserve"> </w:t>
          </w:r>
          <w:r w:rsidRPr="00A47A21">
            <w:rPr>
              <w:i/>
              <w:lang w:val="en-US"/>
            </w:rPr>
            <w:t xml:space="preserve">Computers, Environment and Urban Systems </w:t>
          </w:r>
          <w:r w:rsidRPr="00A47A21">
            <w:rPr>
              <w:lang w:val="en-US"/>
            </w:rPr>
            <w:t>90, p. 101689. DOI: 10.1016/j.compenvurbsys.2021.101689.</w:t>
          </w:r>
        </w:p>
        <w:p w14:paraId="1CDB41C4" w14:textId="77777777" w:rsidR="00A47A21" w:rsidRDefault="00A47A21" w:rsidP="00A47A21">
          <w:pPr>
            <w:pStyle w:val="CitaviBibliographyEntry"/>
            <w:rPr>
              <w:lang w:val="en-US"/>
            </w:rPr>
          </w:pPr>
          <w:bookmarkStart w:id="246" w:name="_CTVL001788418cd3ffa41beb0a118013c6a80c5"/>
          <w:r>
            <w:rPr>
              <w:lang w:val="en-US"/>
            </w:rPr>
            <w:t>Zeiler, Matthew D.; Fergus, Rob (2013): Visualizing and Understanding Convolutional Networks. Available online at https://arxiv.org/pdf/1311.2901.</w:t>
          </w:r>
        </w:p>
        <w:p w14:paraId="66C45909" w14:textId="77777777" w:rsidR="00A47A21" w:rsidRDefault="00A47A21" w:rsidP="00A47A21">
          <w:pPr>
            <w:pStyle w:val="CitaviBibliographyEntry"/>
            <w:rPr>
              <w:lang w:val="en-US"/>
            </w:rPr>
          </w:pPr>
          <w:bookmarkStart w:id="247" w:name="_CTVL0011b5c730b15de401fba503c218fa2026f"/>
          <w:bookmarkEnd w:id="246"/>
          <w:r>
            <w:rPr>
              <w:lang w:val="en-US"/>
            </w:rPr>
            <w:t>Zhai, Yaqian; Yao, Yao; Guan, Qingfeng; Liang, Xun; Li, Xia; Pan, Yongting et al. (2020): Simulating urban land use change by integrating a convolutional neural network with vector-based cellular automata. In</w:t>
          </w:r>
          <w:bookmarkEnd w:id="247"/>
          <w:r>
            <w:rPr>
              <w:lang w:val="en-US"/>
            </w:rPr>
            <w:t xml:space="preserve"> </w:t>
          </w:r>
          <w:r w:rsidRPr="00A47A21">
            <w:rPr>
              <w:i/>
              <w:lang w:val="en-US"/>
            </w:rPr>
            <w:t xml:space="preserve">International Journal of Geographical Information Science </w:t>
          </w:r>
          <w:r w:rsidRPr="00A47A21">
            <w:rPr>
              <w:lang w:val="en-US"/>
            </w:rPr>
            <w:t>34 (7), pp. 1475–1499. DOI: 10.1080/13658816.2020.1711915.</w:t>
          </w:r>
        </w:p>
        <w:p w14:paraId="0B971408" w14:textId="658AEA88" w:rsidR="00733CB8" w:rsidRDefault="00A47A21" w:rsidP="00A47A21">
          <w:pPr>
            <w:pStyle w:val="CitaviBibliographyEntry"/>
            <w:rPr>
              <w:lang w:val="en-US"/>
            </w:rPr>
          </w:pPr>
          <w:bookmarkStart w:id="248" w:name="_CTVL001778f6583532f4a6db1f0194e80a48655"/>
          <w:r>
            <w:rPr>
              <w:lang w:val="en-US"/>
            </w:rPr>
            <w:t>Zheng, Wei; Shen, Geoffrey Qiping; Wang, Hao; Hong, Jingke; Li, Zhengdao (2017): Decision support for sustainable urban renewal: A multi-scale model. In</w:t>
          </w:r>
          <w:bookmarkEnd w:id="248"/>
          <w:r>
            <w:rPr>
              <w:lang w:val="en-US"/>
            </w:rPr>
            <w:t xml:space="preserve"> </w:t>
          </w:r>
          <w:r w:rsidRPr="00A47A21">
            <w:rPr>
              <w:i/>
              <w:lang w:val="en-US"/>
            </w:rPr>
            <w:t xml:space="preserve">Land use policy </w:t>
          </w:r>
          <w:r w:rsidRPr="00A47A21">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68"/>
      <w:footerReference w:type="default" r:id="rId1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ICHARD JAMES HEWITT" w:date="2021-11-09T10:05:00Z" w:initials="RJH">
    <w:p w14:paraId="40DEB71A" w14:textId="6E7A686F" w:rsidR="00C41400" w:rsidRDefault="00C41400">
      <w:pPr>
        <w:pStyle w:val="Textocomentario"/>
      </w:pPr>
      <w:r>
        <w:rPr>
          <w:rStyle w:val="Refdecomentario"/>
        </w:rPr>
        <w:annotationRef/>
      </w:r>
      <w:r>
        <w:t xml:space="preserve">What’s the title of the paper? No necessary to finalise it, but certainly playing with ideas for titles can help focus the mind on the main goal of the paper. </w:t>
      </w:r>
    </w:p>
  </w:comment>
  <w:comment w:id="2" w:author="Brett Bryan" w:date="2021-09-26T02:48:00Z" w:initials="BB">
    <w:p w14:paraId="47D4A369" w14:textId="1D1B3357" w:rsidR="00757F7E" w:rsidRDefault="00757F7E">
      <w:pPr>
        <w:pStyle w:val="Textocomentario"/>
      </w:pPr>
      <w:r>
        <w:rPr>
          <w:rStyle w:val="Refdecomentario"/>
        </w:rPr>
        <w:annotationRef/>
      </w:r>
      <w:r>
        <w:t>Need to be improved and extended.</w:t>
      </w:r>
    </w:p>
  </w:comment>
  <w:comment w:id="22" w:author="RICHARD JAMES HEWITT" w:date="2021-10-03T12:21:00Z" w:initials="RJH">
    <w:p w14:paraId="15F57E6B" w14:textId="1A1C9B45" w:rsidR="00435531" w:rsidRDefault="00435531">
      <w:pPr>
        <w:pStyle w:val="Textocomentario"/>
      </w:pPr>
      <w:r>
        <w:rPr>
          <w:rStyle w:val="Refdecomentario"/>
        </w:rPr>
        <w:annotationRef/>
      </w:r>
      <w:r>
        <w:t>Good intro</w:t>
      </w:r>
    </w:p>
  </w:comment>
  <w:comment w:id="23" w:author="RICHARD JAMES HEWITT" w:date="2021-10-03T12:22:00Z" w:initials="RJH">
    <w:p w14:paraId="567D6E72" w14:textId="40CBC3C2" w:rsidR="00435531" w:rsidRDefault="00435531">
      <w:pPr>
        <w:pStyle w:val="Textocomentario"/>
      </w:pPr>
      <w:r>
        <w:rPr>
          <w:rStyle w:val="Refdecomentario"/>
        </w:rPr>
        <w:annotationRef/>
      </w:r>
      <w:proofErr w:type="spellStart"/>
      <w:r>
        <w:t>Usually,in</w:t>
      </w:r>
      <w:proofErr w:type="spellEnd"/>
      <w:r>
        <w:t xml:space="preserve"> spatially explicit CA models, overall transition suitability or transition potential is a composite index represented as a raster map, derived from some combination of different explanatory drivers or model parameters. E.g. neighbourhood</w:t>
      </w:r>
      <w:r w:rsidR="00A24E3D">
        <w:t xml:space="preserve"> (N)</w:t>
      </w:r>
      <w:r>
        <w:t>, accessibility, biophysical suitability (which itself could be a combination of physical factors)</w:t>
      </w:r>
      <w:r w:rsidR="00A24E3D">
        <w:t xml:space="preserve"> and zoning (planning regions or restrictions)</w:t>
      </w:r>
      <w:r>
        <w:t xml:space="preserve">. The values of </w:t>
      </w:r>
      <w:r w:rsidR="00A24E3D">
        <w:t xml:space="preserve">each of </w:t>
      </w:r>
      <w:r>
        <w:t xml:space="preserve">these </w:t>
      </w:r>
      <w:r w:rsidR="00A24E3D">
        <w:t xml:space="preserve">variables </w:t>
      </w:r>
      <w:r>
        <w:t>and their power as drivers of change (predictors or independent variables in statistical language)  c</w:t>
      </w:r>
      <w:r w:rsidR="00A24E3D">
        <w:t>an</w:t>
      </w:r>
      <w:r>
        <w:t xml:space="preserve"> be discovered </w:t>
      </w:r>
      <w:r w:rsidR="00A24E3D">
        <w:t xml:space="preserve">in various ways – e.g. </w:t>
      </w:r>
      <w:r>
        <w:t xml:space="preserve">by </w:t>
      </w:r>
      <w:r w:rsidR="00A24E3D">
        <w:t xml:space="preserve">machine learning, regression modelling or random sampling for the configurations which best replicate a reference map. So my understanding would be that transition suitability is a second order product derived from neighbourhood, randomness and zoning (constraints). </w:t>
      </w:r>
      <w:r w:rsidR="00D72ED1">
        <w:t xml:space="preserve">Suggest to make this clear. </w:t>
      </w:r>
      <w:r w:rsidR="00A24E3D">
        <w:t xml:space="preserve"> </w:t>
      </w:r>
    </w:p>
  </w:comment>
  <w:comment w:id="27" w:author="RICHARD JAMES HEWITT" w:date="2021-10-06T09:59:00Z" w:initials="RJH">
    <w:p w14:paraId="27F4B78D" w14:textId="64EAB945" w:rsidR="00D141C0" w:rsidRDefault="00D141C0">
      <w:pPr>
        <w:pStyle w:val="Textocomentario"/>
      </w:pPr>
      <w:r>
        <w:rPr>
          <w:rStyle w:val="Refdecomentario"/>
        </w:rPr>
        <w:annotationRef/>
      </w:r>
      <w:r>
        <w:t xml:space="preserve">Suggest to separate description of constraints and randomness, since they are not related to each other, it seems odd to describe them together like this </w:t>
      </w:r>
    </w:p>
  </w:comment>
  <w:comment w:id="33" w:author="RICHARD JAMES HEWITT" w:date="2021-10-06T10:01:00Z" w:initials="RJH">
    <w:p w14:paraId="6E689732" w14:textId="613A58E1" w:rsidR="00D141C0" w:rsidRDefault="00D141C0">
      <w:pPr>
        <w:pStyle w:val="Textocomentario"/>
      </w:pPr>
      <w:r>
        <w:rPr>
          <w:rStyle w:val="Refdecomentario"/>
        </w:rPr>
        <w:annotationRef/>
      </w:r>
      <w:r>
        <w:t>Yep, it’s clear. Good</w:t>
      </w:r>
    </w:p>
  </w:comment>
  <w:comment w:id="52" w:author="RICHARD JAMES HEWITT" w:date="2021-10-06T10:04:00Z" w:initials="RJH">
    <w:p w14:paraId="1E77B1C2" w14:textId="063D0111" w:rsidR="0011484D" w:rsidRDefault="00513D4D">
      <w:pPr>
        <w:pStyle w:val="Textocomentario"/>
      </w:pPr>
      <w:r>
        <w:rPr>
          <w:rStyle w:val="Refdecomentario"/>
        </w:rPr>
        <w:annotationRef/>
      </w:r>
      <w:r>
        <w:t xml:space="preserve">This section only cites recent literature, yet these authors are not the originators nor even early replicators of these methods. </w:t>
      </w:r>
    </w:p>
    <w:p w14:paraId="0F90B956" w14:textId="55CEFD24" w:rsidR="00513D4D" w:rsidRDefault="00CC3C5A">
      <w:pPr>
        <w:pStyle w:val="Textocomentario"/>
      </w:pPr>
      <w:r>
        <w:t xml:space="preserve">Trial and error approaches date back to the early 1990s (White and </w:t>
      </w:r>
      <w:proofErr w:type="spellStart"/>
      <w:r>
        <w:t>Engelen</w:t>
      </w:r>
      <w:proofErr w:type="spellEnd"/>
      <w:r>
        <w:t xml:space="preserve"> and Clarke </w:t>
      </w:r>
      <w:proofErr w:type="spellStart"/>
      <w:r>
        <w:t>el</w:t>
      </w:r>
      <w:proofErr w:type="spellEnd"/>
      <w:r>
        <w:t xml:space="preserve"> al). </w:t>
      </w:r>
      <w:r w:rsidR="00513D4D">
        <w:t>For logistic regression look at</w:t>
      </w:r>
      <w:r w:rsidR="00F92A99">
        <w:t xml:space="preserve"> Wear and</w:t>
      </w:r>
      <w:r w:rsidR="00513D4D">
        <w:t xml:space="preserve"> </w:t>
      </w:r>
      <w:proofErr w:type="spellStart"/>
      <w:r w:rsidR="00513D4D">
        <w:t>Bolstad</w:t>
      </w:r>
      <w:proofErr w:type="spellEnd"/>
      <w:r w:rsidR="00F92A99">
        <w:t xml:space="preserve"> 1998</w:t>
      </w:r>
      <w:r w:rsidR="00513D4D">
        <w:t xml:space="preserve"> &amp; Schneider and Pontius</w:t>
      </w:r>
      <w:r w:rsidR="00F92A99">
        <w:t xml:space="preserve"> 2001</w:t>
      </w:r>
      <w:r w:rsidR="00C10B81">
        <w:t>, as well as publications by Soares-Filho et al starting in 2001 (DINAMICA model)</w:t>
      </w:r>
      <w:r w:rsidR="00513D4D">
        <w:t>. For machine learning</w:t>
      </w:r>
      <w:r w:rsidR="00C10B81">
        <w:t xml:space="preserve"> (neural nets)</w:t>
      </w:r>
      <w:r w:rsidR="00513D4D">
        <w:t xml:space="preserve"> look at </w:t>
      </w:r>
      <w:r w:rsidR="00F92A99">
        <w:t xml:space="preserve">Li and Yeh 2002 and </w:t>
      </w:r>
      <w:proofErr w:type="spellStart"/>
      <w:r w:rsidR="00513D4D">
        <w:t>Pijanowski</w:t>
      </w:r>
      <w:proofErr w:type="spellEnd"/>
      <w:r w:rsidR="00513D4D">
        <w:t xml:space="preserve"> et al </w:t>
      </w:r>
      <w:r w:rsidR="00F92A99">
        <w:t xml:space="preserve">from </w:t>
      </w:r>
      <w:r w:rsidR="00513D4D">
        <w:t>200</w:t>
      </w:r>
      <w:r w:rsidR="00F92A99">
        <w:t xml:space="preserve">2 onwards. </w:t>
      </w:r>
      <w:r w:rsidR="00513D4D">
        <w:t xml:space="preserve"> </w:t>
      </w:r>
      <w:r>
        <w:t xml:space="preserve">For SVMs the originator for LU modelling seems to be </w:t>
      </w:r>
      <w:proofErr w:type="spellStart"/>
      <w:r>
        <w:rPr>
          <w:rStyle w:val="markedcontent"/>
          <w:sz w:val="40"/>
          <w:szCs w:val="40"/>
        </w:rPr>
        <w:t>Chenglin</w:t>
      </w:r>
      <w:proofErr w:type="spellEnd"/>
      <w:r>
        <w:rPr>
          <w:rStyle w:val="markedcontent"/>
          <w:sz w:val="40"/>
          <w:szCs w:val="40"/>
        </w:rPr>
        <w:t xml:space="preserve"> </w:t>
      </w:r>
      <w:proofErr w:type="spellStart"/>
      <w:r>
        <w:rPr>
          <w:rStyle w:val="markedcontent"/>
          <w:sz w:val="40"/>
          <w:szCs w:val="40"/>
        </w:rPr>
        <w:t>Xie</w:t>
      </w:r>
      <w:proofErr w:type="spellEnd"/>
      <w:r>
        <w:rPr>
          <w:rStyle w:val="markedcontent"/>
          <w:sz w:val="40"/>
          <w:szCs w:val="40"/>
        </w:rPr>
        <w:t xml:space="preserve"> (2006), there is also a well-cited paper on SVM for CA modelling by Yang et al (2008).</w:t>
      </w:r>
      <w:r w:rsidR="00A624D9">
        <w:rPr>
          <w:rStyle w:val="markedcontent"/>
          <w:sz w:val="40"/>
          <w:szCs w:val="40"/>
        </w:rPr>
        <w:t xml:space="preserve"> You haven’t mentioned genetic algorithms (Keith Matthews et al 2000,</w:t>
      </w:r>
      <w:r w:rsidR="00A224BD">
        <w:rPr>
          <w:rStyle w:val="markedcontent"/>
          <w:sz w:val="40"/>
          <w:szCs w:val="40"/>
        </w:rPr>
        <w:t xml:space="preserve"> Xia Li et al 2007</w:t>
      </w:r>
      <w:r w:rsidR="0011484D">
        <w:rPr>
          <w:rStyle w:val="markedcontent"/>
          <w:sz w:val="40"/>
          <w:szCs w:val="40"/>
        </w:rPr>
        <w:t>)</w:t>
      </w:r>
      <w:r>
        <w:rPr>
          <w:rStyle w:val="markedcontent"/>
          <w:sz w:val="40"/>
          <w:szCs w:val="40"/>
        </w:rPr>
        <w:t xml:space="preserve"> </w:t>
      </w:r>
    </w:p>
  </w:comment>
  <w:comment w:id="56" w:author="RICHARD JAMES HEWITT" w:date="2021-10-06T10:40:00Z" w:initials="RJH">
    <w:p w14:paraId="57EAF7B5" w14:textId="77777777" w:rsidR="000E7DA7" w:rsidRDefault="000E7DA7">
      <w:pPr>
        <w:pStyle w:val="Textocomentario"/>
      </w:pPr>
      <w:r>
        <w:rPr>
          <w:rStyle w:val="Refdecomentario"/>
        </w:rPr>
        <w:annotationRef/>
      </w:r>
      <w:r>
        <w:t>Look at the classic paper by Turner et al 1989</w:t>
      </w:r>
    </w:p>
    <w:p w14:paraId="4A2EFACE" w14:textId="7A151D38" w:rsidR="00446A51" w:rsidRDefault="00446A51" w:rsidP="00446A51">
      <w:pPr>
        <w:spacing w:after="0" w:line="240" w:lineRule="auto"/>
        <w:rPr>
          <w:rFonts w:ascii="Times New Roman" w:eastAsia="Times New Roman" w:hAnsi="Times New Roman" w:cs="Times New Roman"/>
          <w:sz w:val="24"/>
          <w:szCs w:val="24"/>
          <w:lang w:val="en-GB" w:eastAsia="en-GB"/>
        </w:rPr>
      </w:pPr>
      <w:r w:rsidRPr="00446A51">
        <w:rPr>
          <w:rFonts w:ascii="Times New Roman" w:eastAsia="Times New Roman" w:hAnsi="Times New Roman" w:cs="Times New Roman"/>
          <w:sz w:val="24"/>
          <w:szCs w:val="24"/>
          <w:lang w:val="en-GB" w:eastAsia="en-GB"/>
        </w:rPr>
        <w:t xml:space="preserve">Turner, M. G., Costanza, R., &amp; </w:t>
      </w:r>
      <w:proofErr w:type="spellStart"/>
      <w:r w:rsidRPr="00446A51">
        <w:rPr>
          <w:rFonts w:ascii="Times New Roman" w:eastAsia="Times New Roman" w:hAnsi="Times New Roman" w:cs="Times New Roman"/>
          <w:sz w:val="24"/>
          <w:szCs w:val="24"/>
          <w:lang w:val="en-GB" w:eastAsia="en-GB"/>
        </w:rPr>
        <w:t>Sklar</w:t>
      </w:r>
      <w:proofErr w:type="spellEnd"/>
      <w:r w:rsidRPr="00446A51">
        <w:rPr>
          <w:rFonts w:ascii="Times New Roman" w:eastAsia="Times New Roman" w:hAnsi="Times New Roman" w:cs="Times New Roman"/>
          <w:sz w:val="24"/>
          <w:szCs w:val="24"/>
          <w:lang w:val="en-GB" w:eastAsia="en-GB"/>
        </w:rPr>
        <w:t xml:space="preserve">, F. H. (1989). Methods to evaluate the performance of spatial simulation models. </w:t>
      </w:r>
      <w:r w:rsidRPr="00446A51">
        <w:rPr>
          <w:rFonts w:ascii="Times New Roman" w:eastAsia="Times New Roman" w:hAnsi="Times New Roman" w:cs="Times New Roman"/>
          <w:i/>
          <w:iCs/>
          <w:sz w:val="24"/>
          <w:szCs w:val="24"/>
          <w:lang w:val="en-GB" w:eastAsia="en-GB"/>
        </w:rPr>
        <w:t>Ecological modelling</w:t>
      </w:r>
      <w:r w:rsidRPr="00446A51">
        <w:rPr>
          <w:rFonts w:ascii="Times New Roman" w:eastAsia="Times New Roman" w:hAnsi="Times New Roman" w:cs="Times New Roman"/>
          <w:sz w:val="24"/>
          <w:szCs w:val="24"/>
          <w:lang w:val="en-GB" w:eastAsia="en-GB"/>
        </w:rPr>
        <w:t xml:space="preserve">, </w:t>
      </w:r>
      <w:r w:rsidRPr="00446A51">
        <w:rPr>
          <w:rFonts w:ascii="Times New Roman" w:eastAsia="Times New Roman" w:hAnsi="Times New Roman" w:cs="Times New Roman"/>
          <w:i/>
          <w:iCs/>
          <w:sz w:val="24"/>
          <w:szCs w:val="24"/>
          <w:lang w:val="en-GB" w:eastAsia="en-GB"/>
        </w:rPr>
        <w:t>48</w:t>
      </w:r>
      <w:r w:rsidRPr="00446A51">
        <w:rPr>
          <w:rFonts w:ascii="Times New Roman" w:eastAsia="Times New Roman" w:hAnsi="Times New Roman" w:cs="Times New Roman"/>
          <w:sz w:val="24"/>
          <w:szCs w:val="24"/>
          <w:lang w:val="en-GB" w:eastAsia="en-GB"/>
        </w:rPr>
        <w:t>(1-2), 1-18.</w:t>
      </w:r>
    </w:p>
    <w:p w14:paraId="170EF172" w14:textId="3086EDB4" w:rsidR="00446A51" w:rsidRDefault="00446A51" w:rsidP="00446A51">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Not urban but shows the origin of some methods</w:t>
      </w:r>
    </w:p>
    <w:p w14:paraId="4359EB68" w14:textId="1A3C54CA" w:rsidR="00446A51" w:rsidRDefault="00446A51" w:rsidP="00446A51">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Also </w:t>
      </w:r>
    </w:p>
    <w:p w14:paraId="47C89B7C" w14:textId="24F3DE64" w:rsidR="00446A51" w:rsidRPr="00446A51" w:rsidRDefault="00446A51" w:rsidP="00446A51">
      <w:pPr>
        <w:spacing w:after="0" w:line="240" w:lineRule="auto"/>
        <w:rPr>
          <w:rFonts w:ascii="Times New Roman" w:eastAsia="Times New Roman" w:hAnsi="Times New Roman" w:cs="Times New Roman"/>
          <w:sz w:val="24"/>
          <w:szCs w:val="24"/>
          <w:lang w:val="en-GB" w:eastAsia="en-GB"/>
        </w:rPr>
      </w:pPr>
      <w:r w:rsidRPr="00446A51">
        <w:rPr>
          <w:rFonts w:ascii="Times New Roman" w:eastAsia="Times New Roman" w:hAnsi="Times New Roman" w:cs="Times New Roman"/>
          <w:sz w:val="24"/>
          <w:szCs w:val="24"/>
          <w:lang w:val="en-GB" w:eastAsia="en-GB"/>
        </w:rPr>
        <w:t xml:space="preserve">White, R. (2006). Pattern based map comparisons. </w:t>
      </w:r>
      <w:r w:rsidRPr="00446A51">
        <w:rPr>
          <w:rFonts w:ascii="Times New Roman" w:eastAsia="Times New Roman" w:hAnsi="Times New Roman" w:cs="Times New Roman"/>
          <w:i/>
          <w:iCs/>
          <w:sz w:val="24"/>
          <w:szCs w:val="24"/>
          <w:lang w:val="en-GB" w:eastAsia="en-GB"/>
        </w:rPr>
        <w:t>Journal of Geographical Systems</w:t>
      </w:r>
      <w:r w:rsidRPr="00446A51">
        <w:rPr>
          <w:rFonts w:ascii="Times New Roman" w:eastAsia="Times New Roman" w:hAnsi="Times New Roman" w:cs="Times New Roman"/>
          <w:sz w:val="24"/>
          <w:szCs w:val="24"/>
          <w:lang w:val="en-GB" w:eastAsia="en-GB"/>
        </w:rPr>
        <w:t xml:space="preserve">, </w:t>
      </w:r>
      <w:r w:rsidRPr="00446A51">
        <w:rPr>
          <w:rFonts w:ascii="Times New Roman" w:eastAsia="Times New Roman" w:hAnsi="Times New Roman" w:cs="Times New Roman"/>
          <w:i/>
          <w:iCs/>
          <w:sz w:val="24"/>
          <w:szCs w:val="24"/>
          <w:lang w:val="en-GB" w:eastAsia="en-GB"/>
        </w:rPr>
        <w:t>8</w:t>
      </w:r>
      <w:r w:rsidRPr="00446A51">
        <w:rPr>
          <w:rFonts w:ascii="Times New Roman" w:eastAsia="Times New Roman" w:hAnsi="Times New Roman" w:cs="Times New Roman"/>
          <w:sz w:val="24"/>
          <w:szCs w:val="24"/>
          <w:lang w:val="en-GB" w:eastAsia="en-GB"/>
        </w:rPr>
        <w:t>(2), 145-164.</w:t>
      </w:r>
    </w:p>
  </w:comment>
  <w:comment w:id="57" w:author="RICHARD JAMES HEWITT" w:date="2021-11-09T10:00:00Z" w:initials="RJH">
    <w:p w14:paraId="67C90B02" w14:textId="7281BFF6" w:rsidR="0016172D" w:rsidRDefault="0016172D">
      <w:pPr>
        <w:pStyle w:val="Textocomentario"/>
      </w:pPr>
      <w:r>
        <w:rPr>
          <w:rStyle w:val="Refdecomentario"/>
        </w:rPr>
        <w:annotationRef/>
      </w:r>
      <w:r>
        <w:t>Not clear what is meant by momentum</w:t>
      </w:r>
    </w:p>
  </w:comment>
  <w:comment w:id="58" w:author="RICHARD JAMES HEWITT" w:date="2021-10-06T10:44:00Z" w:initials="RJH">
    <w:p w14:paraId="3AA75BB9" w14:textId="37B9B88E" w:rsidR="00446A51" w:rsidRDefault="00446A51">
      <w:pPr>
        <w:pStyle w:val="Textocomentario"/>
      </w:pPr>
      <w:r>
        <w:rPr>
          <w:rStyle w:val="Refdecomentario"/>
        </w:rPr>
        <w:annotationRef/>
      </w:r>
      <w:r>
        <w:t xml:space="preserve">Again, suggest to check the origins of these methods. I suspect they are older than the cited papers. </w:t>
      </w:r>
    </w:p>
  </w:comment>
  <w:comment w:id="61" w:author="RICHARD JAMES HEWITT" w:date="2021-10-06T10:45:00Z" w:initials="RJH">
    <w:p w14:paraId="6AE9FFCB" w14:textId="0D9CB325" w:rsidR="00446A51" w:rsidRDefault="00446A51">
      <w:pPr>
        <w:pStyle w:val="Textocomentario"/>
      </w:pPr>
      <w:r>
        <w:rPr>
          <w:rStyle w:val="Refdecomentario"/>
        </w:rPr>
        <w:annotationRef/>
      </w:r>
      <w:r>
        <w:t xml:space="preserve">See several recent publications by </w:t>
      </w:r>
      <w:proofErr w:type="spellStart"/>
      <w:r>
        <w:t>Yongui</w:t>
      </w:r>
      <w:proofErr w:type="spellEnd"/>
      <w:r>
        <w:t xml:space="preserve"> Feng and collaborators on spatial heterogeneity</w:t>
      </w:r>
    </w:p>
  </w:comment>
  <w:comment w:id="62" w:author="RICHARD JAMES HEWITT" w:date="2021-11-09T10:01:00Z" w:initials="RJH">
    <w:p w14:paraId="13C48515" w14:textId="77777777" w:rsidR="0016172D" w:rsidRDefault="0016172D" w:rsidP="0016172D">
      <w:pPr>
        <w:pStyle w:val="Textocomentario"/>
      </w:pPr>
      <w:r>
        <w:rPr>
          <w:rStyle w:val="Refdecomentario"/>
        </w:rPr>
        <w:annotationRef/>
      </w:r>
      <w:r>
        <w:t xml:space="preserve">Not quite clear what this means. Also, be careful because including more variables doesn’t always produce a better model see </w:t>
      </w:r>
      <w:proofErr w:type="spellStart"/>
      <w:r>
        <w:t>Bolstad</w:t>
      </w:r>
      <w:proofErr w:type="spellEnd"/>
      <w:r>
        <w:t xml:space="preserve"> 2011 On the Tyranny of complex spatial models” (over-specification), and Feng et al 2019 (Urban expansion simulation and scenario prediction using</w:t>
      </w:r>
    </w:p>
    <w:p w14:paraId="75322096" w14:textId="77777777" w:rsidR="0016172D" w:rsidRDefault="0016172D" w:rsidP="0016172D">
      <w:pPr>
        <w:pStyle w:val="Textocomentario"/>
      </w:pPr>
      <w:r>
        <w:t>cellular automata: comparison between individual</w:t>
      </w:r>
    </w:p>
    <w:p w14:paraId="5A20D74C" w14:textId="7036ED42" w:rsidR="0016172D" w:rsidRDefault="0016172D" w:rsidP="0016172D">
      <w:pPr>
        <w:pStyle w:val="Textocomentario"/>
      </w:pPr>
      <w:r>
        <w:t>and multiple influencing factors)</w:t>
      </w:r>
    </w:p>
  </w:comment>
  <w:comment w:id="63" w:author="RICHARD JAMES HEWITT" w:date="2021-11-09T10:04:00Z" w:initials="RJH">
    <w:p w14:paraId="1F396F52" w14:textId="11C0C41A" w:rsidR="00C41400" w:rsidRDefault="00C41400">
      <w:pPr>
        <w:pStyle w:val="Textocomentario"/>
      </w:pPr>
      <w:r>
        <w:rPr>
          <w:rStyle w:val="Refdecomentario"/>
        </w:rPr>
        <w:annotationRef/>
      </w:r>
      <w:r>
        <w:t xml:space="preserve">maybe write out in full unless you are going to refer to it very frequently, the fewer acronyms the better. </w:t>
      </w:r>
    </w:p>
  </w:comment>
  <w:comment w:id="65" w:author="RICHARD JAMES HEWITT" w:date="2021-11-09T10:04:00Z" w:initials="RJH">
    <w:p w14:paraId="304B9EE6" w14:textId="4AE8AC81" w:rsidR="00C41400" w:rsidRDefault="00C41400">
      <w:pPr>
        <w:pStyle w:val="Textocomentario"/>
      </w:pPr>
      <w:r>
        <w:rPr>
          <w:rStyle w:val="Refdecomentario"/>
        </w:rPr>
        <w:annotationRef/>
      </w:r>
      <w:r>
        <w:t>Ditto above</w:t>
      </w:r>
    </w:p>
  </w:comment>
  <w:comment w:id="68" w:author="RICHARD JAMES HEWITT" w:date="2021-10-06T10:50:00Z" w:initials="RJH">
    <w:p w14:paraId="5637DF2A" w14:textId="2D261E04" w:rsidR="00582E13" w:rsidRDefault="00582E13">
      <w:pPr>
        <w:pStyle w:val="Textocomentario"/>
      </w:pPr>
      <w:r>
        <w:rPr>
          <w:rStyle w:val="Refdecomentario"/>
        </w:rPr>
        <w:annotationRef/>
      </w:r>
      <w:r>
        <w:t>This part is not easy to understand. Can you explain – maybe giving a real-world example, of how CNN can improve urban development simulation?</w:t>
      </w:r>
    </w:p>
  </w:comment>
  <w:comment w:id="78" w:author="RICHARD JAMES HEWITT" w:date="2021-11-09T10:15:00Z" w:initials="RJH">
    <w:p w14:paraId="130A38AC" w14:textId="46C4843C" w:rsidR="00776396" w:rsidRDefault="00776396">
      <w:pPr>
        <w:pStyle w:val="Textocomentario"/>
      </w:pPr>
      <w:r>
        <w:rPr>
          <w:rStyle w:val="Refdecomentario"/>
        </w:rPr>
        <w:annotationRef/>
      </w:r>
      <w:r>
        <w:t xml:space="preserve">It would be good to know why is hasn’t been applied before, is there some problem or difficulty that has been resolved by you or by technological advancements?. One of the disadvantages of new methods papers is they can sometimes focus too much on the new method without explaining why it hasn’t been used before and what problem it solves. As far as I know, citrus fruit have not been used to simulate land use change, but that might be because they don’t present any great advantages over existing methods. Above all, a </w:t>
      </w:r>
      <w:proofErr w:type="spellStart"/>
      <w:r>
        <w:t>skeptical</w:t>
      </w:r>
      <w:proofErr w:type="spellEnd"/>
      <w:r>
        <w:t xml:space="preserve"> reviewer or editor will want to know WHY U-NET?     </w:t>
      </w:r>
    </w:p>
  </w:comment>
  <w:comment w:id="79" w:author="RICHARD JAMES HEWITT" w:date="2021-11-09T10:06:00Z" w:initials="RJH">
    <w:p w14:paraId="1E8B50B5" w14:textId="765A4450" w:rsidR="00E14641" w:rsidRDefault="00E14641">
      <w:pPr>
        <w:pStyle w:val="Textocomentario"/>
      </w:pPr>
      <w:r>
        <w:rPr>
          <w:rStyle w:val="Refdecomentario"/>
        </w:rPr>
        <w:annotationRef/>
      </w:r>
      <w:r>
        <w:t xml:space="preserve">This aspect seems important. One contribution you are making is application of methods from different fields to urban simulation. Might be worth saying this more prominently in abstract/conclusions </w:t>
      </w:r>
    </w:p>
  </w:comment>
  <w:comment w:id="80" w:author="RICHARD JAMES HEWITT" w:date="2021-10-06T10:51:00Z" w:initials="RJH">
    <w:p w14:paraId="6E3FEB5C" w14:textId="63D327FA" w:rsidR="00991EE1" w:rsidRDefault="00991EE1">
      <w:pPr>
        <w:pStyle w:val="Textocomentario"/>
      </w:pPr>
      <w:r>
        <w:rPr>
          <w:rStyle w:val="Refdecomentario"/>
        </w:rPr>
        <w:annotationRef/>
      </w:r>
      <w:r>
        <w:t xml:space="preserve">If I understand correctly, U-Net can capture and replicate spatial patterns heterogeneously, thus allowing spatial heterogeneity to be simulated. This is an important advance, much more important in fact that any improvement on a specific metric, because it improves the model conceptually. But if so, you need a good non-technical discussion of spatial heterogeneity (what is it, why is it a problem), ideally with a map of a city illustrating it. This would then transform your paper, which currently proposes a minor technical improvement, into a more important contribution that tackles a “grand challenge” of CA land use modelling…  </w:t>
      </w:r>
    </w:p>
  </w:comment>
  <w:comment w:id="83" w:author="RICHARD JAMES HEWITT" w:date="2021-10-06T10:55:00Z" w:initials="RJH">
    <w:p w14:paraId="36B1949D" w14:textId="03A7FDDE" w:rsidR="00991EE1" w:rsidRDefault="00991EE1">
      <w:pPr>
        <w:pStyle w:val="Textocomentario"/>
      </w:pPr>
      <w:r>
        <w:rPr>
          <w:rStyle w:val="Refdecomentario"/>
        </w:rPr>
        <w:annotationRef/>
      </w:r>
      <w:r>
        <w:t>The specific novelty needs to be strengthened. i.e. addressing an important limitation of widely used spatially homogenous CA models…</w:t>
      </w:r>
    </w:p>
  </w:comment>
  <w:comment w:id="84" w:author="RICHARD JAMES HEWITT" w:date="2021-10-06T10:56:00Z" w:initials="RJH">
    <w:p w14:paraId="45FC8F73" w14:textId="29BBF030" w:rsidR="00277B5F" w:rsidRDefault="00277B5F">
      <w:pPr>
        <w:pStyle w:val="Textocomentario"/>
      </w:pPr>
      <w:r>
        <w:rPr>
          <w:rStyle w:val="Refdecomentario"/>
        </w:rPr>
        <w:annotationRef/>
      </w:r>
      <w:r>
        <w:t>Suggest highly detailed, large scale maps – accuracy is a loaded term</w:t>
      </w:r>
      <w:r w:rsidR="00B17004">
        <w:t xml:space="preserve"> </w:t>
      </w:r>
      <w:r w:rsidR="00B1700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85" w:author="RICHARD JAMES HEWITT" w:date="2021-11-09T10:13:00Z" w:initials="RJH">
    <w:p w14:paraId="19F2087F" w14:textId="64FB49A7" w:rsidR="004234B1" w:rsidRDefault="004234B1">
      <w:pPr>
        <w:pStyle w:val="Textocomentario"/>
      </w:pPr>
      <w:r>
        <w:rPr>
          <w:rStyle w:val="Refdecomentario"/>
        </w:rPr>
        <w:annotationRef/>
      </w:r>
      <w:r>
        <w:t xml:space="preserve">Good. </w:t>
      </w:r>
    </w:p>
  </w:comment>
  <w:comment w:id="86" w:author="RICHARD JAMES HEWITT" w:date="2021-11-09T10:14:00Z" w:initials="RJH">
    <w:p w14:paraId="43F2CCD0" w14:textId="0598B188" w:rsidR="004234B1" w:rsidRDefault="004234B1">
      <w:pPr>
        <w:pStyle w:val="Textocomentario"/>
      </w:pPr>
      <w:r>
        <w:rPr>
          <w:rStyle w:val="Refdecomentario"/>
        </w:rPr>
        <w:annotationRef/>
      </w:r>
      <w:r>
        <w:t>At some point it would be good to know why U-Net is different to other approaches</w:t>
      </w:r>
      <w:r w:rsidR="00776396">
        <w:t xml:space="preserve">. </w:t>
      </w:r>
      <w:r>
        <w:t xml:space="preserve"> </w:t>
      </w:r>
    </w:p>
  </w:comment>
  <w:comment w:id="88" w:author="RICHARD JAMES HEWITT" w:date="2021-11-09T10:20:00Z" w:initials="RJH">
    <w:p w14:paraId="1C13AD58" w14:textId="77777777" w:rsidR="00231C72" w:rsidRDefault="00231C72">
      <w:pPr>
        <w:pStyle w:val="Textocomentario"/>
      </w:pPr>
      <w:r>
        <w:rPr>
          <w:rStyle w:val="Refdecomentario"/>
        </w:rPr>
        <w:annotationRef/>
      </w:r>
      <w:r>
        <w:t xml:space="preserve">This suggests that U-NET might help with multi-scale calibrations, a solution to the well-known MAUP problem (Openshaw). I was a co-author on a paper that tried to address this manually by changing resolution of input maps and </w:t>
      </w:r>
      <w:proofErr w:type="spellStart"/>
      <w:r>
        <w:t>repeatedely</w:t>
      </w:r>
      <w:proofErr w:type="spellEnd"/>
      <w:r>
        <w:t xml:space="preserve"> testing. The results are interesting, see:</w:t>
      </w:r>
    </w:p>
    <w:p w14:paraId="002196CD" w14:textId="2BBF44F2" w:rsidR="00231C72" w:rsidRDefault="00231C72">
      <w:pPr>
        <w:pStyle w:val="Textocomentario"/>
      </w:pPr>
      <w:r w:rsidRPr="00231C72">
        <w:t>https://www.researchgate.net/publication/320692312_The_Importance_of_Scale_in_Land_Use_Models_Experiments_in_Data_Conversion_Data_Resampling_Resolution_and_Neighborhood_Extent</w:t>
      </w:r>
      <w:r>
        <w:t xml:space="preserve">  </w:t>
      </w:r>
    </w:p>
  </w:comment>
  <w:comment w:id="90" w:author="RICHARD JAMES HEWITT" w:date="2021-11-09T10:24:00Z" w:initials="RJH">
    <w:p w14:paraId="6823BD6D" w14:textId="5ADDCEB6" w:rsidR="00E808A8" w:rsidRDefault="00E808A8">
      <w:pPr>
        <w:pStyle w:val="Textocomentario"/>
      </w:pPr>
      <w:r>
        <w:rPr>
          <w:rStyle w:val="Refdecomentario"/>
        </w:rPr>
        <w:annotationRef/>
      </w:r>
      <w:proofErr w:type="spellStart"/>
      <w:r>
        <w:t>improviomg</w:t>
      </w:r>
      <w:proofErr w:type="spellEnd"/>
      <w:r>
        <w:t xml:space="preserve"> its performance in what sense? With respect to what?</w:t>
      </w:r>
    </w:p>
  </w:comment>
  <w:comment w:id="91" w:author="RICHARD JAMES HEWITT" w:date="2021-11-09T10:24:00Z" w:initials="RJH">
    <w:p w14:paraId="275B1154" w14:textId="57ABDC04" w:rsidR="00E808A8" w:rsidRDefault="00E808A8">
      <w:pPr>
        <w:pStyle w:val="Textocomentario"/>
      </w:pPr>
      <w:r>
        <w:rPr>
          <w:rStyle w:val="Refdecomentario"/>
        </w:rPr>
        <w:annotationRef/>
      </w:r>
      <w:r>
        <w:t>“Rescale”, surely?. Isn’t this just normalisation?</w:t>
      </w:r>
    </w:p>
  </w:comment>
  <w:comment w:id="92" w:author="RICHARD JAMES HEWITT" w:date="2021-11-09T10:26:00Z" w:initials="RJH">
    <w:p w14:paraId="57AB41D6" w14:textId="3B7FDD77" w:rsidR="004C0EE7" w:rsidRDefault="004C0EE7">
      <w:pPr>
        <w:pStyle w:val="Textocomentario"/>
      </w:pPr>
      <w:r>
        <w:rPr>
          <w:rStyle w:val="Refdecomentario"/>
        </w:rPr>
        <w:annotationRef/>
      </w:r>
      <w:r>
        <w:t xml:space="preserve">Agree with Brett that this image isn’t </w:t>
      </w:r>
      <w:proofErr w:type="spellStart"/>
      <w:r>
        <w:t>helpful.Suggets</w:t>
      </w:r>
      <w:proofErr w:type="spellEnd"/>
      <w:r>
        <w:t xml:space="preserve"> to replace with a simple flow/process diagram in which each step is described and named according to the process step used </w:t>
      </w:r>
    </w:p>
  </w:comment>
  <w:comment w:id="94" w:author="Brett Bryan" w:date="2021-09-25T07:16:00Z" w:initials="BB">
    <w:p w14:paraId="2874F8FB" w14:textId="77777777" w:rsidR="00B91C36" w:rsidRDefault="00B91C36" w:rsidP="00B91C36">
      <w:pPr>
        <w:pStyle w:val="Textocomentario"/>
      </w:pPr>
      <w:r>
        <w:rPr>
          <w:rStyle w:val="Refdecomentario"/>
        </w:rPr>
        <w:annotationRef/>
      </w:r>
      <w:r>
        <w:t xml:space="preserve">To be honest, I really cannot make much sense out of this figure so I am not sure how a reader who has had nothing to do with the research is going to understand it. Much more information is required in the caption to describe the figure and help the reader interpret it. For example, what do the numbers mean? How can a tile be shaped 256 squared by 2? You don’t have that many cells. What is concatenation? How does it work? </w:t>
      </w:r>
      <w:proofErr w:type="spellStart"/>
      <w:r>
        <w:t>BatchNorm</w:t>
      </w:r>
      <w:proofErr w:type="spellEnd"/>
      <w:r>
        <w:t xml:space="preserve">??? </w:t>
      </w:r>
      <w:proofErr w:type="spellStart"/>
      <w:r>
        <w:t>Softmax</w:t>
      </w:r>
      <w:proofErr w:type="spellEnd"/>
      <w:r>
        <w:t>??? Etc. etc.</w:t>
      </w:r>
    </w:p>
  </w:comment>
  <w:comment w:id="95" w:author="RICHARD JAMES HEWITT" w:date="2021-11-09T10:28:00Z" w:initials="RJH">
    <w:p w14:paraId="70F327A3" w14:textId="7B5E7818" w:rsidR="008F4869" w:rsidRDefault="008F4869">
      <w:pPr>
        <w:pStyle w:val="Textocomentario"/>
      </w:pPr>
      <w:r>
        <w:rPr>
          <w:rStyle w:val="Refdecomentario"/>
        </w:rPr>
        <w:annotationRef/>
      </w:r>
      <w:r>
        <w:t xml:space="preserve">Did you create the land use maps yourself from </w:t>
      </w:r>
      <w:proofErr w:type="spellStart"/>
      <w:r>
        <w:t>landsat</w:t>
      </w:r>
      <w:proofErr w:type="spellEnd"/>
      <w:r>
        <w:t xml:space="preserve"> data, or from another source? If you created the maps yourself i.e. by training a classifier, I suggest to reference the accuracy statistics of the maps generated based on comparison with ground truth data – user and producers’ accuracy. If not, make it clear that the maps were generated by someone else. </w:t>
      </w:r>
    </w:p>
  </w:comment>
  <w:comment w:id="99" w:author="Brett Bryan" w:date="2021-09-25T02:00:00Z" w:initials="BB">
    <w:p w14:paraId="06AF78C7" w14:textId="6C16980A" w:rsidR="00757F7E" w:rsidRDefault="00757F7E">
      <w:pPr>
        <w:pStyle w:val="Textocomentario"/>
      </w:pPr>
      <w:r>
        <w:rPr>
          <w:rStyle w:val="Refdecomentario"/>
        </w:rPr>
        <w:annotationRef/>
      </w:r>
      <w:r>
        <w:t>You don’t have the 2030 projection here.</w:t>
      </w:r>
    </w:p>
  </w:comment>
  <w:comment w:id="100" w:author="Brett Bryan" w:date="2021-09-04T02:21:00Z" w:initials="BB">
    <w:p w14:paraId="34B9CB22" w14:textId="2A880797" w:rsidR="00757F7E" w:rsidRDefault="00757F7E">
      <w:pPr>
        <w:pStyle w:val="Textocomentario"/>
      </w:pPr>
      <w:r>
        <w:rPr>
          <w:rStyle w:val="Refdecomentario"/>
        </w:rPr>
        <w:annotationRef/>
      </w:r>
      <w:r>
        <w:t>I've heard you say this a few times but I don't understand it. Do you mean counties? China's provinces are broken up into counties not cities. And if you do mean cities what defines a city versus a village? Instead of cities talk about provinces and the major provinces which are included in the study area.</w:t>
      </w:r>
    </w:p>
  </w:comment>
  <w:comment w:id="101" w:author="JINZHU WANG" w:date="2021-09-14T04:04:00Z" w:initials="JW">
    <w:p w14:paraId="43F2D3EC" w14:textId="3D058AC1" w:rsidR="00757F7E" w:rsidRDefault="00757F7E">
      <w:pPr>
        <w:pStyle w:val="Textocomentario"/>
      </w:pPr>
      <w:r>
        <w:rPr>
          <w:rStyle w:val="Refdecomentario"/>
        </w:rPr>
        <w:annotationRef/>
      </w:r>
      <w:r>
        <w:t xml:space="preserve">The administrative system in China is: China </w:t>
      </w:r>
      <w:r>
        <w:rPr>
          <w:rFonts w:ascii="Wingdings" w:eastAsia="Wingdings" w:hAnsi="Wingdings" w:cs="Wingdings"/>
        </w:rPr>
        <w:t>à</w:t>
      </w:r>
      <w:r>
        <w:t xml:space="preserve"> Provinces </w:t>
      </w:r>
      <w:r>
        <w:rPr>
          <w:rFonts w:ascii="Wingdings" w:eastAsia="Wingdings" w:hAnsi="Wingdings" w:cs="Wingdings"/>
        </w:rPr>
        <w:t>à</w:t>
      </w:r>
      <w:r>
        <w:t xml:space="preserve"> Cities </w:t>
      </w:r>
      <w:r>
        <w:rPr>
          <w:rFonts w:ascii="Wingdings" w:eastAsia="Wingdings" w:hAnsi="Wingdings" w:cs="Wingdings"/>
        </w:rPr>
        <w:t>à</w:t>
      </w:r>
      <w:r>
        <w:t xml:space="preserve"> Counties/Districts </w:t>
      </w:r>
      <w:r>
        <w:rPr>
          <w:rFonts w:ascii="Wingdings" w:eastAsia="Wingdings" w:hAnsi="Wingdings" w:cs="Wingdings"/>
        </w:rPr>
        <w:t>à</w:t>
      </w:r>
      <w:r>
        <w:t xml:space="preserve"> Towns/Villages, see </w:t>
      </w:r>
      <w:hyperlink r:id="rId1" w:anchor="Prefectural_level_(2nd)" w:history="1">
        <w:r w:rsidRPr="00CC1E4B">
          <w:rPr>
            <w:rStyle w:val="Hipervnculo"/>
            <w:b/>
            <w:bCs/>
          </w:rPr>
          <w:t>here</w:t>
        </w:r>
      </w:hyperlink>
      <w:r>
        <w:t>.</w:t>
      </w:r>
    </w:p>
    <w:p w14:paraId="2DC43BA8" w14:textId="77777777" w:rsidR="00757F7E" w:rsidRDefault="00757F7E">
      <w:pPr>
        <w:pStyle w:val="Textocomentario"/>
      </w:pPr>
    </w:p>
    <w:p w14:paraId="31EF9C6D" w14:textId="25530EC0" w:rsidR="00757F7E" w:rsidRDefault="00757F7E">
      <w:pPr>
        <w:pStyle w:val="Textocomentario"/>
      </w:pPr>
      <w:r>
        <w:t>Taking cities as zoning unit produces 76 validation records, which is a nice presentation to the distribution of validation metrics; otherwise, if using provinces, it would be 7 records that were not enough to show the metrics correlations.</w:t>
      </w:r>
    </w:p>
  </w:comment>
  <w:comment w:id="102" w:author="Brett Bryan" w:date="2021-09-17T01:28:00Z" w:initials="BB">
    <w:p w14:paraId="45238365" w14:textId="0FE33F05" w:rsidR="00757F7E" w:rsidRDefault="00757F7E">
      <w:pPr>
        <w:pStyle w:val="Textocomentario"/>
      </w:pPr>
      <w:r>
        <w:rPr>
          <w:rStyle w:val="Refdecomentario"/>
        </w:rPr>
        <w:annotationRef/>
      </w:r>
      <w:r>
        <w:t>The language is confusing. You are mapping cities, then you are analysing your mapping of cities by cities. I assume what you are using is Prefectures. Prefectures are not cities. Call them prefectures, not cities.</w:t>
      </w:r>
    </w:p>
  </w:comment>
  <w:comment w:id="104" w:author="RICHARD JAMES HEWITT" w:date="2021-11-09T10:34:00Z" w:initials="RJH">
    <w:p w14:paraId="457A80C0" w14:textId="4815CFBB" w:rsidR="009E54B4" w:rsidRDefault="009E54B4">
      <w:pPr>
        <w:pStyle w:val="Textocomentario"/>
      </w:pPr>
      <w:r>
        <w:rPr>
          <w:rStyle w:val="Refdecomentario"/>
        </w:rPr>
        <w:annotationRef/>
      </w:r>
      <w:r>
        <w:t xml:space="preserve">Ok, this </w:t>
      </w:r>
      <w:proofErr w:type="spellStart"/>
      <w:r>
        <w:t>answeres</w:t>
      </w:r>
      <w:proofErr w:type="spellEnd"/>
      <w:r>
        <w:t xml:space="preserve"> my question above. Maybe slightly adjust the language to something like “we used large scale land use maps generated from Landsat data by Wang et al”. </w:t>
      </w:r>
    </w:p>
  </w:comment>
  <w:comment w:id="105" w:author="RICHARD JAMES HEWITT" w:date="2021-11-09T10:35:00Z" w:initials="RJH">
    <w:p w14:paraId="4BDF9353" w14:textId="25601558" w:rsidR="009E54B4" w:rsidRDefault="009E54B4">
      <w:pPr>
        <w:pStyle w:val="Textocomentario"/>
      </w:pPr>
      <w:r>
        <w:rPr>
          <w:rStyle w:val="Refdecomentario"/>
        </w:rPr>
        <w:annotationRef/>
      </w:r>
      <w:proofErr w:type="spellStart"/>
      <w:r w:rsidR="00E418A6">
        <w:t>T</w:t>
      </w:r>
      <w:r>
        <w:t>the</w:t>
      </w:r>
      <w:proofErr w:type="spellEnd"/>
      <w:r>
        <w:t xml:space="preserve"> importance of slope as a constraint for land use models</w:t>
      </w:r>
      <w:r w:rsidR="00E418A6">
        <w:t xml:space="preserve"> is well known</w:t>
      </w:r>
      <w:r>
        <w:t>. It would be better to cite the older literature here, otherwise we get the impression of a group of very recent researchers all agreeing with each other rather than going back to classic sources. You wouldn’t cite a physics paper from 2020 as evidence for the theory of relativity would you?</w:t>
      </w:r>
      <w:r w:rsidR="00E418A6">
        <w:t xml:space="preserve"> </w:t>
      </w:r>
      <w:r w:rsidR="00E418A6">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7393AD64" w14:textId="77777777" w:rsidR="00E418A6" w:rsidRDefault="00E418A6">
      <w:pPr>
        <w:pStyle w:val="Textocomentario"/>
      </w:pPr>
    </w:p>
    <w:p w14:paraId="4D5CDF57" w14:textId="38322A7D" w:rsidR="00E418A6" w:rsidRDefault="00E418A6">
      <w:pPr>
        <w:pStyle w:val="Textocomentario"/>
      </w:pPr>
      <w:r>
        <w:t>Some examples of land use models that include slope as an important variable:</w:t>
      </w:r>
    </w:p>
    <w:p w14:paraId="31FC8D18" w14:textId="073862F9" w:rsidR="00E418A6" w:rsidRDefault="00E418A6" w:rsidP="00E418A6">
      <w:pPr>
        <w:pStyle w:val="Textocomentario"/>
      </w:pPr>
    </w:p>
    <w:p w14:paraId="40BD9441" w14:textId="77777777" w:rsidR="00E418A6" w:rsidRDefault="00E418A6" w:rsidP="00E418A6">
      <w:pPr>
        <w:pStyle w:val="Textocomentario"/>
      </w:pPr>
      <w:proofErr w:type="spellStart"/>
      <w:r>
        <w:t>Chuvieco</w:t>
      </w:r>
      <w:proofErr w:type="spellEnd"/>
      <w:r>
        <w:t xml:space="preserve"> 1993. Integration of linear programming and GIS for land-use modelling. IJGIS</w:t>
      </w:r>
    </w:p>
    <w:p w14:paraId="43ED66D7" w14:textId="77777777" w:rsidR="00E418A6" w:rsidRDefault="00E418A6" w:rsidP="00E418A6">
      <w:pPr>
        <w:pStyle w:val="Textocomentario"/>
      </w:pPr>
      <w:r>
        <w:t xml:space="preserve">" new areas for irrigated crops are restricted to the most favourable areas, as defined by low elevation (under 200111) and gentle  slopes (less than 10 per cent). " </w:t>
      </w:r>
    </w:p>
    <w:p w14:paraId="058F2F29" w14:textId="77777777" w:rsidR="00E418A6" w:rsidRDefault="00E418A6" w:rsidP="00E418A6">
      <w:pPr>
        <w:pStyle w:val="Textocomentario"/>
      </w:pPr>
    </w:p>
    <w:p w14:paraId="6110DE55" w14:textId="77777777" w:rsidR="00E418A6" w:rsidRDefault="00E418A6" w:rsidP="00E418A6">
      <w:pPr>
        <w:pStyle w:val="Textocomentario"/>
      </w:pPr>
      <w:r>
        <w:t xml:space="preserve">Wear and </w:t>
      </w:r>
      <w:proofErr w:type="spellStart"/>
      <w:r>
        <w:t>Bolstad</w:t>
      </w:r>
      <w:proofErr w:type="spellEnd"/>
      <w:r>
        <w:t xml:space="preserve"> 1998 https://www.srs.fs.usda.gov/pubs/ja/ja_wear016.pdf</w:t>
      </w:r>
    </w:p>
    <w:p w14:paraId="5F2E43AF" w14:textId="77777777" w:rsidR="00E418A6" w:rsidRDefault="00E418A6" w:rsidP="00E418A6">
      <w:pPr>
        <w:pStyle w:val="Textocomentario"/>
      </w:pPr>
      <w:r>
        <w:t xml:space="preserve">"In addition, because of its influence on costs of access and construction, we anticipated that building count would be negatively influenced by the slope." </w:t>
      </w:r>
    </w:p>
    <w:p w14:paraId="0CE7847E" w14:textId="77777777" w:rsidR="00E418A6" w:rsidRDefault="00E418A6" w:rsidP="00E418A6">
      <w:pPr>
        <w:pStyle w:val="Textocomentario"/>
      </w:pPr>
    </w:p>
    <w:p w14:paraId="754FF598" w14:textId="6B16BEBA" w:rsidR="00E418A6" w:rsidRDefault="00E418A6" w:rsidP="00E418A6">
      <w:pPr>
        <w:pStyle w:val="Textocomentario"/>
      </w:pPr>
      <w:proofErr w:type="spellStart"/>
      <w:r>
        <w:t>Verburg</w:t>
      </w:r>
      <w:proofErr w:type="spellEnd"/>
      <w:r>
        <w:t xml:space="preserve"> et al 1999 Simulation of changes in the spatial pattern of land use in China https://library.wur.nl/isric/fulltext/isricu_i23471_001.pdf#page=54</w:t>
      </w:r>
    </w:p>
    <w:p w14:paraId="66F484B7" w14:textId="6CF69C85" w:rsidR="009E54B4" w:rsidRDefault="009E54B4">
      <w:pPr>
        <w:pStyle w:val="Textocomentario"/>
      </w:pPr>
    </w:p>
  </w:comment>
  <w:comment w:id="108" w:author="Brett Bryan" w:date="2021-09-25T02:06:00Z" w:initials="BB">
    <w:p w14:paraId="5F158DD4" w14:textId="4EE07DD6" w:rsidR="00757F7E" w:rsidRDefault="00757F7E">
      <w:pPr>
        <w:pStyle w:val="Textocomentario"/>
      </w:pPr>
      <w:r>
        <w:rPr>
          <w:rStyle w:val="Refdecomentario"/>
        </w:rPr>
        <w:annotationRef/>
      </w:r>
      <w:r>
        <w:t>Perhaps just show urban in 1994, 2006, 2018?</w:t>
      </w:r>
    </w:p>
  </w:comment>
  <w:comment w:id="110" w:author="Brett Bryan" w:date="2021-09-25T07:22:00Z" w:initials="BB">
    <w:p w14:paraId="2F6DD87E" w14:textId="77777777" w:rsidR="00757F7E" w:rsidRDefault="00757F7E" w:rsidP="00A67D53">
      <w:pPr>
        <w:pStyle w:val="Textocomentario"/>
      </w:pPr>
      <w:r>
        <w:rPr>
          <w:rStyle w:val="Refdecomentario"/>
        </w:rPr>
        <w:annotationRef/>
      </w:r>
      <w:r>
        <w:t>How did you select the structure of the U-Net?</w:t>
      </w:r>
    </w:p>
  </w:comment>
  <w:comment w:id="111" w:author="Brett Bryan" w:date="2021-09-25T07:22:00Z" w:initials="BB">
    <w:p w14:paraId="241718D4" w14:textId="77777777" w:rsidR="00757F7E" w:rsidRDefault="00757F7E" w:rsidP="00A67D53">
      <w:pPr>
        <w:pStyle w:val="Textocomentario"/>
      </w:pPr>
      <w:r>
        <w:rPr>
          <w:rStyle w:val="Refdecomentario"/>
        </w:rPr>
        <w:annotationRef/>
      </w:r>
      <w:r>
        <w:t>Jargon. Non-sensical.</w:t>
      </w:r>
    </w:p>
  </w:comment>
  <w:comment w:id="112" w:author="Brett Bryan" w:date="2021-09-25T07:23:00Z" w:initials="BB">
    <w:p w14:paraId="25203DF1" w14:textId="77777777" w:rsidR="00757F7E" w:rsidRDefault="00757F7E" w:rsidP="00A67D53">
      <w:pPr>
        <w:pStyle w:val="Textocomentario"/>
      </w:pPr>
      <w:r>
        <w:t>What is this</w:t>
      </w:r>
      <w:r>
        <w:rPr>
          <w:rStyle w:val="Refdecomentario"/>
        </w:rPr>
        <w:annotationRef/>
      </w:r>
      <w:r>
        <w:t xml:space="preserve">? Reference? </w:t>
      </w:r>
    </w:p>
  </w:comment>
  <w:comment w:id="109" w:author="Brett Bryan" w:date="2021-09-25T07:23:00Z" w:initials="BB">
    <w:p w14:paraId="60F51C3B" w14:textId="77777777" w:rsidR="00757F7E" w:rsidRDefault="00757F7E" w:rsidP="00A67D53">
      <w:pPr>
        <w:pStyle w:val="Textocomentario"/>
      </w:pPr>
      <w:r>
        <w:rPr>
          <w:rStyle w:val="Refdecomentario"/>
        </w:rPr>
        <w:annotationRef/>
      </w:r>
      <w:r>
        <w:t xml:space="preserve">This paragraph is utterly </w:t>
      </w:r>
      <w:proofErr w:type="spellStart"/>
      <w:r>
        <w:t>inintelligible</w:t>
      </w:r>
      <w:proofErr w:type="spellEnd"/>
      <w:r>
        <w:t>.</w:t>
      </w:r>
    </w:p>
  </w:comment>
  <w:comment w:id="113" w:author="Brett Bryan" w:date="2021-09-25T07:24:00Z" w:initials="BB">
    <w:p w14:paraId="3CF64104" w14:textId="1BB5EF8A" w:rsidR="00757F7E" w:rsidRDefault="00757F7E">
      <w:pPr>
        <w:pStyle w:val="Textocomentario"/>
      </w:pPr>
      <w:r>
        <w:rPr>
          <w:rStyle w:val="Refdecomentario"/>
        </w:rPr>
        <w:annotationRef/>
      </w:r>
      <w:r>
        <w:t>What is the base image???</w:t>
      </w:r>
    </w:p>
  </w:comment>
  <w:comment w:id="114" w:author="Brett Bryan" w:date="2021-09-25T07:25:00Z" w:initials="BB">
    <w:p w14:paraId="7E4F330D" w14:textId="3CA317B8" w:rsidR="00757F7E" w:rsidRDefault="00757F7E">
      <w:pPr>
        <w:pStyle w:val="Textocomentario"/>
      </w:pPr>
      <w:r>
        <w:rPr>
          <w:rStyle w:val="Refdecomentario"/>
        </w:rPr>
        <w:annotationRef/>
      </w:r>
      <w:r>
        <w:t>Why was this done? Why not just predict using the whole image?</w:t>
      </w:r>
    </w:p>
  </w:comment>
  <w:comment w:id="115" w:author="Brett Bryan" w:date="2021-09-25T07:26:00Z" w:initials="BB">
    <w:p w14:paraId="57D1B34D" w14:textId="14018A14" w:rsidR="00757F7E" w:rsidRDefault="00757F7E">
      <w:pPr>
        <w:pStyle w:val="Textocomentario"/>
      </w:pPr>
      <w:r>
        <w:rPr>
          <w:rStyle w:val="Refdecomentario"/>
        </w:rPr>
        <w:annotationRef/>
      </w:r>
      <w:r>
        <w:t>??? be more specific. What do you mean ‘it works’?</w:t>
      </w:r>
    </w:p>
  </w:comment>
  <w:comment w:id="117" w:author="Brett Bryan" w:date="2021-09-25T07:26:00Z" w:initials="BB">
    <w:p w14:paraId="1A1ACE26" w14:textId="1C84BB33" w:rsidR="00757F7E" w:rsidRDefault="00757F7E">
      <w:pPr>
        <w:pStyle w:val="Textocomentario"/>
      </w:pPr>
      <w:r>
        <w:rPr>
          <w:rStyle w:val="Refdecomentario"/>
        </w:rPr>
        <w:annotationRef/>
      </w:r>
      <w:r>
        <w:t>More detailed explanation required.</w:t>
      </w:r>
    </w:p>
  </w:comment>
  <w:comment w:id="119" w:author="Brett Bryan" w:date="2021-09-25T07:27:00Z" w:initials="BB">
    <w:p w14:paraId="006F9C2C" w14:textId="035B7A23" w:rsidR="00757F7E" w:rsidRDefault="00757F7E">
      <w:pPr>
        <w:pStyle w:val="Textocomentario"/>
      </w:pPr>
      <w:r>
        <w:rPr>
          <w:rStyle w:val="Refdecomentario"/>
        </w:rPr>
        <w:annotationRef/>
      </w:r>
      <w:r>
        <w:t>What???</w:t>
      </w:r>
    </w:p>
  </w:comment>
  <w:comment w:id="120" w:author="Brett Bryan" w:date="2021-09-25T07:30:00Z" w:initials="BB">
    <w:p w14:paraId="1F944885" w14:textId="27431E47" w:rsidR="00757F7E" w:rsidRDefault="00757F7E">
      <w:pPr>
        <w:pStyle w:val="Textocomentario"/>
      </w:pPr>
      <w:r>
        <w:rPr>
          <w:rStyle w:val="Refdecomentario"/>
        </w:rPr>
        <w:annotationRef/>
      </w:r>
      <w:r>
        <w:t>I think I know what you mean by base year and target year now. I think that these need to be made clear earlier on i.e. what you mean by base year and target year needs to be defined earlier. All</w:t>
      </w:r>
    </w:p>
  </w:comment>
  <w:comment w:id="118" w:author="Brett Bryan" w:date="2021-09-25T07:28:00Z" w:initials="BB">
    <w:p w14:paraId="676931D5" w14:textId="6E8FD967" w:rsidR="00757F7E" w:rsidRDefault="00757F7E">
      <w:pPr>
        <w:pStyle w:val="Textocomentario"/>
      </w:pPr>
      <w:r>
        <w:rPr>
          <w:rStyle w:val="Refdecomentario"/>
        </w:rPr>
        <w:annotationRef/>
      </w:r>
      <w:r>
        <w:t>I think what you mean to say is something like ‘we ranked pixels from highest transition potential to lowest and classified pixels in order of transition potential until the known urban area of the target year was met”.</w:t>
      </w:r>
    </w:p>
  </w:comment>
  <w:comment w:id="121" w:author="RICHARD JAMES HEWITT" w:date="2021-11-09T10:56:00Z" w:initials="RJH">
    <w:p w14:paraId="72345C90" w14:textId="7ABA1039" w:rsidR="00CE62B0" w:rsidRDefault="00CE62B0">
      <w:pPr>
        <w:pStyle w:val="Textocomentario"/>
      </w:pPr>
      <w:r>
        <w:rPr>
          <w:rStyle w:val="Refdecomentario"/>
        </w:rPr>
        <w:annotationRef/>
      </w:r>
      <w:r>
        <w:t xml:space="preserve">I would agree with Brett here that this section 3.3 and 3.4 are unclear and need to be rewritten with a view to communicating to a reader who is not knowledgeable about land use modelling or the specific techniques employed. </w:t>
      </w:r>
    </w:p>
  </w:comment>
  <w:comment w:id="122" w:author="Brett Bryan" w:date="2021-09-25T07:32:00Z" w:initials="BB">
    <w:p w14:paraId="4815F512" w14:textId="018F4D91" w:rsidR="00757F7E" w:rsidRDefault="00757F7E">
      <w:pPr>
        <w:pStyle w:val="Textocomentario"/>
      </w:pPr>
      <w:r>
        <w:rPr>
          <w:rStyle w:val="Refdecomentario"/>
        </w:rPr>
        <w:annotationRef/>
      </w:r>
      <w:r>
        <w:t>A few more words are needed to explain what this is.</w:t>
      </w:r>
    </w:p>
  </w:comment>
  <w:comment w:id="124" w:author="RICHARD JAMES HEWITT" w:date="2021-11-09T11:07:00Z" w:initials="RJH">
    <w:p w14:paraId="20D8113E" w14:textId="3D343EAE" w:rsidR="00B15597" w:rsidRDefault="00B15597">
      <w:pPr>
        <w:pStyle w:val="Textocomentario"/>
      </w:pPr>
      <w:r>
        <w:rPr>
          <w:rStyle w:val="Refdecomentario"/>
        </w:rPr>
        <w:annotationRef/>
      </w:r>
      <w:r>
        <w:t>Map overlay can be traced back to Ian McHarg</w:t>
      </w:r>
      <w:r w:rsidR="00834DB6">
        <w:t xml:space="preserve"> (e.g. 1986)</w:t>
      </w:r>
      <w:r>
        <w:t xml:space="preserve">. </w:t>
      </w:r>
      <w:r w:rsidR="00834DB6">
        <w:t>See</w:t>
      </w:r>
    </w:p>
    <w:p w14:paraId="72B3EC5F" w14:textId="1D46BADB" w:rsidR="00834DB6" w:rsidRDefault="00834DB6">
      <w:pPr>
        <w:pStyle w:val="Textocomentario"/>
      </w:pPr>
      <w:r w:rsidRPr="00834DB6">
        <w:t>https://www.youtube.com/watch?v=DmV3Fp7m8X4</w:t>
      </w:r>
    </w:p>
  </w:comment>
  <w:comment w:id="125" w:author="Brett Bryan" w:date="2021-09-25T07:36:00Z" w:initials="BB">
    <w:p w14:paraId="7C3BBE14" w14:textId="237216BA" w:rsidR="00757F7E" w:rsidRDefault="00757F7E">
      <w:pPr>
        <w:pStyle w:val="Textocomentario"/>
      </w:pPr>
      <w:r>
        <w:rPr>
          <w:rStyle w:val="Refdecomentario"/>
        </w:rPr>
        <w:annotationRef/>
      </w:r>
      <w:r>
        <w:t>Another poorly chosen citation. The spatial pattern metrics were not developed by this paper, they have been around for decades. These authors should not be given credit for the development of these metrics. I suggest that you checked all of your citations and make sure that they are quality citations.</w:t>
      </w:r>
    </w:p>
  </w:comment>
  <w:comment w:id="126" w:author="RICHARD JAMES HEWITT" w:date="2021-11-09T10:57:00Z" w:initials="RJH">
    <w:p w14:paraId="43BF7EAE" w14:textId="00BDF253" w:rsidR="00707BD1" w:rsidRDefault="00707BD1">
      <w:pPr>
        <w:pStyle w:val="Textocomentario"/>
      </w:pPr>
      <w:r>
        <w:rPr>
          <w:rStyle w:val="Refdecomentario"/>
        </w:rPr>
        <w:annotationRef/>
      </w:r>
      <w:r>
        <w:t>Absolutely agree, see my previous comments. In most cases it’s really a good idea to try to find the original developers of the models</w:t>
      </w:r>
      <w:r w:rsidR="00B15597">
        <w:t>/techniques</w:t>
      </w:r>
      <w:r>
        <w:t>. Feng and collaborators do some really good work but in general, they are not the inventors of the methods they use. Land use modelling is now quite an old (sub) discipline, very roughly, pre year 2000 papers are mostly regression models evaluated using Kappa and visual inspection, papers 2000-2010 show a massive explosion of machine learning approaches, esp. ANN, and development of pattern based and fuzzy evaluation methods (Roger White 2006, Alex Hagen 2005)</w:t>
      </w:r>
      <w:r w:rsidR="00B15597">
        <w:t xml:space="preserve">, and papers 2010-present day focus in a lot of detail on calibration, criticise earlier methods (death to kappa!), and try to solve earlier problems with new approaches either from machine learning or complex systems perspectives. Random forest seems to come in here and I suspect U-net too. A good paper shows understanding of the historical trajectory of the theory and methods it uses…  </w:t>
      </w:r>
      <w:r>
        <w:t xml:space="preserve">     </w:t>
      </w:r>
    </w:p>
  </w:comment>
  <w:comment w:id="123" w:author="Brett Bryan" w:date="2021-09-25T07:38:00Z" w:initials="BB">
    <w:p w14:paraId="45BAB364" w14:textId="4AFE9FE5" w:rsidR="00757F7E" w:rsidRDefault="00757F7E">
      <w:pPr>
        <w:pStyle w:val="Textocomentario"/>
      </w:pPr>
      <w:r>
        <w:rPr>
          <w:rStyle w:val="Refdecomentario"/>
        </w:rPr>
        <w:annotationRef/>
      </w:r>
      <w:r>
        <w:t>Explain why these metrics were chosen.</w:t>
      </w:r>
    </w:p>
  </w:comment>
  <w:comment w:id="128" w:author="Brett Bryan" w:date="2021-09-25T09:29:00Z" w:initials="BB">
    <w:p w14:paraId="6EFB2513" w14:textId="2549855D" w:rsidR="00757F7E" w:rsidRDefault="00757F7E">
      <w:pPr>
        <w:pStyle w:val="Textocomentario"/>
      </w:pPr>
      <w:r>
        <w:rPr>
          <w:rStyle w:val="Refdecomentario"/>
        </w:rPr>
        <w:annotationRef/>
      </w:r>
      <w:r>
        <w:t xml:space="preserve">These descriptions need to be improved. They are too general. Be specific about what each metric measures. E.g. Hit rate is the ratio of correctly identified urban pixels (i.e. hits) to the sum of hits and </w:t>
      </w:r>
      <w:r w:rsidRPr="0027245C">
        <w:rPr>
          <w:rFonts w:ascii="Calibri" w:hAnsi="Calibri" w:cs="Calibri"/>
          <w:sz w:val="18"/>
          <w:szCs w:val="18"/>
          <w:lang w:val="en-US"/>
        </w:rPr>
        <w:t>incorrectly predicted non-urban pixels</w:t>
      </w:r>
      <w:r>
        <w:t xml:space="preserve"> (i.e. misses).</w:t>
      </w:r>
    </w:p>
  </w:comment>
  <w:comment w:id="129" w:author="Brett Bryan" w:date="2021-09-25T09:24:00Z" w:initials="BB">
    <w:p w14:paraId="26F9892A" w14:textId="2AAF757E" w:rsidR="00757F7E" w:rsidRDefault="00757F7E">
      <w:pPr>
        <w:pStyle w:val="Textocomentario"/>
      </w:pPr>
      <w:r>
        <w:rPr>
          <w:rStyle w:val="Refdecomentario"/>
        </w:rPr>
        <w:annotationRef/>
      </w:r>
      <w:r>
        <w:t>What are positive and negative predictions?</w:t>
      </w:r>
    </w:p>
  </w:comment>
  <w:comment w:id="130" w:author="Brett Bryan" w:date="2021-09-25T09:37:00Z" w:initials="BB">
    <w:p w14:paraId="16C2AFF4" w14:textId="2DCE2BBE" w:rsidR="00757F7E" w:rsidRDefault="00757F7E">
      <w:pPr>
        <w:pStyle w:val="Textocomentario"/>
      </w:pPr>
      <w:r>
        <w:rPr>
          <w:rStyle w:val="Refdecomentario"/>
        </w:rPr>
        <w:annotationRef/>
      </w:r>
      <w:r>
        <w:t>Be specific… 1994? 2006?</w:t>
      </w:r>
    </w:p>
  </w:comment>
  <w:comment w:id="131" w:author="Brett Bryan" w:date="2021-09-25T09:38:00Z" w:initials="BB">
    <w:p w14:paraId="2AD5795F" w14:textId="47AC79A2" w:rsidR="00757F7E" w:rsidRDefault="00757F7E">
      <w:pPr>
        <w:pStyle w:val="Textocomentario"/>
      </w:pPr>
      <w:r>
        <w:rPr>
          <w:rStyle w:val="Refdecomentario"/>
        </w:rPr>
        <w:annotationRef/>
      </w:r>
      <w:r>
        <w:t>What other model? How many models are there?</w:t>
      </w:r>
    </w:p>
  </w:comment>
  <w:comment w:id="133" w:author="Brett Bryan" w:date="2021-09-25T09:57:00Z" w:initials="BB">
    <w:p w14:paraId="4188DD01" w14:textId="75085ADB" w:rsidR="00757F7E" w:rsidRDefault="00757F7E">
      <w:pPr>
        <w:pStyle w:val="Textocomentario"/>
      </w:pPr>
      <w:r>
        <w:rPr>
          <w:rStyle w:val="Refdecomentario"/>
        </w:rPr>
        <w:annotationRef/>
      </w:r>
      <w:r>
        <w:t>This has not been described in the Methods!?</w:t>
      </w:r>
    </w:p>
  </w:comment>
  <w:comment w:id="135" w:author="Brett Bryan" w:date="2021-09-25T09:57:00Z" w:initials="BB">
    <w:p w14:paraId="5C928BDA" w14:textId="5B6AD7E9" w:rsidR="00757F7E" w:rsidRDefault="00757F7E">
      <w:pPr>
        <w:pStyle w:val="Textocomentario"/>
      </w:pPr>
      <w:r>
        <w:rPr>
          <w:rStyle w:val="Refdecomentario"/>
        </w:rPr>
        <w:annotationRef/>
      </w:r>
      <w:r>
        <w:t>More information reqd. What are the dots?</w:t>
      </w:r>
    </w:p>
  </w:comment>
  <w:comment w:id="136" w:author="Brett Bryan" w:date="2021-09-26T01:59:00Z" w:initials="BB">
    <w:p w14:paraId="3B2E7C44" w14:textId="695BC39E" w:rsidR="00757F7E" w:rsidRDefault="00757F7E">
      <w:pPr>
        <w:pStyle w:val="Textocomentario"/>
      </w:pPr>
      <w:r>
        <w:rPr>
          <w:rStyle w:val="Refdecomentario"/>
        </w:rPr>
        <w:annotationRef/>
      </w:r>
      <w:r>
        <w:t>Capitalise layer names.</w:t>
      </w:r>
    </w:p>
  </w:comment>
  <w:comment w:id="137" w:author="Brett Bryan" w:date="2021-09-26T01:57:00Z" w:initials="BB">
    <w:p w14:paraId="159318BF" w14:textId="003BC8D5" w:rsidR="00757F7E" w:rsidRDefault="00757F7E">
      <w:pPr>
        <w:pStyle w:val="Textocomentario"/>
      </w:pPr>
      <w:r>
        <w:rPr>
          <w:rStyle w:val="Refdecomentario"/>
        </w:rPr>
        <w:annotationRef/>
      </w:r>
      <w:r>
        <w:t>Unclear</w:t>
      </w:r>
    </w:p>
  </w:comment>
  <w:comment w:id="139" w:author="Brett Bryan" w:date="2021-09-26T02:00:00Z" w:initials="BB">
    <w:p w14:paraId="3874F0AC" w14:textId="70C29E8F" w:rsidR="00757F7E" w:rsidRDefault="00757F7E">
      <w:pPr>
        <w:pStyle w:val="Textocomentario"/>
      </w:pPr>
      <w:r>
        <w:rPr>
          <w:rStyle w:val="Refdecomentario"/>
        </w:rPr>
        <w:annotationRef/>
      </w:r>
      <w:r>
        <w:t>Which is the ‘base’ image and which is the ‘target’ image? Refine and extend the caption.</w:t>
      </w:r>
    </w:p>
  </w:comment>
  <w:comment w:id="141" w:author="Brett Bryan" w:date="2021-09-26T02:19:00Z" w:initials="BB">
    <w:p w14:paraId="479C3A60" w14:textId="09769B09" w:rsidR="00757F7E" w:rsidRDefault="00757F7E">
      <w:pPr>
        <w:pStyle w:val="Textocomentario"/>
      </w:pPr>
      <w:r>
        <w:rPr>
          <w:rStyle w:val="Refdecomentario"/>
        </w:rPr>
        <w:annotationRef/>
      </w:r>
      <w:r>
        <w:t>Unclear.</w:t>
      </w:r>
    </w:p>
  </w:comment>
  <w:comment w:id="142" w:author="RICHARD JAMES HEWITT" w:date="2021-11-09T11:12:00Z" w:initials="RJH">
    <w:p w14:paraId="1821C1AE" w14:textId="63B2CA01" w:rsidR="00E03A75" w:rsidRDefault="00E03A75">
      <w:pPr>
        <w:pStyle w:val="Textocomentario"/>
      </w:pPr>
      <w:r>
        <w:rPr>
          <w:rStyle w:val="Refdecomentario"/>
        </w:rPr>
        <w:annotationRef/>
      </w:r>
      <w:r w:rsidR="00264829">
        <w:t>Raw e</w:t>
      </w:r>
      <w:r>
        <w:t>valuation statistics</w:t>
      </w:r>
      <w:r w:rsidR="00264829">
        <w:t xml:space="preserve"> (H,M,FA,CR)</w:t>
      </w:r>
      <w:r>
        <w:t xml:space="preserve"> are best displayed as a chart, e.g. horizontal bars of hits, misses, false alarms. See this nice example</w:t>
      </w:r>
      <w:r w:rsidR="0088438A">
        <w:t xml:space="preserve"> (Figs 4 and 5)</w:t>
      </w:r>
    </w:p>
    <w:p w14:paraId="4DD4F896" w14:textId="77777777" w:rsidR="0088438A" w:rsidRDefault="0088438A" w:rsidP="0088438A">
      <w:pPr>
        <w:pStyle w:val="Textocomentario"/>
      </w:pPr>
      <w:r>
        <w:t>Camacho Olmedo et al 2015 Comparison of simulation models in terms of quantity and allocation of land change</w:t>
      </w:r>
    </w:p>
    <w:p w14:paraId="11244671" w14:textId="7E516E80" w:rsidR="00E03A75" w:rsidRDefault="0088438A" w:rsidP="0088438A">
      <w:pPr>
        <w:pStyle w:val="Textocomentario"/>
      </w:pPr>
      <w:r>
        <w:t>https://www.sciencedirect.com/science/article/pii/S1364815215000833</w:t>
      </w:r>
    </w:p>
  </w:comment>
  <w:comment w:id="144" w:author="Brett Bryan" w:date="2021-09-26T02:42:00Z" w:initials="BB">
    <w:p w14:paraId="700FAA69" w14:textId="561D5ACF" w:rsidR="00757F7E" w:rsidRDefault="00757F7E">
      <w:pPr>
        <w:pStyle w:val="Textocomentario"/>
      </w:pPr>
      <w:r>
        <w:rPr>
          <w:rStyle w:val="Refdecomentario"/>
        </w:rPr>
        <w:annotationRef/>
      </w:r>
      <w:r>
        <w:rPr>
          <w:rStyle w:val="Refdecomentario"/>
        </w:rPr>
        <w:t>The thing that the model misses and indeed all models would miss is deliberate policy driven zoning changes and development initiatives which cause new areas to undergo urban expansion which do not follow spatial rule such as neighbourhood effects for linear effects. In China these are called ‘new urban areas’ or ‘new cities’. I suggest that you add a couple of these to the inset maps to illustrate this effect.</w:t>
      </w:r>
    </w:p>
  </w:comment>
  <w:comment w:id="145" w:author="Brett Bryan" w:date="2021-09-26T02:52:00Z" w:initials="BB">
    <w:p w14:paraId="0A294661" w14:textId="5B2AE231" w:rsidR="00757F7E" w:rsidRDefault="00757F7E">
      <w:pPr>
        <w:pStyle w:val="Textocomentario"/>
      </w:pPr>
      <w:r>
        <w:rPr>
          <w:rStyle w:val="Refdecomentario"/>
        </w:rPr>
        <w:annotationRef/>
      </w:r>
      <w:r>
        <w:t>Why are you giving estimates? Better to provide the precise value.</w:t>
      </w:r>
    </w:p>
  </w:comment>
  <w:comment w:id="147" w:author="RICHARD JAMES HEWITT" w:date="2021-11-09T11:16:00Z" w:initials="RJH">
    <w:p w14:paraId="709ACE86" w14:textId="33C82C66" w:rsidR="009E5C87" w:rsidRDefault="009E5C87">
      <w:pPr>
        <w:pStyle w:val="Textocomentario"/>
      </w:pPr>
      <w:r>
        <w:rPr>
          <w:rStyle w:val="Refdecomentario"/>
        </w:rPr>
        <w:annotationRef/>
      </w:r>
      <w:r>
        <w:t xml:space="preserve">Nice, </w:t>
      </w:r>
      <w:proofErr w:type="spellStart"/>
      <w:r>
        <w:t>barplots</w:t>
      </w:r>
      <w:proofErr w:type="spellEnd"/>
      <w:r>
        <w:t xml:space="preserve"> work well in my opinion. </w:t>
      </w:r>
    </w:p>
  </w:comment>
  <w:comment w:id="149" w:author="Brett Bryan" w:date="2021-09-26T02:56:00Z" w:initials="BB">
    <w:p w14:paraId="0D201B28" w14:textId="0A21E1CF" w:rsidR="00757F7E" w:rsidRDefault="00757F7E">
      <w:pPr>
        <w:pStyle w:val="Textocomentario"/>
      </w:pPr>
      <w:r>
        <w:rPr>
          <w:rStyle w:val="Refdecomentario"/>
        </w:rPr>
        <w:annotationRef/>
      </w:r>
      <w:r>
        <w:t>Don't use acronyms unless they are well known.</w:t>
      </w:r>
    </w:p>
  </w:comment>
  <w:comment w:id="148" w:author="Brett Bryan" w:date="2021-09-26T02:58:00Z" w:initials="BB">
    <w:p w14:paraId="049ACCE8" w14:textId="2B91144D" w:rsidR="00757F7E" w:rsidRDefault="00757F7E">
      <w:pPr>
        <w:pStyle w:val="Textocomentario"/>
      </w:pPr>
      <w:r>
        <w:rPr>
          <w:rStyle w:val="Refdecomentario"/>
        </w:rPr>
        <w:annotationRef/>
      </w:r>
      <w:r>
        <w:t>The R squared does not measure the level of association between the projection and the actual urban land use map. It measures the degree of fit of the pattern metrics to a straight line of best fit to the point cloud. The slope of the straight-line indicates the level of correlation and the Y intercept indicates the systematic bias. So the interpretation here is that the LSI is very close i.e. the slope is the same and the interceptors near zero so the projected spatial pattern and shape of urban areas matches very closely that of the real world. The slope of patch number is much less than one indicating that there is a systematic underestimation of the number of urban distinct areas in the model compared to the real world. And as far as the fractal dimension goes, I don't think that this is as helpful as the other two graphs and I suggest removing it.</w:t>
      </w:r>
    </w:p>
  </w:comment>
  <w:comment w:id="150" w:author="RICHARD JAMES HEWITT" w:date="2021-11-09T11:17:00Z" w:initials="RJH">
    <w:p w14:paraId="49F8C1EB" w14:textId="6F5534C1" w:rsidR="009E5C87" w:rsidRDefault="009E5C87">
      <w:pPr>
        <w:pStyle w:val="Textocomentario"/>
      </w:pPr>
      <w:r>
        <w:rPr>
          <w:rStyle w:val="Refdecomentario"/>
        </w:rPr>
        <w:annotationRef/>
      </w:r>
      <w:r>
        <w:t>Agree about F</w:t>
      </w:r>
      <w:r w:rsidR="00210381">
        <w:t xml:space="preserve">ractal </w:t>
      </w:r>
      <w:r>
        <w:t>D</w:t>
      </w:r>
      <w:r w:rsidR="00210381">
        <w:t>imension</w:t>
      </w:r>
      <w:r>
        <w:t xml:space="preserve"> graph. The R</w:t>
      </w:r>
      <w:r w:rsidRPr="00B43F8A">
        <w:rPr>
          <w:vertAlign w:val="superscript"/>
        </w:rPr>
        <w:t>2</w:t>
      </w:r>
      <w:r>
        <w:t xml:space="preserve"> is low and indeed visually we can see that the trend line is a poor fit to the points. </w:t>
      </w:r>
      <w:r w:rsidR="00210381">
        <w:t xml:space="preserve">Tells us nothing, really. </w:t>
      </w:r>
      <w:r>
        <w:t xml:space="preserve"> </w:t>
      </w:r>
    </w:p>
  </w:comment>
  <w:comment w:id="151" w:author="Brett Bryan" w:date="2021-09-04T02:34:00Z" w:initials="BB">
    <w:p w14:paraId="7E32626B" w14:textId="755C56F3" w:rsidR="00757F7E" w:rsidRDefault="00757F7E">
      <w:pPr>
        <w:pStyle w:val="Textocomentario"/>
      </w:pPr>
      <w:r>
        <w:rPr>
          <w:rStyle w:val="Refdecomentario"/>
        </w:rPr>
        <w:annotationRef/>
      </w:r>
      <w:r>
        <w:t xml:space="preserve"> suggest removing the patch number and largest patch index. They do not make much sense in an urban context anyway. Perhaps you could add fractal dimension?</w:t>
      </w:r>
    </w:p>
  </w:comment>
  <w:comment w:id="152" w:author="JINZHU WANG" w:date="2021-09-14T04:25:00Z" w:initials="JW">
    <w:p w14:paraId="7977D316" w14:textId="7C01BE28" w:rsidR="00757F7E" w:rsidRDefault="00757F7E" w:rsidP="2A8AE2E3">
      <w:pPr>
        <w:pStyle w:val="Textocomentario"/>
      </w:pPr>
      <w:r>
        <w:t xml:space="preserve">I think Path Number is somehow useful for showing that prediction map usually produces less patches than the reference map. </w:t>
      </w:r>
      <w:r>
        <w:rPr>
          <w:rStyle w:val="Refdecomentario"/>
        </w:rPr>
        <w:annotationRef/>
      </w:r>
    </w:p>
    <w:p w14:paraId="22006574" w14:textId="7C4F6994" w:rsidR="00757F7E" w:rsidRDefault="00757F7E" w:rsidP="2A8AE2E3">
      <w:pPr>
        <w:pStyle w:val="Textocomentario"/>
      </w:pPr>
    </w:p>
    <w:p w14:paraId="3D1398D2" w14:textId="31339863" w:rsidR="00757F7E" w:rsidRDefault="00757F7E" w:rsidP="2A8AE2E3">
      <w:pPr>
        <w:pStyle w:val="Textocomentario"/>
      </w:pPr>
      <w:r>
        <w:t>I removed Largest Patch Index and added Fractal Dimension here.</w:t>
      </w:r>
    </w:p>
  </w:comment>
  <w:comment w:id="153" w:author="Brett Bryan" w:date="2021-09-26T02:54:00Z" w:initials="BB">
    <w:p w14:paraId="35FE2CF3" w14:textId="4A20CF01" w:rsidR="00757F7E" w:rsidRDefault="00757F7E">
      <w:pPr>
        <w:pStyle w:val="Textocomentario"/>
      </w:pPr>
      <w:r>
        <w:rPr>
          <w:rStyle w:val="Refdecomentario"/>
        </w:rPr>
        <w:annotationRef/>
      </w:r>
      <w:r>
        <w:t>Yes, I agree. The projected map shows less patches which indicates that it favours pixels that are adjacent to existing urban areas. It illustrates that urban development resulting from new areas are not captured well. CA models try to mimic the advent of new urban areas springing up by using a stochastic parameter. U-Net Does not have that ability and is not capturing this process/behaviour.</w:t>
      </w:r>
    </w:p>
  </w:comment>
  <w:comment w:id="157" w:author="Brett Bryan" w:date="2021-09-26T03:04:00Z" w:initials="BB">
    <w:p w14:paraId="1303FAE7" w14:textId="3C540322" w:rsidR="00757F7E" w:rsidRDefault="00757F7E">
      <w:pPr>
        <w:pStyle w:val="Textocomentario"/>
      </w:pPr>
      <w:r>
        <w:rPr>
          <w:rStyle w:val="Refdecomentario"/>
        </w:rPr>
        <w:annotationRef/>
      </w:r>
      <w:r>
        <w:t xml:space="preserve">Add some gridlines and correct the spelling in the legend. Don't use 10^4, use thousands of square kilometres. </w:t>
      </w:r>
    </w:p>
  </w:comment>
  <w:comment w:id="155" w:author="Brett Bryan" w:date="2021-09-26T03:09:00Z" w:initials="BB">
    <w:p w14:paraId="53E669D5" w14:textId="5A5A8BE1" w:rsidR="00757F7E" w:rsidRDefault="00757F7E">
      <w:pPr>
        <w:pStyle w:val="Textocomentario"/>
      </w:pPr>
      <w:r>
        <w:rPr>
          <w:rStyle w:val="Refdecomentario"/>
        </w:rPr>
        <w:annotationRef/>
      </w:r>
      <w:r>
        <w:t>This is really part of the methods, not the results. All</w:t>
      </w:r>
    </w:p>
  </w:comment>
  <w:comment w:id="162" w:author="Brett Bryan" w:date="2021-09-26T03:37:00Z" w:initials="BB">
    <w:p w14:paraId="131FF1AE" w14:textId="03AFEF4C" w:rsidR="00757F7E" w:rsidRDefault="00757F7E">
      <w:pPr>
        <w:pStyle w:val="Textocomentario"/>
      </w:pPr>
      <w:r>
        <w:rPr>
          <w:rStyle w:val="Refdecomentario"/>
        </w:rPr>
        <w:annotationRef/>
      </w:r>
      <w:r>
        <w:t>This city is not really elongated. Can you find one that is constrained by some sort of linear feature like a river or a valley to illustrate this a bit better?</w:t>
      </w:r>
    </w:p>
  </w:comment>
  <w:comment w:id="160" w:author="Brett Bryan" w:date="2021-09-26T03:38:00Z" w:initials="BB">
    <w:p w14:paraId="4ADEB44D" w14:textId="77777777" w:rsidR="00757F7E" w:rsidRDefault="00757F7E">
      <w:pPr>
        <w:pStyle w:val="Textocomentario"/>
      </w:pPr>
      <w:r>
        <w:rPr>
          <w:rStyle w:val="Refdecomentario"/>
        </w:rPr>
        <w:annotationRef/>
      </w:r>
      <w:r>
        <w:t xml:space="preserve">Here you need to synthesise what the model did best and what it failed to do. </w:t>
      </w:r>
    </w:p>
    <w:p w14:paraId="65CDD6F2" w14:textId="77777777" w:rsidR="00757F7E" w:rsidRDefault="00757F7E" w:rsidP="004D36E0">
      <w:pPr>
        <w:pStyle w:val="Textocomentario"/>
        <w:numPr>
          <w:ilvl w:val="0"/>
          <w:numId w:val="12"/>
        </w:numPr>
      </w:pPr>
      <w:r>
        <w:t xml:space="preserve"> The model was able to capture the neighbourhood effects such that areas near urban areas were more likely to transition to urban areas.</w:t>
      </w:r>
    </w:p>
    <w:p w14:paraId="5BB5BCAC" w14:textId="77777777" w:rsidR="00757F7E" w:rsidRDefault="00757F7E" w:rsidP="004D36E0">
      <w:pPr>
        <w:pStyle w:val="Textocomentario"/>
        <w:numPr>
          <w:ilvl w:val="0"/>
          <w:numId w:val="12"/>
        </w:numPr>
      </w:pPr>
      <w:r>
        <w:t>The model captured the gravity effect of urban development where development was more likely to occur near larger cities rather than smaller villages.</w:t>
      </w:r>
    </w:p>
    <w:p w14:paraId="08525FF8" w14:textId="5B3874CC" w:rsidR="00757F7E" w:rsidRDefault="00757F7E" w:rsidP="004D36E0">
      <w:pPr>
        <w:pStyle w:val="Textocomentario"/>
        <w:numPr>
          <w:ilvl w:val="0"/>
          <w:numId w:val="12"/>
        </w:numPr>
      </w:pPr>
      <w:r>
        <w:t xml:space="preserve">The model captured the pattern of urban development rather than </w:t>
      </w:r>
      <w:proofErr w:type="spellStart"/>
      <w:r>
        <w:t>than</w:t>
      </w:r>
      <w:proofErr w:type="spellEnd"/>
      <w:r>
        <w:t xml:space="preserve"> just simply buffering spatial features it recognised and mimicked the shape of urban areas.</w:t>
      </w:r>
    </w:p>
    <w:p w14:paraId="11B66633" w14:textId="77777777" w:rsidR="00757F7E" w:rsidRDefault="00757F7E" w:rsidP="004D36E0">
      <w:pPr>
        <w:pStyle w:val="Textocomentario"/>
        <w:numPr>
          <w:ilvl w:val="0"/>
          <w:numId w:val="12"/>
        </w:numPr>
      </w:pPr>
      <w:r>
        <w:t>The model was able to correctly project a higher transition potential following linear features such as transport routes.</w:t>
      </w:r>
    </w:p>
    <w:p w14:paraId="3A07F3D5" w14:textId="77777777" w:rsidR="00757F7E" w:rsidRDefault="00757F7E" w:rsidP="00D41F8A">
      <w:pPr>
        <w:pStyle w:val="Textocomentario"/>
      </w:pPr>
      <w:r>
        <w:t>The model was not able to predict new planned developments.</w:t>
      </w:r>
    </w:p>
    <w:p w14:paraId="5B722F8F" w14:textId="77777777" w:rsidR="00757F7E" w:rsidRDefault="00757F7E" w:rsidP="00D41F8A">
      <w:pPr>
        <w:pStyle w:val="Textocomentario"/>
      </w:pPr>
    </w:p>
    <w:p w14:paraId="1F29672B" w14:textId="5E220DA4" w:rsidR="00757F7E" w:rsidRDefault="00757F7E" w:rsidP="00D41F8A">
      <w:pPr>
        <w:pStyle w:val="Textocomentario"/>
      </w:pPr>
    </w:p>
  </w:comment>
  <w:comment w:id="163" w:author="Brett Bryan" w:date="2021-09-04T02:35:00Z" w:initials="BB">
    <w:p w14:paraId="094C30D7" w14:textId="61B70C8D" w:rsidR="00757F7E" w:rsidRDefault="00757F7E">
      <w:pPr>
        <w:pStyle w:val="Textocomentario"/>
      </w:pPr>
      <w:r>
        <w:rPr>
          <w:rStyle w:val="Refdecomentario"/>
        </w:rPr>
        <w:annotationRef/>
      </w:r>
      <w:r>
        <w:t>Key point that needs to be made in the Intro</w:t>
      </w:r>
    </w:p>
  </w:comment>
  <w:comment w:id="164" w:author="RICHARD JAMES HEWITT" w:date="2021-11-09T11:20:00Z" w:initials="RJH">
    <w:p w14:paraId="796519D5" w14:textId="77777777" w:rsidR="00386F95" w:rsidRDefault="00386F95">
      <w:pPr>
        <w:pStyle w:val="Textocomentario"/>
      </w:pPr>
      <w:r>
        <w:rPr>
          <w:rStyle w:val="Refdecomentario"/>
        </w:rPr>
        <w:annotationRef/>
      </w:r>
      <w:r>
        <w:t xml:space="preserve">Maybe not the right way to express this. Maybe you mean that a large neighbourhood is needed to incorporate information over a large AREA, no? </w:t>
      </w:r>
    </w:p>
    <w:p w14:paraId="600492CC" w14:textId="0543DDAE" w:rsidR="00386F95" w:rsidRDefault="00386F95">
      <w:pPr>
        <w:pStyle w:val="Textocomentario"/>
      </w:pPr>
      <w:r>
        <w:t xml:space="preserve">Also, the goal of a model is to simplify to some extent, so we wouldn’t really accept the huge computational increase for an enormous neighbourhood if the patterns could mostly be simulated with smaller neighbourhoods. It’s a trade-off.   </w:t>
      </w:r>
    </w:p>
  </w:comment>
  <w:comment w:id="165" w:author="Brett Bryan" w:date="2021-09-26T03:42:00Z" w:initials="BB">
    <w:p w14:paraId="0CE89357" w14:textId="77777777" w:rsidR="00757F7E" w:rsidRDefault="00757F7E" w:rsidP="00E02A8D">
      <w:pPr>
        <w:pStyle w:val="Textocomentario"/>
      </w:pPr>
      <w:r>
        <w:rPr>
          <w:rStyle w:val="Refdecomentario"/>
        </w:rPr>
        <w:annotationRef/>
      </w:r>
      <w:r>
        <w:t>Forget about conventional CA models. Majid’s and other recent papers’ modelling is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166" w:author="RICHARD JAMES HEWITT" w:date="2021-11-09T11:24:00Z" w:initials="RJH">
    <w:p w14:paraId="0D13A03F" w14:textId="77777777" w:rsidR="00AB489D" w:rsidRDefault="00AB489D">
      <w:pPr>
        <w:pStyle w:val="Textocomentario"/>
      </w:pPr>
      <w:r>
        <w:rPr>
          <w:rStyle w:val="Refdecomentario"/>
        </w:rPr>
        <w:annotationRef/>
      </w:r>
      <w:r>
        <w:t xml:space="preserve">Agree with Brett. The term “CA models" has expanded to include just about every possible spatial model in GIS, with the result that there is no such thing as a conventional CA model anymore. </w:t>
      </w:r>
    </w:p>
    <w:p w14:paraId="1474560B" w14:textId="77777777" w:rsidR="00AB489D" w:rsidRDefault="00AB489D">
      <w:pPr>
        <w:pStyle w:val="Textocomentario"/>
      </w:pPr>
    </w:p>
    <w:p w14:paraId="7A2FEC85" w14:textId="2405C01F" w:rsidR="00AB489D" w:rsidRDefault="00AB489D">
      <w:pPr>
        <w:pStyle w:val="Textocomentario"/>
      </w:pPr>
      <w:r>
        <w:t>The point I get from this is that the U-Net can analyse all cell-to-cell relationships, and thus the idea of a “cell neighbourhood” is effectively redundant. It’s a different way of thinking about the problem of distance relationships between urban areas (see e.g. Tobler’s “First law of geography”)</w:t>
      </w:r>
    </w:p>
  </w:comment>
  <w:comment w:id="167" w:author="RICHARD JAMES HEWITT" w:date="2021-11-09T11:29:00Z" w:initials="RJH">
    <w:p w14:paraId="535054F1" w14:textId="5673D9C4" w:rsidR="00B16E4F" w:rsidRDefault="00B16E4F">
      <w:pPr>
        <w:pStyle w:val="Textocomentario"/>
      </w:pPr>
      <w:r>
        <w:rPr>
          <w:rStyle w:val="Refdecomentario"/>
        </w:rPr>
        <w:annotationRef/>
      </w:r>
      <w:r>
        <w:t>Not clear what “unattained” means</w:t>
      </w:r>
    </w:p>
  </w:comment>
  <w:comment w:id="168" w:author="RICHARD JAMES HEWITT" w:date="2021-11-09T11:30:00Z" w:initials="RJH">
    <w:p w14:paraId="2AEA4003" w14:textId="77777777" w:rsidR="00B16E4F" w:rsidRDefault="00B16E4F">
      <w:pPr>
        <w:pStyle w:val="Textocomentario"/>
      </w:pPr>
      <w:r>
        <w:rPr>
          <w:rStyle w:val="Refdecomentario"/>
        </w:rPr>
        <w:annotationRef/>
      </w:r>
      <w:r>
        <w:t xml:space="preserve">I would tend to agree with your criticisms of these procedures, which in my view are mostly much too complicated. </w:t>
      </w:r>
    </w:p>
    <w:p w14:paraId="43DCC5C6" w14:textId="14B92A78" w:rsidR="00B16E4F" w:rsidRDefault="00B16E4F">
      <w:pPr>
        <w:pStyle w:val="Textocomentario"/>
      </w:pPr>
      <w:r>
        <w:t>Can you propose your method as a unifying or simplifying approach? In my view that is a much more worthwhile goal than trying to show improved accuracy..</w:t>
      </w:r>
    </w:p>
  </w:comment>
  <w:comment w:id="169" w:author="Brett Bryan" w:date="2021-09-26T03:45:00Z" w:initials="BB">
    <w:p w14:paraId="168A3621" w14:textId="196A2FBC" w:rsidR="00757F7E" w:rsidRDefault="00757F7E">
      <w:pPr>
        <w:pStyle w:val="Textocomentario"/>
      </w:pPr>
      <w:r>
        <w:rPr>
          <w:rStyle w:val="Refdecomentario"/>
        </w:rPr>
        <w:annotationRef/>
      </w:r>
      <w:r>
        <w:t>who says?</w:t>
      </w:r>
    </w:p>
  </w:comment>
  <w:comment w:id="170" w:author="RICHARD JAMES HEWITT" w:date="2021-11-09T11:31:00Z" w:initials="RJH">
    <w:p w14:paraId="525FFEA9" w14:textId="77777777" w:rsidR="0040278C" w:rsidRDefault="00B16E4F">
      <w:pPr>
        <w:pStyle w:val="Textocomentario"/>
      </w:pPr>
      <w:r>
        <w:rPr>
          <w:rStyle w:val="Refdecomentario"/>
        </w:rPr>
        <w:annotationRef/>
      </w:r>
      <w:r>
        <w:t xml:space="preserve">For the </w:t>
      </w:r>
      <w:proofErr w:type="spellStart"/>
      <w:r>
        <w:t>Roodpohsti</w:t>
      </w:r>
      <w:proofErr w:type="spellEnd"/>
      <w:r>
        <w:t xml:space="preserve"> et al study, we proposed a random selection procedure to tackle this problem. In fact, </w:t>
      </w:r>
      <w:proofErr w:type="spellStart"/>
      <w:r>
        <w:t>Roodposhti</w:t>
      </w:r>
      <w:proofErr w:type="spellEnd"/>
      <w:r>
        <w:t xml:space="preserve"> et al gets around both problems by random sampling the parameter space. Logically, the more rules samples that were used, the better the calibration result tends to be, but fairly small random samples did produce good results. </w:t>
      </w:r>
    </w:p>
    <w:p w14:paraId="3E7F606E" w14:textId="77777777" w:rsidR="0040278C" w:rsidRDefault="0040278C">
      <w:pPr>
        <w:pStyle w:val="Textocomentario"/>
      </w:pPr>
    </w:p>
    <w:p w14:paraId="655C8AC4" w14:textId="3BD95B01" w:rsidR="00B16E4F" w:rsidRDefault="0040278C">
      <w:pPr>
        <w:pStyle w:val="Textocomentario"/>
      </w:pPr>
      <w:r>
        <w:t xml:space="preserve">I think the main contribution of the U-Net approach to is address spatial heterogeneity. I suggest to make this more prominent in the paper’s title and conclusions… </w:t>
      </w:r>
      <w:r w:rsidR="00B16E4F">
        <w:t xml:space="preserve"> </w:t>
      </w:r>
    </w:p>
  </w:comment>
  <w:comment w:id="178" w:author="Brett Bryan" w:date="2021-09-26T04:03:00Z" w:initials="BB">
    <w:p w14:paraId="05508BDA" w14:textId="0BDAFF37" w:rsidR="00757F7E" w:rsidRDefault="00757F7E">
      <w:pPr>
        <w:pStyle w:val="Textocomentario"/>
      </w:pPr>
      <w:r>
        <w:rPr>
          <w:rStyle w:val="Refdecomentario"/>
        </w:rPr>
        <w:annotationRef/>
      </w:r>
      <w:r>
        <w:t>Yes, so this is a brief description of the pattern of urbanisation in 2030. But it is very repetitive, repeating the trends found in the prediction of urban land use to 2018. What new information is revealed by the 2030 projection?</w:t>
      </w:r>
    </w:p>
  </w:comment>
  <w:comment w:id="179" w:author="Brett Bryan" w:date="2021-09-26T04:04:00Z" w:initials="BB">
    <w:p w14:paraId="468F5503" w14:textId="08584442" w:rsidR="00757F7E" w:rsidRDefault="00757F7E">
      <w:pPr>
        <w:pStyle w:val="Textocomentario"/>
      </w:pPr>
      <w:r>
        <w:rPr>
          <w:rStyle w:val="Refdecomentario"/>
        </w:rPr>
        <w:annotationRef/>
      </w:r>
      <w:r>
        <w:t>This discussion of the sustainability impacts needs to be substantially strengthened. At the moment it says virtually nothing.</w:t>
      </w:r>
    </w:p>
  </w:comment>
  <w:comment w:id="181" w:author="RICHARD JAMES HEWITT" w:date="2021-11-09T11:36:00Z" w:initials="RJH">
    <w:p w14:paraId="289B6A3A" w14:textId="2888A8D2" w:rsidR="006D2AF9" w:rsidRDefault="006D2AF9">
      <w:pPr>
        <w:pStyle w:val="Textocomentario"/>
      </w:pPr>
      <w:r>
        <w:rPr>
          <w:rStyle w:val="Refdecomentario"/>
        </w:rPr>
        <w:annotationRef/>
      </w:r>
      <w:r>
        <w:t xml:space="preserve">I am very </w:t>
      </w:r>
      <w:proofErr w:type="spellStart"/>
      <w:r>
        <w:t>skeptical</w:t>
      </w:r>
      <w:proofErr w:type="spellEnd"/>
      <w:r>
        <w:t xml:space="preserve"> of the idea that not including more driving factors is a limitation. Multicollinearity is a significant and well-known problem, usually associated with regression analysis but obviously applicable to any approach that seeks to use multiple drivers without very carefully analysing the contribution made by each. In ANN models we used a “leave one out” approach to test the influence of drivers on the model. Paul </w:t>
      </w:r>
      <w:proofErr w:type="spellStart"/>
      <w:r>
        <w:t>Bolstad</w:t>
      </w:r>
      <w:proofErr w:type="spellEnd"/>
      <w:r>
        <w:t xml:space="preserve"> writes very clearly about the problems of over specification, which is part of the same issue (see </w:t>
      </w:r>
      <w:proofErr w:type="spellStart"/>
      <w:r>
        <w:t>Bolstad</w:t>
      </w:r>
      <w:proofErr w:type="spellEnd"/>
      <w:r>
        <w:t xml:space="preserve"> 2011, the tyranny of complex spatial models). Feng et al 2019</w:t>
      </w:r>
      <w:r w:rsidR="00057DA7">
        <w:t xml:space="preserve"> (</w:t>
      </w:r>
      <w:r w:rsidR="00057DA7" w:rsidRPr="00057DA7">
        <w:t>Urban expansion simulation and scenario prediction using cellular automata: comparison between individual and multiple influencing factors</w:t>
      </w:r>
      <w:r w:rsidR="00057DA7">
        <w:t>)</w:t>
      </w:r>
      <w:r>
        <w:t xml:space="preserve"> </w:t>
      </w:r>
      <w:r w:rsidR="00057DA7">
        <w:t xml:space="preserve">found that simpler models (fewer drivers) performed better in some cases. </w:t>
      </w:r>
      <w:r>
        <w:t xml:space="preserve">  </w:t>
      </w:r>
    </w:p>
  </w:comment>
  <w:comment w:id="180" w:author="Brett Bryan" w:date="2021-09-26T03:57:00Z" w:initials="BB">
    <w:p w14:paraId="3075356E" w14:textId="5F6A9603" w:rsidR="00757F7E" w:rsidRDefault="00757F7E">
      <w:pPr>
        <w:pStyle w:val="Textocomentario"/>
      </w:pPr>
      <w:r>
        <w:rPr>
          <w:rStyle w:val="Refdecomentario"/>
        </w:rPr>
        <w:annotationRef/>
      </w:r>
      <w:r>
        <w:t>This is a deliberate choice not a limitation. Add this to the methods.</w:t>
      </w:r>
    </w:p>
  </w:comment>
  <w:comment w:id="182" w:author="Brett Bryan" w:date="2021-09-26T03:57:00Z" w:initials="BB">
    <w:p w14:paraId="65E7FF3C" w14:textId="6BD88FB3" w:rsidR="00757F7E" w:rsidRDefault="00757F7E">
      <w:pPr>
        <w:pStyle w:val="Textocomentario"/>
      </w:pPr>
      <w:r>
        <w:rPr>
          <w:rStyle w:val="Refdecomentario"/>
        </w:rPr>
        <w:annotationRef/>
      </w:r>
      <w:r>
        <w:t>This needs to be expanded. U-Net does not provide what if scenario capacity and has very low capability in supporting participatory modelling and assessing the impact of tweaking different driving processes. Rather it is very focused on predictive accuracy and better capturing the patterns in urban development that are learned by the model itself largely from historical urban patterns rather than from the influence of driving variables.</w:t>
      </w:r>
    </w:p>
  </w:comment>
  <w:comment w:id="183" w:author="Brett Bryan" w:date="2021-09-26T03:54:00Z" w:initials="BB">
    <w:p w14:paraId="3B832F22" w14:textId="77777777" w:rsidR="00757F7E" w:rsidRDefault="00757F7E">
      <w:pPr>
        <w:pStyle w:val="Textocomentario"/>
      </w:pPr>
      <w:r>
        <w:rPr>
          <w:rStyle w:val="Refdecomentario"/>
        </w:rPr>
        <w:annotationRef/>
      </w:r>
      <w:r>
        <w:t>Needs to be a single paragraph.</w:t>
      </w:r>
    </w:p>
    <w:p w14:paraId="3EE1BE5A" w14:textId="77777777" w:rsidR="00757F7E" w:rsidRDefault="00757F7E">
      <w:pPr>
        <w:pStyle w:val="Textocomentario"/>
      </w:pPr>
    </w:p>
    <w:p w14:paraId="57297AD2" w14:textId="1F54DBDB" w:rsidR="00757F7E" w:rsidRDefault="00757F7E">
      <w:pPr>
        <w:pStyle w:val="Textocomentario"/>
      </w:pPr>
      <w:r>
        <w:t>The conclusion should be that U-Net provides a useful addition to the urban land-use change modeller's toolbox not that it should replace existing tools.</w:t>
      </w:r>
    </w:p>
  </w:comment>
  <w:comment w:id="186" w:author="RICHARD JAMES HEWITT" w:date="2021-11-09T11:41:00Z" w:initials="RJH">
    <w:p w14:paraId="0AD2BA7E" w14:textId="77777777" w:rsidR="008A17EB" w:rsidRDefault="008A17EB">
      <w:pPr>
        <w:pStyle w:val="Textocomentario"/>
      </w:pPr>
      <w:r>
        <w:rPr>
          <w:rStyle w:val="Refdecomentario"/>
        </w:rPr>
        <w:annotationRef/>
      </w:r>
      <w:r>
        <w:t xml:space="preserve">I think that the ability to account for cell-to-cell distance relationships without the limitations of a set neighbourhood and without burning up thousands of hours of computing resources is potentially an important contribution. </w:t>
      </w:r>
    </w:p>
    <w:p w14:paraId="4AE4F7F0" w14:textId="77777777" w:rsidR="008A17EB" w:rsidRDefault="008A17EB">
      <w:pPr>
        <w:pStyle w:val="Textocomentario"/>
      </w:pPr>
    </w:p>
    <w:p w14:paraId="497976DF" w14:textId="74FAB84C" w:rsidR="008A17EB" w:rsidRDefault="008A17EB">
      <w:pPr>
        <w:pStyle w:val="Textocomentario"/>
      </w:pPr>
      <w:r>
        <w:t xml:space="preserve">The ability to tackle spatial heterogeneity is important, but I think the paper doesn’t demonstrate (yet) that the U-Net approach has done this better than other models. </w:t>
      </w:r>
      <w:r w:rsidR="00AB158D">
        <w:t xml:space="preserve">This might be a conceptual issue rather than a technical one. </w:t>
      </w:r>
      <w:r>
        <w:t xml:space="preserve">   </w:t>
      </w:r>
    </w:p>
    <w:p w14:paraId="6CF5BA1D" w14:textId="77777777" w:rsidR="008A17EB" w:rsidRDefault="008A17EB">
      <w:pPr>
        <w:pStyle w:val="Textocomentario"/>
      </w:pPr>
    </w:p>
    <w:p w14:paraId="5345C9FE" w14:textId="3D4E4D01" w:rsidR="008A17EB" w:rsidRDefault="008A17EB">
      <w:pPr>
        <w:pStyle w:val="Textocomentario"/>
      </w:pPr>
      <w:r>
        <w:t>I miss an assessment of time/resources cost. How time-consuming/resources intensive is the U-Net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DEB71A" w15:done="0"/>
  <w15:commentEx w15:paraId="47D4A369" w15:done="0"/>
  <w15:commentEx w15:paraId="15F57E6B" w15:done="0"/>
  <w15:commentEx w15:paraId="567D6E72" w15:done="0"/>
  <w15:commentEx w15:paraId="27F4B78D" w15:done="0"/>
  <w15:commentEx w15:paraId="6E689732" w15:done="0"/>
  <w15:commentEx w15:paraId="0F90B956" w15:done="0"/>
  <w15:commentEx w15:paraId="47C89B7C" w15:done="0"/>
  <w15:commentEx w15:paraId="67C90B02" w15:done="0"/>
  <w15:commentEx w15:paraId="3AA75BB9" w15:done="0"/>
  <w15:commentEx w15:paraId="6AE9FFCB" w15:done="0"/>
  <w15:commentEx w15:paraId="5A20D74C" w15:done="0"/>
  <w15:commentEx w15:paraId="1F396F52" w15:done="0"/>
  <w15:commentEx w15:paraId="304B9EE6" w15:done="0"/>
  <w15:commentEx w15:paraId="5637DF2A" w15:done="0"/>
  <w15:commentEx w15:paraId="130A38AC" w15:done="0"/>
  <w15:commentEx w15:paraId="1E8B50B5" w15:done="0"/>
  <w15:commentEx w15:paraId="6E3FEB5C" w15:done="0"/>
  <w15:commentEx w15:paraId="36B1949D" w15:done="0"/>
  <w15:commentEx w15:paraId="45FC8F73" w15:done="0"/>
  <w15:commentEx w15:paraId="19F2087F" w15:done="0"/>
  <w15:commentEx w15:paraId="43F2CCD0" w15:done="0"/>
  <w15:commentEx w15:paraId="002196CD" w15:done="0"/>
  <w15:commentEx w15:paraId="6823BD6D" w15:done="0"/>
  <w15:commentEx w15:paraId="275B1154" w15:done="0"/>
  <w15:commentEx w15:paraId="57AB41D6" w15:done="0"/>
  <w15:commentEx w15:paraId="2874F8FB" w15:done="0"/>
  <w15:commentEx w15:paraId="70F327A3" w15:done="0"/>
  <w15:commentEx w15:paraId="06AF78C7" w15:done="0"/>
  <w15:commentEx w15:paraId="34B9CB22" w15:done="0"/>
  <w15:commentEx w15:paraId="31EF9C6D" w15:paraIdParent="34B9CB22" w15:done="0"/>
  <w15:commentEx w15:paraId="45238365" w15:paraIdParent="34B9CB22" w15:done="0"/>
  <w15:commentEx w15:paraId="457A80C0" w15:done="0"/>
  <w15:commentEx w15:paraId="66F484B7" w15:done="0"/>
  <w15:commentEx w15:paraId="5F158DD4" w15:done="0"/>
  <w15:commentEx w15:paraId="2F6DD87E" w15:done="0"/>
  <w15:commentEx w15:paraId="241718D4" w15:done="0"/>
  <w15:commentEx w15:paraId="25203DF1" w15:done="0"/>
  <w15:commentEx w15:paraId="60F51C3B" w15:done="0"/>
  <w15:commentEx w15:paraId="3CF64104" w15:done="0"/>
  <w15:commentEx w15:paraId="7E4F330D" w15:done="0"/>
  <w15:commentEx w15:paraId="57D1B34D" w15:done="0"/>
  <w15:commentEx w15:paraId="1A1ACE26" w15:done="0"/>
  <w15:commentEx w15:paraId="006F9C2C" w15:done="0"/>
  <w15:commentEx w15:paraId="1F944885" w15:done="0"/>
  <w15:commentEx w15:paraId="676931D5" w15:done="0"/>
  <w15:commentEx w15:paraId="72345C90" w15:done="0"/>
  <w15:commentEx w15:paraId="4815F512" w15:done="0"/>
  <w15:commentEx w15:paraId="72B3EC5F" w15:done="0"/>
  <w15:commentEx w15:paraId="7C3BBE14" w15:done="0"/>
  <w15:commentEx w15:paraId="43BF7EAE"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11244671" w15:done="0"/>
  <w15:commentEx w15:paraId="700FAA69" w15:done="0"/>
  <w15:commentEx w15:paraId="0A294661" w15:done="0"/>
  <w15:commentEx w15:paraId="709ACE86" w15:done="0"/>
  <w15:commentEx w15:paraId="0D201B28" w15:done="0"/>
  <w15:commentEx w15:paraId="049ACCE8" w15:done="0"/>
  <w15:commentEx w15:paraId="49F8C1EB"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131FF1AE" w15:done="0"/>
  <w15:commentEx w15:paraId="1F29672B" w15:done="0"/>
  <w15:commentEx w15:paraId="094C30D7" w15:done="0"/>
  <w15:commentEx w15:paraId="600492CC" w15:done="0"/>
  <w15:commentEx w15:paraId="0CE89357" w15:done="0"/>
  <w15:commentEx w15:paraId="7A2FEC85" w15:done="0"/>
  <w15:commentEx w15:paraId="535054F1" w15:done="0"/>
  <w15:commentEx w15:paraId="43DCC5C6" w15:done="0"/>
  <w15:commentEx w15:paraId="168A3621" w15:done="0"/>
  <w15:commentEx w15:paraId="655C8AC4" w15:done="0"/>
  <w15:commentEx w15:paraId="05508BDA" w15:done="0"/>
  <w15:commentEx w15:paraId="468F5503" w15:done="0"/>
  <w15:commentEx w15:paraId="289B6A3A" w15:done="0"/>
  <w15:commentEx w15:paraId="3075356E" w15:done="0"/>
  <w15:commentEx w15:paraId="65E7FF3C" w15:done="0"/>
  <w15:commentEx w15:paraId="57297AD2" w15:done="0"/>
  <w15:commentEx w15:paraId="5345C9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4C662" w16cex:dateUtc="2021-11-09T09:05:00Z"/>
  <w16cex:commentExtensible w16cex:durableId="24FACE62" w16cex:dateUtc="2021-09-26T00:48:00Z"/>
  <w16cex:commentExtensible w16cex:durableId="25041EC3" w16cex:dateUtc="2021-10-03T10:21:00Z"/>
  <w16cex:commentExtensible w16cex:durableId="25041EF1" w16cex:dateUtc="2021-10-03T10:22:00Z"/>
  <w16cex:commentExtensible w16cex:durableId="2507F1FE" w16cex:dateUtc="2021-10-06T07:59:00Z"/>
  <w16cex:commentExtensible w16cex:durableId="2507F25E" w16cex:dateUtc="2021-10-06T08:01:00Z"/>
  <w16cex:commentExtensible w16cex:durableId="2507F333" w16cex:dateUtc="2021-10-06T08:04:00Z"/>
  <w16cex:commentExtensible w16cex:durableId="2507FB89" w16cex:dateUtc="2021-10-06T08:40:00Z"/>
  <w16cex:commentExtensible w16cex:durableId="2534C53A" w16cex:dateUtc="2021-11-09T09:00:00Z"/>
  <w16cex:commentExtensible w16cex:durableId="2507FC84" w16cex:dateUtc="2021-10-06T08:44:00Z"/>
  <w16cex:commentExtensible w16cex:durableId="2507FCC0" w16cex:dateUtc="2021-10-06T08:45:00Z"/>
  <w16cex:commentExtensible w16cex:durableId="2534C58D" w16cex:dateUtc="2021-11-09T09:01:00Z"/>
  <w16cex:commentExtensible w16cex:durableId="2534C615" w16cex:dateUtc="2021-11-09T09:04:00Z"/>
  <w16cex:commentExtensible w16cex:durableId="2534C634" w16cex:dateUtc="2021-11-09T09:04:00Z"/>
  <w16cex:commentExtensible w16cex:durableId="2507FDDD" w16cex:dateUtc="2021-10-06T08:50:00Z"/>
  <w16cex:commentExtensible w16cex:durableId="2534C8B2" w16cex:dateUtc="2021-11-09T09:15:00Z"/>
  <w16cex:commentExtensible w16cex:durableId="2534C6B4" w16cex:dateUtc="2021-11-09T09:06:00Z"/>
  <w16cex:commentExtensible w16cex:durableId="2507FE48" w16cex:dateUtc="2021-10-06T08:51:00Z"/>
  <w16cex:commentExtensible w16cex:durableId="2507FF1F" w16cex:dateUtc="2021-10-06T08:55:00Z"/>
  <w16cex:commentExtensible w16cex:durableId="2507FF68" w16cex:dateUtc="2021-10-06T08:56:00Z"/>
  <w16cex:commentExtensible w16cex:durableId="2534C858" w16cex:dateUtc="2021-11-09T09:13:00Z"/>
  <w16cex:commentExtensible w16cex:durableId="2534C892" w16cex:dateUtc="2021-11-09T09:14:00Z"/>
  <w16cex:commentExtensible w16cex:durableId="2534C9F1" w16cex:dateUtc="2021-11-09T09:20:00Z"/>
  <w16cex:commentExtensible w16cex:durableId="2534CAE1" w16cex:dateUtc="2021-11-09T09:24:00Z"/>
  <w16cex:commentExtensible w16cex:durableId="2534CAF9" w16cex:dateUtc="2021-11-09T09:24:00Z"/>
  <w16cex:commentExtensible w16cex:durableId="2534CB72" w16cex:dateUtc="2021-11-09T09:26:00Z"/>
  <w16cex:commentExtensible w16cex:durableId="24F9BBD0" w16cex:dateUtc="2021-09-25T05:16:00Z"/>
  <w16cex:commentExtensible w16cex:durableId="2534CBDE" w16cex:dateUtc="2021-11-09T09:28:00Z"/>
  <w16cex:commentExtensible w16cex:durableId="24F971A9" w16cex:dateUtc="2021-09-25T00:00:00Z"/>
  <w16cex:commentExtensible w16cex:durableId="24DDC70D" w16cex:dateUtc="2021-09-04T00:21:00Z"/>
  <w16cex:commentExtensible w16cex:durableId="24EAF217" w16cex:dateUtc="2021-09-14T02:04:00Z"/>
  <w16cex:commentExtensible w16cex:durableId="24EEDE3A" w16cex:dateUtc="2021-09-16T23:28:00Z"/>
  <w16cex:commentExtensible w16cex:durableId="2534CD20" w16cex:dateUtc="2021-11-09T09:34:00Z"/>
  <w16cex:commentExtensible w16cex:durableId="2534CD5F" w16cex:dateUtc="2021-11-09T09:35:00Z"/>
  <w16cex:commentExtensible w16cex:durableId="24F9730B" w16cex:dateUtc="2021-09-25T00:06:00Z"/>
  <w16cex:commentExtensible w16cex:durableId="24F9BD23" w16cex:dateUtc="2021-09-25T05:22:00Z"/>
  <w16cex:commentExtensible w16cex:durableId="24F9BD3C" w16cex:dateUtc="2021-09-25T05:22:00Z"/>
  <w16cex:commentExtensible w16cex:durableId="24F9BD72" w16cex:dateUtc="2021-09-25T05:23:00Z"/>
  <w16cex:commentExtensible w16cex:durableId="24F9BD86" w16cex:dateUtc="2021-09-25T05:23:00Z"/>
  <w16cex:commentExtensible w16cex:durableId="24F9BDBC" w16cex:dateUtc="2021-09-25T05:24: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534D242" w16cex:dateUtc="2021-11-09T09:56:00Z"/>
  <w16cex:commentExtensible w16cex:durableId="24F9BFA1" w16cex:dateUtc="2021-09-25T05:32:00Z"/>
  <w16cex:commentExtensible w16cex:durableId="2534D4DC" w16cex:dateUtc="2021-11-09T10:07:00Z"/>
  <w16cex:commentExtensible w16cex:durableId="24F9C083" w16cex:dateUtc="2021-09-25T05:36:00Z"/>
  <w16cex:commentExtensible w16cex:durableId="2534D2B5" w16cex:dateUtc="2021-11-09T09:57: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534D60F" w16cex:dateUtc="2021-11-09T10:12:00Z"/>
  <w16cex:commentExtensible w16cex:durableId="24FACD21" w16cex:dateUtc="2021-09-26T00:42:00Z"/>
  <w16cex:commentExtensible w16cex:durableId="24FACF5F" w16cex:dateUtc="2021-09-26T00:52:00Z"/>
  <w16cex:commentExtensible w16cex:durableId="2534D71F" w16cex:dateUtc="2021-11-09T10:16:00Z"/>
  <w16cex:commentExtensible w16cex:durableId="24FAD072" w16cex:dateUtc="2021-09-26T00:56:00Z"/>
  <w16cex:commentExtensible w16cex:durableId="24FAD0BB" w16cex:dateUtc="2021-09-26T00:58:00Z"/>
  <w16cex:commentExtensible w16cex:durableId="2534D767" w16cex:dateUtc="2021-11-09T10:17: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FAD9F4" w16cex:dateUtc="2021-09-26T01:37:00Z"/>
  <w16cex:commentExtensible w16cex:durableId="24FADA32" w16cex:dateUtc="2021-09-26T01:38:00Z"/>
  <w16cex:commentExtensible w16cex:durableId="24DDCA89" w16cex:dateUtc="2021-09-04T00:35:00Z"/>
  <w16cex:commentExtensible w16cex:durableId="2534D818" w16cex:dateUtc="2021-11-09T10:20:00Z"/>
  <w16cex:commentExtensible w16cex:durableId="24FADCFB" w16cex:dateUtc="2021-09-26T01:42:00Z"/>
  <w16cex:commentExtensible w16cex:durableId="2534D908" w16cex:dateUtc="2021-11-09T10:24:00Z"/>
  <w16cex:commentExtensible w16cex:durableId="2534DA14" w16cex:dateUtc="2021-11-09T10:29:00Z"/>
  <w16cex:commentExtensible w16cex:durableId="2534DA38" w16cex:dateUtc="2021-11-09T10:30:00Z"/>
  <w16cex:commentExtensible w16cex:durableId="24FADBD5" w16cex:dateUtc="2021-09-26T01:45:00Z"/>
  <w16cex:commentExtensible w16cex:durableId="2534DA93" w16cex:dateUtc="2021-11-09T10:31:00Z"/>
  <w16cex:commentExtensible w16cex:durableId="24FADFFE" w16cex:dateUtc="2021-09-26T02:03:00Z"/>
  <w16cex:commentExtensible w16cex:durableId="24FAE053" w16cex:dateUtc="2021-09-26T02:04:00Z"/>
  <w16cex:commentExtensible w16cex:durableId="2534DBAA" w16cex:dateUtc="2021-11-09T10:36:00Z"/>
  <w16cex:commentExtensible w16cex:durableId="24FADEAC" w16cex:dateUtc="2021-09-26T01:57:00Z"/>
  <w16cex:commentExtensible w16cex:durableId="24FADEC3" w16cex:dateUtc="2021-09-26T01:57:00Z"/>
  <w16cex:commentExtensible w16cex:durableId="24FADE0E" w16cex:dateUtc="2021-09-26T01:54:00Z"/>
  <w16cex:commentExtensible w16cex:durableId="2534DCDA" w16cex:dateUtc="2021-11-09T1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DEB71A" w16cid:durableId="2534C662"/>
  <w16cid:commentId w16cid:paraId="47D4A369" w16cid:durableId="24FACE62"/>
  <w16cid:commentId w16cid:paraId="15F57E6B" w16cid:durableId="25041EC3"/>
  <w16cid:commentId w16cid:paraId="567D6E72" w16cid:durableId="25041EF1"/>
  <w16cid:commentId w16cid:paraId="27F4B78D" w16cid:durableId="2507F1FE"/>
  <w16cid:commentId w16cid:paraId="6E689732" w16cid:durableId="2507F25E"/>
  <w16cid:commentId w16cid:paraId="0F90B956" w16cid:durableId="2507F333"/>
  <w16cid:commentId w16cid:paraId="47C89B7C" w16cid:durableId="2507FB89"/>
  <w16cid:commentId w16cid:paraId="67C90B02" w16cid:durableId="2534C53A"/>
  <w16cid:commentId w16cid:paraId="3AA75BB9" w16cid:durableId="2507FC84"/>
  <w16cid:commentId w16cid:paraId="6AE9FFCB" w16cid:durableId="2507FCC0"/>
  <w16cid:commentId w16cid:paraId="5A20D74C" w16cid:durableId="2534C58D"/>
  <w16cid:commentId w16cid:paraId="1F396F52" w16cid:durableId="2534C615"/>
  <w16cid:commentId w16cid:paraId="304B9EE6" w16cid:durableId="2534C634"/>
  <w16cid:commentId w16cid:paraId="5637DF2A" w16cid:durableId="2507FDDD"/>
  <w16cid:commentId w16cid:paraId="130A38AC" w16cid:durableId="2534C8B2"/>
  <w16cid:commentId w16cid:paraId="1E8B50B5" w16cid:durableId="2534C6B4"/>
  <w16cid:commentId w16cid:paraId="6E3FEB5C" w16cid:durableId="2507FE48"/>
  <w16cid:commentId w16cid:paraId="36B1949D" w16cid:durableId="2507FF1F"/>
  <w16cid:commentId w16cid:paraId="45FC8F73" w16cid:durableId="2507FF68"/>
  <w16cid:commentId w16cid:paraId="19F2087F" w16cid:durableId="2534C858"/>
  <w16cid:commentId w16cid:paraId="43F2CCD0" w16cid:durableId="2534C892"/>
  <w16cid:commentId w16cid:paraId="002196CD" w16cid:durableId="2534C9F1"/>
  <w16cid:commentId w16cid:paraId="6823BD6D" w16cid:durableId="2534CAE1"/>
  <w16cid:commentId w16cid:paraId="275B1154" w16cid:durableId="2534CAF9"/>
  <w16cid:commentId w16cid:paraId="57AB41D6" w16cid:durableId="2534CB72"/>
  <w16cid:commentId w16cid:paraId="2874F8FB" w16cid:durableId="24F9BBD0"/>
  <w16cid:commentId w16cid:paraId="70F327A3" w16cid:durableId="2534CBDE"/>
  <w16cid:commentId w16cid:paraId="06AF78C7" w16cid:durableId="24F971A9"/>
  <w16cid:commentId w16cid:paraId="34B9CB22" w16cid:durableId="24DDC70D"/>
  <w16cid:commentId w16cid:paraId="31EF9C6D" w16cid:durableId="24EAF217"/>
  <w16cid:commentId w16cid:paraId="45238365" w16cid:durableId="24EEDE3A"/>
  <w16cid:commentId w16cid:paraId="457A80C0" w16cid:durableId="2534CD20"/>
  <w16cid:commentId w16cid:paraId="66F484B7" w16cid:durableId="2534CD5F"/>
  <w16cid:commentId w16cid:paraId="5F158DD4" w16cid:durableId="24F9730B"/>
  <w16cid:commentId w16cid:paraId="2F6DD87E" w16cid:durableId="24F9BD23"/>
  <w16cid:commentId w16cid:paraId="241718D4" w16cid:durableId="24F9BD3C"/>
  <w16cid:commentId w16cid:paraId="25203DF1" w16cid:durableId="24F9BD72"/>
  <w16cid:commentId w16cid:paraId="60F51C3B" w16cid:durableId="24F9BD86"/>
  <w16cid:commentId w16cid:paraId="3CF64104" w16cid:durableId="24F9BDBC"/>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72345C90" w16cid:durableId="2534D242"/>
  <w16cid:commentId w16cid:paraId="4815F512" w16cid:durableId="24F9BFA1"/>
  <w16cid:commentId w16cid:paraId="72B3EC5F" w16cid:durableId="2534D4DC"/>
  <w16cid:commentId w16cid:paraId="7C3BBE14" w16cid:durableId="24F9C083"/>
  <w16cid:commentId w16cid:paraId="43BF7EAE" w16cid:durableId="2534D2B5"/>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11244671" w16cid:durableId="2534D60F"/>
  <w16cid:commentId w16cid:paraId="700FAA69" w16cid:durableId="24FACD21"/>
  <w16cid:commentId w16cid:paraId="0A294661" w16cid:durableId="24FACF5F"/>
  <w16cid:commentId w16cid:paraId="709ACE86" w16cid:durableId="2534D71F"/>
  <w16cid:commentId w16cid:paraId="0D201B28" w16cid:durableId="24FAD072"/>
  <w16cid:commentId w16cid:paraId="049ACCE8" w16cid:durableId="24FAD0BB"/>
  <w16cid:commentId w16cid:paraId="49F8C1EB" w16cid:durableId="2534D767"/>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131FF1AE" w16cid:durableId="24FAD9F4"/>
  <w16cid:commentId w16cid:paraId="1F29672B" w16cid:durableId="24FADA32"/>
  <w16cid:commentId w16cid:paraId="094C30D7" w16cid:durableId="24DDCA89"/>
  <w16cid:commentId w16cid:paraId="600492CC" w16cid:durableId="2534D818"/>
  <w16cid:commentId w16cid:paraId="0CE89357" w16cid:durableId="24FADCFB"/>
  <w16cid:commentId w16cid:paraId="7A2FEC85" w16cid:durableId="2534D908"/>
  <w16cid:commentId w16cid:paraId="535054F1" w16cid:durableId="2534DA14"/>
  <w16cid:commentId w16cid:paraId="43DCC5C6" w16cid:durableId="2534DA38"/>
  <w16cid:commentId w16cid:paraId="168A3621" w16cid:durableId="24FADBD5"/>
  <w16cid:commentId w16cid:paraId="655C8AC4" w16cid:durableId="2534DA93"/>
  <w16cid:commentId w16cid:paraId="05508BDA" w16cid:durableId="24FADFFE"/>
  <w16cid:commentId w16cid:paraId="468F5503" w16cid:durableId="24FAE053"/>
  <w16cid:commentId w16cid:paraId="289B6A3A" w16cid:durableId="2534DBAA"/>
  <w16cid:commentId w16cid:paraId="3075356E" w16cid:durableId="24FADEAC"/>
  <w16cid:commentId w16cid:paraId="65E7FF3C" w16cid:durableId="24FADEC3"/>
  <w16cid:commentId w16cid:paraId="57297AD2" w16cid:durableId="24FADE0E"/>
  <w16cid:commentId w16cid:paraId="5345C9FE" w16cid:durableId="2534DC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78914" w14:textId="77777777" w:rsidR="00CC448C" w:rsidRDefault="00CC448C" w:rsidP="00357C66">
      <w:pPr>
        <w:spacing w:after="0" w:line="240" w:lineRule="auto"/>
      </w:pPr>
      <w:r>
        <w:separator/>
      </w:r>
    </w:p>
  </w:endnote>
  <w:endnote w:type="continuationSeparator" w:id="0">
    <w:p w14:paraId="4120C823" w14:textId="77777777" w:rsidR="00CC448C" w:rsidRDefault="00CC448C" w:rsidP="00357C66">
      <w:pPr>
        <w:spacing w:after="0" w:line="240" w:lineRule="auto"/>
      </w:pPr>
      <w:r>
        <w:continuationSeparator/>
      </w:r>
    </w:p>
  </w:endnote>
  <w:endnote w:type="continuationNotice" w:id="1">
    <w:p w14:paraId="2DD522D4" w14:textId="77777777" w:rsidR="00CC448C" w:rsidRDefault="00CC44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43D9B" w14:textId="77777777" w:rsidR="00757F7E" w:rsidRDefault="00757F7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67DB1" w14:textId="77777777" w:rsidR="00CC448C" w:rsidRDefault="00CC448C" w:rsidP="00357C66">
      <w:pPr>
        <w:spacing w:after="0" w:line="240" w:lineRule="auto"/>
      </w:pPr>
      <w:r>
        <w:separator/>
      </w:r>
    </w:p>
  </w:footnote>
  <w:footnote w:type="continuationSeparator" w:id="0">
    <w:p w14:paraId="49A554B1" w14:textId="77777777" w:rsidR="00CC448C" w:rsidRDefault="00CC448C" w:rsidP="00357C66">
      <w:pPr>
        <w:spacing w:after="0" w:line="240" w:lineRule="auto"/>
      </w:pPr>
      <w:r>
        <w:continuationSeparator/>
      </w:r>
    </w:p>
  </w:footnote>
  <w:footnote w:type="continuationNotice" w:id="1">
    <w:p w14:paraId="6197E689" w14:textId="77777777" w:rsidR="00CC448C" w:rsidRDefault="00CC448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731B7" w14:textId="77777777" w:rsidR="00757F7E" w:rsidRDefault="00757F7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0AABA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JAMES HEWITT">
    <w15:presenceInfo w15:providerId="None" w15:userId="RICHARD JAMES HEWITT"/>
  </w15:person>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6oFAMxC2TMtAAAA"/>
    <w:docVar w:name="dgnword-docGUID" w:val="{15DDF683-9D22-4B0E-9B02-B40C73B25391}"/>
    <w:docVar w:name="dgnword-eventsink" w:val="2886575888496"/>
  </w:docVars>
  <w:rsids>
    <w:rsidRoot w:val="00375AEC"/>
    <w:rsid w:val="00000277"/>
    <w:rsid w:val="000010E9"/>
    <w:rsid w:val="000015AA"/>
    <w:rsid w:val="00001B82"/>
    <w:rsid w:val="00001E24"/>
    <w:rsid w:val="00002828"/>
    <w:rsid w:val="00002B26"/>
    <w:rsid w:val="00002D70"/>
    <w:rsid w:val="000038A3"/>
    <w:rsid w:val="00003D20"/>
    <w:rsid w:val="00003F8A"/>
    <w:rsid w:val="000048EF"/>
    <w:rsid w:val="00005136"/>
    <w:rsid w:val="00006B83"/>
    <w:rsid w:val="00006FDF"/>
    <w:rsid w:val="000074FD"/>
    <w:rsid w:val="00007605"/>
    <w:rsid w:val="0001072E"/>
    <w:rsid w:val="000108B7"/>
    <w:rsid w:val="00010B56"/>
    <w:rsid w:val="00010EC6"/>
    <w:rsid w:val="00011074"/>
    <w:rsid w:val="00011404"/>
    <w:rsid w:val="00011EB2"/>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489"/>
    <w:rsid w:val="00023505"/>
    <w:rsid w:val="00023C12"/>
    <w:rsid w:val="00023F3A"/>
    <w:rsid w:val="00024B68"/>
    <w:rsid w:val="0002582E"/>
    <w:rsid w:val="00025871"/>
    <w:rsid w:val="000265E6"/>
    <w:rsid w:val="0003033B"/>
    <w:rsid w:val="000314CE"/>
    <w:rsid w:val="0003188D"/>
    <w:rsid w:val="00031D25"/>
    <w:rsid w:val="00032242"/>
    <w:rsid w:val="000322A0"/>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A82"/>
    <w:rsid w:val="0004586B"/>
    <w:rsid w:val="0004616F"/>
    <w:rsid w:val="0004752D"/>
    <w:rsid w:val="00047C13"/>
    <w:rsid w:val="00047CDE"/>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7FE"/>
    <w:rsid w:val="00057673"/>
    <w:rsid w:val="000578C3"/>
    <w:rsid w:val="000578F9"/>
    <w:rsid w:val="00057DA7"/>
    <w:rsid w:val="000604A3"/>
    <w:rsid w:val="00060A2E"/>
    <w:rsid w:val="00060C40"/>
    <w:rsid w:val="000611F0"/>
    <w:rsid w:val="00061250"/>
    <w:rsid w:val="00061289"/>
    <w:rsid w:val="00061EC5"/>
    <w:rsid w:val="0006265B"/>
    <w:rsid w:val="00063028"/>
    <w:rsid w:val="000630DC"/>
    <w:rsid w:val="00063368"/>
    <w:rsid w:val="00063F2B"/>
    <w:rsid w:val="00065718"/>
    <w:rsid w:val="0006677C"/>
    <w:rsid w:val="0007005E"/>
    <w:rsid w:val="00071631"/>
    <w:rsid w:val="00071C32"/>
    <w:rsid w:val="00071F02"/>
    <w:rsid w:val="00071FFD"/>
    <w:rsid w:val="000727FE"/>
    <w:rsid w:val="00074ABC"/>
    <w:rsid w:val="00074D39"/>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6225"/>
    <w:rsid w:val="0008692A"/>
    <w:rsid w:val="000873E0"/>
    <w:rsid w:val="000905D6"/>
    <w:rsid w:val="00090621"/>
    <w:rsid w:val="00090E88"/>
    <w:rsid w:val="000915B8"/>
    <w:rsid w:val="000917FB"/>
    <w:rsid w:val="000927D0"/>
    <w:rsid w:val="00092EC2"/>
    <w:rsid w:val="00094557"/>
    <w:rsid w:val="00094774"/>
    <w:rsid w:val="00094D3A"/>
    <w:rsid w:val="0009541B"/>
    <w:rsid w:val="0009600B"/>
    <w:rsid w:val="00096A5F"/>
    <w:rsid w:val="000A02A7"/>
    <w:rsid w:val="000A05D7"/>
    <w:rsid w:val="000A0742"/>
    <w:rsid w:val="000A1B5E"/>
    <w:rsid w:val="000A1D97"/>
    <w:rsid w:val="000A2B47"/>
    <w:rsid w:val="000A2E1A"/>
    <w:rsid w:val="000A3A99"/>
    <w:rsid w:val="000A3F1D"/>
    <w:rsid w:val="000A3FBA"/>
    <w:rsid w:val="000A4285"/>
    <w:rsid w:val="000A4B47"/>
    <w:rsid w:val="000A554C"/>
    <w:rsid w:val="000A5B61"/>
    <w:rsid w:val="000A5FE3"/>
    <w:rsid w:val="000A6040"/>
    <w:rsid w:val="000A6F5A"/>
    <w:rsid w:val="000A72B8"/>
    <w:rsid w:val="000A7B26"/>
    <w:rsid w:val="000A7D3B"/>
    <w:rsid w:val="000A7EEC"/>
    <w:rsid w:val="000B13DD"/>
    <w:rsid w:val="000B1943"/>
    <w:rsid w:val="000B26F0"/>
    <w:rsid w:val="000B3116"/>
    <w:rsid w:val="000B37C5"/>
    <w:rsid w:val="000B3ADC"/>
    <w:rsid w:val="000B409D"/>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4B"/>
    <w:rsid w:val="000C4360"/>
    <w:rsid w:val="000C44C1"/>
    <w:rsid w:val="000C4EC5"/>
    <w:rsid w:val="000C537E"/>
    <w:rsid w:val="000C590E"/>
    <w:rsid w:val="000C6C4C"/>
    <w:rsid w:val="000D19B8"/>
    <w:rsid w:val="000D27D2"/>
    <w:rsid w:val="000D287A"/>
    <w:rsid w:val="000D3947"/>
    <w:rsid w:val="000D3B01"/>
    <w:rsid w:val="000D440D"/>
    <w:rsid w:val="000D53A4"/>
    <w:rsid w:val="000D545B"/>
    <w:rsid w:val="000D5828"/>
    <w:rsid w:val="000D5858"/>
    <w:rsid w:val="000D5F41"/>
    <w:rsid w:val="000D6395"/>
    <w:rsid w:val="000D6952"/>
    <w:rsid w:val="000D6D40"/>
    <w:rsid w:val="000D6F2F"/>
    <w:rsid w:val="000D734C"/>
    <w:rsid w:val="000D7460"/>
    <w:rsid w:val="000D7506"/>
    <w:rsid w:val="000D7614"/>
    <w:rsid w:val="000D7B7F"/>
    <w:rsid w:val="000E0629"/>
    <w:rsid w:val="000E0A4A"/>
    <w:rsid w:val="000E1016"/>
    <w:rsid w:val="000E1B46"/>
    <w:rsid w:val="000E1BDD"/>
    <w:rsid w:val="000E2300"/>
    <w:rsid w:val="000E2B5D"/>
    <w:rsid w:val="000E45C4"/>
    <w:rsid w:val="000E4827"/>
    <w:rsid w:val="000E4992"/>
    <w:rsid w:val="000E4C75"/>
    <w:rsid w:val="000E545F"/>
    <w:rsid w:val="000E546E"/>
    <w:rsid w:val="000E59F9"/>
    <w:rsid w:val="000E5A8C"/>
    <w:rsid w:val="000E7077"/>
    <w:rsid w:val="000E76B9"/>
    <w:rsid w:val="000E791E"/>
    <w:rsid w:val="000E7A65"/>
    <w:rsid w:val="000E7B8F"/>
    <w:rsid w:val="000E7DA7"/>
    <w:rsid w:val="000F0101"/>
    <w:rsid w:val="000F10D5"/>
    <w:rsid w:val="000F245B"/>
    <w:rsid w:val="000F2AD1"/>
    <w:rsid w:val="000F31E8"/>
    <w:rsid w:val="000F36C7"/>
    <w:rsid w:val="000F3791"/>
    <w:rsid w:val="000F3BD9"/>
    <w:rsid w:val="000F3CD1"/>
    <w:rsid w:val="000F52F1"/>
    <w:rsid w:val="000F53F4"/>
    <w:rsid w:val="000F56CB"/>
    <w:rsid w:val="000F6450"/>
    <w:rsid w:val="000F6783"/>
    <w:rsid w:val="000F6BBD"/>
    <w:rsid w:val="00100305"/>
    <w:rsid w:val="001017A4"/>
    <w:rsid w:val="00104263"/>
    <w:rsid w:val="001043DD"/>
    <w:rsid w:val="00105515"/>
    <w:rsid w:val="0010637B"/>
    <w:rsid w:val="00106490"/>
    <w:rsid w:val="00106EAD"/>
    <w:rsid w:val="00107066"/>
    <w:rsid w:val="00107791"/>
    <w:rsid w:val="00110884"/>
    <w:rsid w:val="001110D2"/>
    <w:rsid w:val="00111133"/>
    <w:rsid w:val="00111370"/>
    <w:rsid w:val="00112B78"/>
    <w:rsid w:val="00112F49"/>
    <w:rsid w:val="0011389C"/>
    <w:rsid w:val="00113A68"/>
    <w:rsid w:val="00113E49"/>
    <w:rsid w:val="001141BC"/>
    <w:rsid w:val="00114624"/>
    <w:rsid w:val="0011484D"/>
    <w:rsid w:val="001165CE"/>
    <w:rsid w:val="00116BE9"/>
    <w:rsid w:val="00117C0A"/>
    <w:rsid w:val="00117F59"/>
    <w:rsid w:val="0012033C"/>
    <w:rsid w:val="00120AE1"/>
    <w:rsid w:val="00121792"/>
    <w:rsid w:val="00121B64"/>
    <w:rsid w:val="0012221C"/>
    <w:rsid w:val="0012266A"/>
    <w:rsid w:val="00122BBF"/>
    <w:rsid w:val="00122FFC"/>
    <w:rsid w:val="001238E6"/>
    <w:rsid w:val="001244D2"/>
    <w:rsid w:val="00125C19"/>
    <w:rsid w:val="001269FC"/>
    <w:rsid w:val="00126AF5"/>
    <w:rsid w:val="00126D2F"/>
    <w:rsid w:val="00126E54"/>
    <w:rsid w:val="00126EB9"/>
    <w:rsid w:val="0012721D"/>
    <w:rsid w:val="001274DE"/>
    <w:rsid w:val="00127ABA"/>
    <w:rsid w:val="0013035F"/>
    <w:rsid w:val="001311AE"/>
    <w:rsid w:val="001314CD"/>
    <w:rsid w:val="00131627"/>
    <w:rsid w:val="00131BB5"/>
    <w:rsid w:val="00132CF5"/>
    <w:rsid w:val="001333EB"/>
    <w:rsid w:val="00133F2B"/>
    <w:rsid w:val="00134191"/>
    <w:rsid w:val="00134438"/>
    <w:rsid w:val="00134507"/>
    <w:rsid w:val="00134FE6"/>
    <w:rsid w:val="00135C6A"/>
    <w:rsid w:val="001364B8"/>
    <w:rsid w:val="00137EDC"/>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A6D"/>
    <w:rsid w:val="00152A7C"/>
    <w:rsid w:val="00153630"/>
    <w:rsid w:val="001536D0"/>
    <w:rsid w:val="00153AD3"/>
    <w:rsid w:val="0015422C"/>
    <w:rsid w:val="001543DC"/>
    <w:rsid w:val="001546E1"/>
    <w:rsid w:val="0015488E"/>
    <w:rsid w:val="00154F56"/>
    <w:rsid w:val="00155526"/>
    <w:rsid w:val="001557EA"/>
    <w:rsid w:val="00155DE6"/>
    <w:rsid w:val="001563F0"/>
    <w:rsid w:val="001566B7"/>
    <w:rsid w:val="00157418"/>
    <w:rsid w:val="001614C8"/>
    <w:rsid w:val="0016172D"/>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B1E"/>
    <w:rsid w:val="00175B5B"/>
    <w:rsid w:val="00176309"/>
    <w:rsid w:val="00176588"/>
    <w:rsid w:val="00176634"/>
    <w:rsid w:val="0017681F"/>
    <w:rsid w:val="0017685D"/>
    <w:rsid w:val="00177B0A"/>
    <w:rsid w:val="001802D0"/>
    <w:rsid w:val="00180ED4"/>
    <w:rsid w:val="00181335"/>
    <w:rsid w:val="001827DF"/>
    <w:rsid w:val="00182CD3"/>
    <w:rsid w:val="00183136"/>
    <w:rsid w:val="00183773"/>
    <w:rsid w:val="001841FC"/>
    <w:rsid w:val="00184CA6"/>
    <w:rsid w:val="00186133"/>
    <w:rsid w:val="001879CE"/>
    <w:rsid w:val="00190623"/>
    <w:rsid w:val="00190719"/>
    <w:rsid w:val="00190DBD"/>
    <w:rsid w:val="0019190F"/>
    <w:rsid w:val="00191D81"/>
    <w:rsid w:val="0019264E"/>
    <w:rsid w:val="00193404"/>
    <w:rsid w:val="00193466"/>
    <w:rsid w:val="0019456F"/>
    <w:rsid w:val="00194ACE"/>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481"/>
    <w:rsid w:val="001B15B9"/>
    <w:rsid w:val="001B1F0A"/>
    <w:rsid w:val="001B2050"/>
    <w:rsid w:val="001B35ED"/>
    <w:rsid w:val="001B3725"/>
    <w:rsid w:val="001B3F42"/>
    <w:rsid w:val="001B3F54"/>
    <w:rsid w:val="001B40EC"/>
    <w:rsid w:val="001B52EC"/>
    <w:rsid w:val="001B544F"/>
    <w:rsid w:val="001B553D"/>
    <w:rsid w:val="001B5E73"/>
    <w:rsid w:val="001B69AA"/>
    <w:rsid w:val="001B7630"/>
    <w:rsid w:val="001B76BC"/>
    <w:rsid w:val="001C1197"/>
    <w:rsid w:val="001C1C05"/>
    <w:rsid w:val="001C2CFF"/>
    <w:rsid w:val="001C460F"/>
    <w:rsid w:val="001C574F"/>
    <w:rsid w:val="001C5EE1"/>
    <w:rsid w:val="001C67E6"/>
    <w:rsid w:val="001C691E"/>
    <w:rsid w:val="001C6B6E"/>
    <w:rsid w:val="001C6CFA"/>
    <w:rsid w:val="001C711B"/>
    <w:rsid w:val="001C7120"/>
    <w:rsid w:val="001D021C"/>
    <w:rsid w:val="001D16A7"/>
    <w:rsid w:val="001D1C68"/>
    <w:rsid w:val="001D1DDF"/>
    <w:rsid w:val="001D23D0"/>
    <w:rsid w:val="001D2DE3"/>
    <w:rsid w:val="001D3490"/>
    <w:rsid w:val="001D356D"/>
    <w:rsid w:val="001D44D8"/>
    <w:rsid w:val="001D53CE"/>
    <w:rsid w:val="001D56C7"/>
    <w:rsid w:val="001D6031"/>
    <w:rsid w:val="001D70A2"/>
    <w:rsid w:val="001D7396"/>
    <w:rsid w:val="001E0638"/>
    <w:rsid w:val="001E0F01"/>
    <w:rsid w:val="001E106F"/>
    <w:rsid w:val="001E25EB"/>
    <w:rsid w:val="001E2A47"/>
    <w:rsid w:val="001E2E33"/>
    <w:rsid w:val="001E3977"/>
    <w:rsid w:val="001E3F00"/>
    <w:rsid w:val="001E5873"/>
    <w:rsid w:val="001E5E0F"/>
    <w:rsid w:val="001E5EB3"/>
    <w:rsid w:val="001E6776"/>
    <w:rsid w:val="001E68BB"/>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94F"/>
    <w:rsid w:val="00202A8A"/>
    <w:rsid w:val="002035FC"/>
    <w:rsid w:val="00203FE8"/>
    <w:rsid w:val="002058E5"/>
    <w:rsid w:val="00205D3A"/>
    <w:rsid w:val="00205E67"/>
    <w:rsid w:val="00206A1A"/>
    <w:rsid w:val="00206B04"/>
    <w:rsid w:val="00206E7C"/>
    <w:rsid w:val="00207073"/>
    <w:rsid w:val="00207925"/>
    <w:rsid w:val="00207D8B"/>
    <w:rsid w:val="00210381"/>
    <w:rsid w:val="0021104E"/>
    <w:rsid w:val="00211062"/>
    <w:rsid w:val="00211FF8"/>
    <w:rsid w:val="00213A43"/>
    <w:rsid w:val="0021413F"/>
    <w:rsid w:val="0021467E"/>
    <w:rsid w:val="00214ED2"/>
    <w:rsid w:val="0021547E"/>
    <w:rsid w:val="00215DE2"/>
    <w:rsid w:val="00216B61"/>
    <w:rsid w:val="00217BE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90D"/>
    <w:rsid w:val="00226E1C"/>
    <w:rsid w:val="00227FC8"/>
    <w:rsid w:val="00230F5A"/>
    <w:rsid w:val="00231C72"/>
    <w:rsid w:val="00231D13"/>
    <w:rsid w:val="00232021"/>
    <w:rsid w:val="00232105"/>
    <w:rsid w:val="00232709"/>
    <w:rsid w:val="002331A6"/>
    <w:rsid w:val="0023414E"/>
    <w:rsid w:val="002346FA"/>
    <w:rsid w:val="00235AB8"/>
    <w:rsid w:val="00235C73"/>
    <w:rsid w:val="00235D30"/>
    <w:rsid w:val="00237995"/>
    <w:rsid w:val="00237D15"/>
    <w:rsid w:val="00240249"/>
    <w:rsid w:val="00240F58"/>
    <w:rsid w:val="002418D3"/>
    <w:rsid w:val="00241DB8"/>
    <w:rsid w:val="002420B5"/>
    <w:rsid w:val="00242E89"/>
    <w:rsid w:val="002436F4"/>
    <w:rsid w:val="00243701"/>
    <w:rsid w:val="002437A8"/>
    <w:rsid w:val="00243848"/>
    <w:rsid w:val="00243C38"/>
    <w:rsid w:val="00244755"/>
    <w:rsid w:val="00244C6A"/>
    <w:rsid w:val="00245AC6"/>
    <w:rsid w:val="002475B1"/>
    <w:rsid w:val="00250EAE"/>
    <w:rsid w:val="00251613"/>
    <w:rsid w:val="00251856"/>
    <w:rsid w:val="00251B17"/>
    <w:rsid w:val="00251E05"/>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829"/>
    <w:rsid w:val="00264F7E"/>
    <w:rsid w:val="00265B33"/>
    <w:rsid w:val="00265B54"/>
    <w:rsid w:val="00265C57"/>
    <w:rsid w:val="00265CE4"/>
    <w:rsid w:val="00270024"/>
    <w:rsid w:val="002703FE"/>
    <w:rsid w:val="002708BE"/>
    <w:rsid w:val="00270C22"/>
    <w:rsid w:val="002718D4"/>
    <w:rsid w:val="00271B32"/>
    <w:rsid w:val="002720F9"/>
    <w:rsid w:val="0027245C"/>
    <w:rsid w:val="002725E6"/>
    <w:rsid w:val="002730EE"/>
    <w:rsid w:val="002733B7"/>
    <w:rsid w:val="002734C5"/>
    <w:rsid w:val="00273B4D"/>
    <w:rsid w:val="00274686"/>
    <w:rsid w:val="00275579"/>
    <w:rsid w:val="00275AC6"/>
    <w:rsid w:val="00275DF0"/>
    <w:rsid w:val="00275E3F"/>
    <w:rsid w:val="002760B4"/>
    <w:rsid w:val="002765CA"/>
    <w:rsid w:val="00277B5F"/>
    <w:rsid w:val="00277ED1"/>
    <w:rsid w:val="00280D7C"/>
    <w:rsid w:val="0028131F"/>
    <w:rsid w:val="0028145D"/>
    <w:rsid w:val="002814C2"/>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33DA"/>
    <w:rsid w:val="002936DC"/>
    <w:rsid w:val="002941F6"/>
    <w:rsid w:val="00295734"/>
    <w:rsid w:val="00295956"/>
    <w:rsid w:val="00295BB1"/>
    <w:rsid w:val="002963FD"/>
    <w:rsid w:val="002970ED"/>
    <w:rsid w:val="002976D6"/>
    <w:rsid w:val="002978D1"/>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EFB"/>
    <w:rsid w:val="002B48CC"/>
    <w:rsid w:val="002B4DCB"/>
    <w:rsid w:val="002B6051"/>
    <w:rsid w:val="002B6785"/>
    <w:rsid w:val="002B68A8"/>
    <w:rsid w:val="002C1AFF"/>
    <w:rsid w:val="002C2039"/>
    <w:rsid w:val="002C3DD3"/>
    <w:rsid w:val="002C4349"/>
    <w:rsid w:val="002C4FFA"/>
    <w:rsid w:val="002C6023"/>
    <w:rsid w:val="002C7F06"/>
    <w:rsid w:val="002D0475"/>
    <w:rsid w:val="002D1379"/>
    <w:rsid w:val="002D1AE3"/>
    <w:rsid w:val="002D2FDD"/>
    <w:rsid w:val="002D2FEF"/>
    <w:rsid w:val="002D409E"/>
    <w:rsid w:val="002D40CA"/>
    <w:rsid w:val="002D4B79"/>
    <w:rsid w:val="002D5203"/>
    <w:rsid w:val="002D5C0E"/>
    <w:rsid w:val="002D600D"/>
    <w:rsid w:val="002D66A5"/>
    <w:rsid w:val="002D6E8A"/>
    <w:rsid w:val="002D711E"/>
    <w:rsid w:val="002D7EB6"/>
    <w:rsid w:val="002D7ED5"/>
    <w:rsid w:val="002E00D0"/>
    <w:rsid w:val="002E04B2"/>
    <w:rsid w:val="002E12C9"/>
    <w:rsid w:val="002E270B"/>
    <w:rsid w:val="002E35DB"/>
    <w:rsid w:val="002E3CD5"/>
    <w:rsid w:val="002E4826"/>
    <w:rsid w:val="002E488D"/>
    <w:rsid w:val="002E5120"/>
    <w:rsid w:val="002E5639"/>
    <w:rsid w:val="002E5708"/>
    <w:rsid w:val="002E658F"/>
    <w:rsid w:val="002E6DCF"/>
    <w:rsid w:val="002E7E24"/>
    <w:rsid w:val="002F0807"/>
    <w:rsid w:val="002F0E0C"/>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34E"/>
    <w:rsid w:val="00301787"/>
    <w:rsid w:val="00302731"/>
    <w:rsid w:val="00303A6F"/>
    <w:rsid w:val="00304861"/>
    <w:rsid w:val="00304B4E"/>
    <w:rsid w:val="00305AA2"/>
    <w:rsid w:val="00305EF2"/>
    <w:rsid w:val="00307739"/>
    <w:rsid w:val="00307B87"/>
    <w:rsid w:val="00310832"/>
    <w:rsid w:val="00310A01"/>
    <w:rsid w:val="00310C1F"/>
    <w:rsid w:val="00311FCB"/>
    <w:rsid w:val="0031217A"/>
    <w:rsid w:val="00312B2F"/>
    <w:rsid w:val="00312CBC"/>
    <w:rsid w:val="0031313C"/>
    <w:rsid w:val="00313DF4"/>
    <w:rsid w:val="00313F16"/>
    <w:rsid w:val="00314F14"/>
    <w:rsid w:val="0031603D"/>
    <w:rsid w:val="00316058"/>
    <w:rsid w:val="0031643A"/>
    <w:rsid w:val="00316D45"/>
    <w:rsid w:val="00316EA6"/>
    <w:rsid w:val="00317902"/>
    <w:rsid w:val="00317CD0"/>
    <w:rsid w:val="00317CDC"/>
    <w:rsid w:val="00317D49"/>
    <w:rsid w:val="0032013A"/>
    <w:rsid w:val="00320458"/>
    <w:rsid w:val="003205B4"/>
    <w:rsid w:val="00322242"/>
    <w:rsid w:val="0032232F"/>
    <w:rsid w:val="00322B84"/>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65A"/>
    <w:rsid w:val="00334EE0"/>
    <w:rsid w:val="00335140"/>
    <w:rsid w:val="003352AC"/>
    <w:rsid w:val="0033537C"/>
    <w:rsid w:val="003358B9"/>
    <w:rsid w:val="00335D94"/>
    <w:rsid w:val="00335E03"/>
    <w:rsid w:val="00336C91"/>
    <w:rsid w:val="00337289"/>
    <w:rsid w:val="00337F87"/>
    <w:rsid w:val="00341A20"/>
    <w:rsid w:val="00342815"/>
    <w:rsid w:val="00342D2B"/>
    <w:rsid w:val="0034340A"/>
    <w:rsid w:val="00344098"/>
    <w:rsid w:val="003451DE"/>
    <w:rsid w:val="00345210"/>
    <w:rsid w:val="00345515"/>
    <w:rsid w:val="00345F1B"/>
    <w:rsid w:val="00346316"/>
    <w:rsid w:val="00346485"/>
    <w:rsid w:val="0034689D"/>
    <w:rsid w:val="0034737B"/>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75B8"/>
    <w:rsid w:val="00367E58"/>
    <w:rsid w:val="0037035C"/>
    <w:rsid w:val="00370DFF"/>
    <w:rsid w:val="00371226"/>
    <w:rsid w:val="00372009"/>
    <w:rsid w:val="00372538"/>
    <w:rsid w:val="00372E8D"/>
    <w:rsid w:val="003740AE"/>
    <w:rsid w:val="00374589"/>
    <w:rsid w:val="00374C61"/>
    <w:rsid w:val="003751EE"/>
    <w:rsid w:val="0037553E"/>
    <w:rsid w:val="00375571"/>
    <w:rsid w:val="00375AEC"/>
    <w:rsid w:val="00375CC1"/>
    <w:rsid w:val="00375F88"/>
    <w:rsid w:val="00376A48"/>
    <w:rsid w:val="003770A3"/>
    <w:rsid w:val="00377899"/>
    <w:rsid w:val="00377C2D"/>
    <w:rsid w:val="003804F0"/>
    <w:rsid w:val="003811F2"/>
    <w:rsid w:val="0038271D"/>
    <w:rsid w:val="00382E50"/>
    <w:rsid w:val="003839CA"/>
    <w:rsid w:val="00383BD4"/>
    <w:rsid w:val="00383C06"/>
    <w:rsid w:val="003840FC"/>
    <w:rsid w:val="00384FAC"/>
    <w:rsid w:val="0038523A"/>
    <w:rsid w:val="003862DA"/>
    <w:rsid w:val="00386545"/>
    <w:rsid w:val="00386BE7"/>
    <w:rsid w:val="00386DA3"/>
    <w:rsid w:val="00386F95"/>
    <w:rsid w:val="00387917"/>
    <w:rsid w:val="00390191"/>
    <w:rsid w:val="0039096C"/>
    <w:rsid w:val="00390A02"/>
    <w:rsid w:val="00390A3F"/>
    <w:rsid w:val="0039120E"/>
    <w:rsid w:val="00391CE5"/>
    <w:rsid w:val="00391DA1"/>
    <w:rsid w:val="00393FA2"/>
    <w:rsid w:val="0039462B"/>
    <w:rsid w:val="0039477B"/>
    <w:rsid w:val="00394A6D"/>
    <w:rsid w:val="00395FC3"/>
    <w:rsid w:val="0039673B"/>
    <w:rsid w:val="003970AA"/>
    <w:rsid w:val="00397A36"/>
    <w:rsid w:val="00397B5B"/>
    <w:rsid w:val="003A07BD"/>
    <w:rsid w:val="003A0977"/>
    <w:rsid w:val="003A1649"/>
    <w:rsid w:val="003A1F79"/>
    <w:rsid w:val="003A3E0F"/>
    <w:rsid w:val="003A408D"/>
    <w:rsid w:val="003A40C8"/>
    <w:rsid w:val="003A5070"/>
    <w:rsid w:val="003A51C3"/>
    <w:rsid w:val="003A53D8"/>
    <w:rsid w:val="003A5FF2"/>
    <w:rsid w:val="003A7DE7"/>
    <w:rsid w:val="003B02B0"/>
    <w:rsid w:val="003B0B2C"/>
    <w:rsid w:val="003B19B9"/>
    <w:rsid w:val="003B1CD4"/>
    <w:rsid w:val="003B247B"/>
    <w:rsid w:val="003B25FA"/>
    <w:rsid w:val="003B2720"/>
    <w:rsid w:val="003B2EDE"/>
    <w:rsid w:val="003B3401"/>
    <w:rsid w:val="003B38B1"/>
    <w:rsid w:val="003B38E4"/>
    <w:rsid w:val="003B4733"/>
    <w:rsid w:val="003B4DF4"/>
    <w:rsid w:val="003B589E"/>
    <w:rsid w:val="003B5F57"/>
    <w:rsid w:val="003B66AA"/>
    <w:rsid w:val="003B6831"/>
    <w:rsid w:val="003B7AB1"/>
    <w:rsid w:val="003B7F1A"/>
    <w:rsid w:val="003B7FA3"/>
    <w:rsid w:val="003C035E"/>
    <w:rsid w:val="003C0400"/>
    <w:rsid w:val="003C0C4D"/>
    <w:rsid w:val="003C114E"/>
    <w:rsid w:val="003C229E"/>
    <w:rsid w:val="003C2826"/>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1A8B"/>
    <w:rsid w:val="003D1CB2"/>
    <w:rsid w:val="003D1F5B"/>
    <w:rsid w:val="003D2AE2"/>
    <w:rsid w:val="003D2B79"/>
    <w:rsid w:val="003D2BE3"/>
    <w:rsid w:val="003D3293"/>
    <w:rsid w:val="003D3493"/>
    <w:rsid w:val="003D34F7"/>
    <w:rsid w:val="003D4894"/>
    <w:rsid w:val="003D4F6B"/>
    <w:rsid w:val="003D4FFB"/>
    <w:rsid w:val="003D551A"/>
    <w:rsid w:val="003D64BB"/>
    <w:rsid w:val="003E0727"/>
    <w:rsid w:val="003E0C18"/>
    <w:rsid w:val="003E0E60"/>
    <w:rsid w:val="003E14EE"/>
    <w:rsid w:val="003E1F97"/>
    <w:rsid w:val="003E1FCE"/>
    <w:rsid w:val="003E2256"/>
    <w:rsid w:val="003E2C0B"/>
    <w:rsid w:val="003E4282"/>
    <w:rsid w:val="003E49FF"/>
    <w:rsid w:val="003E4E69"/>
    <w:rsid w:val="003E52CE"/>
    <w:rsid w:val="003E547A"/>
    <w:rsid w:val="003E5918"/>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7DB0"/>
    <w:rsid w:val="003F7EE4"/>
    <w:rsid w:val="00400209"/>
    <w:rsid w:val="00400349"/>
    <w:rsid w:val="004014F7"/>
    <w:rsid w:val="00401756"/>
    <w:rsid w:val="004024C2"/>
    <w:rsid w:val="0040278C"/>
    <w:rsid w:val="00403410"/>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68BD"/>
    <w:rsid w:val="00417147"/>
    <w:rsid w:val="0041755B"/>
    <w:rsid w:val="00417B81"/>
    <w:rsid w:val="0042047E"/>
    <w:rsid w:val="004208E0"/>
    <w:rsid w:val="0042128C"/>
    <w:rsid w:val="00421ABD"/>
    <w:rsid w:val="0042202C"/>
    <w:rsid w:val="00422236"/>
    <w:rsid w:val="00422F1E"/>
    <w:rsid w:val="004234B1"/>
    <w:rsid w:val="00423B90"/>
    <w:rsid w:val="004245F1"/>
    <w:rsid w:val="004257CE"/>
    <w:rsid w:val="00425DA2"/>
    <w:rsid w:val="00426266"/>
    <w:rsid w:val="004269BF"/>
    <w:rsid w:val="00426D32"/>
    <w:rsid w:val="00426F54"/>
    <w:rsid w:val="00427117"/>
    <w:rsid w:val="004274D4"/>
    <w:rsid w:val="004275FB"/>
    <w:rsid w:val="00427BF6"/>
    <w:rsid w:val="00430B50"/>
    <w:rsid w:val="0043146D"/>
    <w:rsid w:val="00431580"/>
    <w:rsid w:val="00432432"/>
    <w:rsid w:val="00432AED"/>
    <w:rsid w:val="0043327C"/>
    <w:rsid w:val="00433B87"/>
    <w:rsid w:val="00433F3B"/>
    <w:rsid w:val="00434E1C"/>
    <w:rsid w:val="00435531"/>
    <w:rsid w:val="0043568E"/>
    <w:rsid w:val="00435747"/>
    <w:rsid w:val="00435B6F"/>
    <w:rsid w:val="00436805"/>
    <w:rsid w:val="00436D32"/>
    <w:rsid w:val="004404C0"/>
    <w:rsid w:val="004422F5"/>
    <w:rsid w:val="00442639"/>
    <w:rsid w:val="00442F47"/>
    <w:rsid w:val="00443223"/>
    <w:rsid w:val="004432B8"/>
    <w:rsid w:val="00443B39"/>
    <w:rsid w:val="00443CD9"/>
    <w:rsid w:val="004457CA"/>
    <w:rsid w:val="00446888"/>
    <w:rsid w:val="00446A51"/>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563"/>
    <w:rsid w:val="00464615"/>
    <w:rsid w:val="0046467F"/>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5AA"/>
    <w:rsid w:val="004776AF"/>
    <w:rsid w:val="00477EF4"/>
    <w:rsid w:val="00480B1E"/>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761A"/>
    <w:rsid w:val="00487F8A"/>
    <w:rsid w:val="0049011F"/>
    <w:rsid w:val="0049101E"/>
    <w:rsid w:val="00491497"/>
    <w:rsid w:val="00491C79"/>
    <w:rsid w:val="00491DEB"/>
    <w:rsid w:val="00492582"/>
    <w:rsid w:val="004939E9"/>
    <w:rsid w:val="0049617F"/>
    <w:rsid w:val="004962AC"/>
    <w:rsid w:val="00497627"/>
    <w:rsid w:val="004A00F2"/>
    <w:rsid w:val="004A0A0E"/>
    <w:rsid w:val="004A0E74"/>
    <w:rsid w:val="004A0F50"/>
    <w:rsid w:val="004A1281"/>
    <w:rsid w:val="004A208C"/>
    <w:rsid w:val="004A21BF"/>
    <w:rsid w:val="004A2A22"/>
    <w:rsid w:val="004A36BA"/>
    <w:rsid w:val="004A3CC1"/>
    <w:rsid w:val="004A3DDC"/>
    <w:rsid w:val="004A45EF"/>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045"/>
    <w:rsid w:val="004B5208"/>
    <w:rsid w:val="004B5581"/>
    <w:rsid w:val="004B5982"/>
    <w:rsid w:val="004B5ADC"/>
    <w:rsid w:val="004B6132"/>
    <w:rsid w:val="004B6575"/>
    <w:rsid w:val="004B763F"/>
    <w:rsid w:val="004B7BD6"/>
    <w:rsid w:val="004C003A"/>
    <w:rsid w:val="004C0128"/>
    <w:rsid w:val="004C03AE"/>
    <w:rsid w:val="004C0EE7"/>
    <w:rsid w:val="004C0F97"/>
    <w:rsid w:val="004C159C"/>
    <w:rsid w:val="004C16E7"/>
    <w:rsid w:val="004C172A"/>
    <w:rsid w:val="004C20BA"/>
    <w:rsid w:val="004C258A"/>
    <w:rsid w:val="004C2731"/>
    <w:rsid w:val="004C31BB"/>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370"/>
    <w:rsid w:val="004D4698"/>
    <w:rsid w:val="004D48B8"/>
    <w:rsid w:val="004D4B97"/>
    <w:rsid w:val="004D54CD"/>
    <w:rsid w:val="004D5DED"/>
    <w:rsid w:val="004D60FE"/>
    <w:rsid w:val="004D714E"/>
    <w:rsid w:val="004D7294"/>
    <w:rsid w:val="004D7FD4"/>
    <w:rsid w:val="004E1462"/>
    <w:rsid w:val="004E1682"/>
    <w:rsid w:val="004E1898"/>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11D6"/>
    <w:rsid w:val="004F1B26"/>
    <w:rsid w:val="004F36E3"/>
    <w:rsid w:val="004F3A3A"/>
    <w:rsid w:val="004F41B2"/>
    <w:rsid w:val="004F4FFF"/>
    <w:rsid w:val="004F60AB"/>
    <w:rsid w:val="004F6B3B"/>
    <w:rsid w:val="004F736C"/>
    <w:rsid w:val="004F7426"/>
    <w:rsid w:val="004F7557"/>
    <w:rsid w:val="005008F0"/>
    <w:rsid w:val="00500B6A"/>
    <w:rsid w:val="005010C9"/>
    <w:rsid w:val="005011C0"/>
    <w:rsid w:val="00501831"/>
    <w:rsid w:val="0050440D"/>
    <w:rsid w:val="00504803"/>
    <w:rsid w:val="00504BBB"/>
    <w:rsid w:val="00504FF4"/>
    <w:rsid w:val="00505681"/>
    <w:rsid w:val="00505E4A"/>
    <w:rsid w:val="00506D0D"/>
    <w:rsid w:val="00506DA1"/>
    <w:rsid w:val="0051129E"/>
    <w:rsid w:val="005118B0"/>
    <w:rsid w:val="00511B30"/>
    <w:rsid w:val="00511F6A"/>
    <w:rsid w:val="00511FA4"/>
    <w:rsid w:val="00511FE2"/>
    <w:rsid w:val="0051208E"/>
    <w:rsid w:val="005121F7"/>
    <w:rsid w:val="00512206"/>
    <w:rsid w:val="00512B8B"/>
    <w:rsid w:val="00512C31"/>
    <w:rsid w:val="00513936"/>
    <w:rsid w:val="00513D4D"/>
    <w:rsid w:val="00514153"/>
    <w:rsid w:val="005144BF"/>
    <w:rsid w:val="00514997"/>
    <w:rsid w:val="00514AEC"/>
    <w:rsid w:val="0051519D"/>
    <w:rsid w:val="00515278"/>
    <w:rsid w:val="00515403"/>
    <w:rsid w:val="00515D3A"/>
    <w:rsid w:val="00516910"/>
    <w:rsid w:val="0051697F"/>
    <w:rsid w:val="00516A8E"/>
    <w:rsid w:val="00516AE8"/>
    <w:rsid w:val="00516F01"/>
    <w:rsid w:val="00517151"/>
    <w:rsid w:val="00517C1F"/>
    <w:rsid w:val="00520028"/>
    <w:rsid w:val="00520464"/>
    <w:rsid w:val="005204F4"/>
    <w:rsid w:val="00521004"/>
    <w:rsid w:val="005210C8"/>
    <w:rsid w:val="0052136B"/>
    <w:rsid w:val="00522052"/>
    <w:rsid w:val="005220A2"/>
    <w:rsid w:val="005221CD"/>
    <w:rsid w:val="00522C54"/>
    <w:rsid w:val="00522D20"/>
    <w:rsid w:val="00522F78"/>
    <w:rsid w:val="00523D6B"/>
    <w:rsid w:val="00524DF6"/>
    <w:rsid w:val="00525E89"/>
    <w:rsid w:val="00525F6C"/>
    <w:rsid w:val="00526776"/>
    <w:rsid w:val="00527A2D"/>
    <w:rsid w:val="00530B6E"/>
    <w:rsid w:val="00531735"/>
    <w:rsid w:val="00531E78"/>
    <w:rsid w:val="005327E9"/>
    <w:rsid w:val="00533D63"/>
    <w:rsid w:val="00535089"/>
    <w:rsid w:val="0053686F"/>
    <w:rsid w:val="00536EAD"/>
    <w:rsid w:val="005373D0"/>
    <w:rsid w:val="00537C06"/>
    <w:rsid w:val="005405B0"/>
    <w:rsid w:val="005405BC"/>
    <w:rsid w:val="00540B4A"/>
    <w:rsid w:val="00540CBB"/>
    <w:rsid w:val="0054276E"/>
    <w:rsid w:val="005449C0"/>
    <w:rsid w:val="00544CB0"/>
    <w:rsid w:val="00546112"/>
    <w:rsid w:val="0054777E"/>
    <w:rsid w:val="00547D73"/>
    <w:rsid w:val="005507DE"/>
    <w:rsid w:val="00551534"/>
    <w:rsid w:val="00551B09"/>
    <w:rsid w:val="00551BDA"/>
    <w:rsid w:val="00552A2A"/>
    <w:rsid w:val="00553CEB"/>
    <w:rsid w:val="00553E02"/>
    <w:rsid w:val="00553E08"/>
    <w:rsid w:val="00554620"/>
    <w:rsid w:val="005560D0"/>
    <w:rsid w:val="0055615F"/>
    <w:rsid w:val="005571CA"/>
    <w:rsid w:val="00557831"/>
    <w:rsid w:val="0056120C"/>
    <w:rsid w:val="005618B0"/>
    <w:rsid w:val="00562689"/>
    <w:rsid w:val="00562D56"/>
    <w:rsid w:val="00563A2B"/>
    <w:rsid w:val="00563C6C"/>
    <w:rsid w:val="00564672"/>
    <w:rsid w:val="005649DC"/>
    <w:rsid w:val="00564AF5"/>
    <w:rsid w:val="005663B9"/>
    <w:rsid w:val="0056771A"/>
    <w:rsid w:val="00571145"/>
    <w:rsid w:val="00571AC7"/>
    <w:rsid w:val="00571F31"/>
    <w:rsid w:val="00572119"/>
    <w:rsid w:val="0057212E"/>
    <w:rsid w:val="00572760"/>
    <w:rsid w:val="00574184"/>
    <w:rsid w:val="0057573A"/>
    <w:rsid w:val="00575ADD"/>
    <w:rsid w:val="00576A39"/>
    <w:rsid w:val="005773CE"/>
    <w:rsid w:val="0058025D"/>
    <w:rsid w:val="005802AA"/>
    <w:rsid w:val="00580944"/>
    <w:rsid w:val="0058172E"/>
    <w:rsid w:val="005821F7"/>
    <w:rsid w:val="00582E13"/>
    <w:rsid w:val="00583865"/>
    <w:rsid w:val="00583F81"/>
    <w:rsid w:val="00584F9A"/>
    <w:rsid w:val="005851AF"/>
    <w:rsid w:val="005852CD"/>
    <w:rsid w:val="00585439"/>
    <w:rsid w:val="00585BE8"/>
    <w:rsid w:val="00585DC6"/>
    <w:rsid w:val="00586165"/>
    <w:rsid w:val="00586918"/>
    <w:rsid w:val="00586FF3"/>
    <w:rsid w:val="005872F1"/>
    <w:rsid w:val="00587FAD"/>
    <w:rsid w:val="00590B24"/>
    <w:rsid w:val="005918DC"/>
    <w:rsid w:val="005919B5"/>
    <w:rsid w:val="005925C0"/>
    <w:rsid w:val="00592C75"/>
    <w:rsid w:val="00594E13"/>
    <w:rsid w:val="005953EE"/>
    <w:rsid w:val="005958D7"/>
    <w:rsid w:val="00597043"/>
    <w:rsid w:val="0059751D"/>
    <w:rsid w:val="005A0DD9"/>
    <w:rsid w:val="005A100B"/>
    <w:rsid w:val="005A177E"/>
    <w:rsid w:val="005A23C4"/>
    <w:rsid w:val="005A2568"/>
    <w:rsid w:val="005A2F45"/>
    <w:rsid w:val="005A383B"/>
    <w:rsid w:val="005A479D"/>
    <w:rsid w:val="005A590E"/>
    <w:rsid w:val="005A5A10"/>
    <w:rsid w:val="005A5E2F"/>
    <w:rsid w:val="005A79D7"/>
    <w:rsid w:val="005A7A5D"/>
    <w:rsid w:val="005B0A52"/>
    <w:rsid w:val="005B16BB"/>
    <w:rsid w:val="005B16FE"/>
    <w:rsid w:val="005B1904"/>
    <w:rsid w:val="005B25F5"/>
    <w:rsid w:val="005B296F"/>
    <w:rsid w:val="005B323C"/>
    <w:rsid w:val="005B43B5"/>
    <w:rsid w:val="005B5505"/>
    <w:rsid w:val="005B581A"/>
    <w:rsid w:val="005B5851"/>
    <w:rsid w:val="005B6057"/>
    <w:rsid w:val="005B618D"/>
    <w:rsid w:val="005B7A97"/>
    <w:rsid w:val="005C070A"/>
    <w:rsid w:val="005C07C3"/>
    <w:rsid w:val="005C215E"/>
    <w:rsid w:val="005C3702"/>
    <w:rsid w:val="005C385B"/>
    <w:rsid w:val="005C3D36"/>
    <w:rsid w:val="005C44D7"/>
    <w:rsid w:val="005C4691"/>
    <w:rsid w:val="005C525F"/>
    <w:rsid w:val="005C5E90"/>
    <w:rsid w:val="005C6BCE"/>
    <w:rsid w:val="005C7505"/>
    <w:rsid w:val="005C76E1"/>
    <w:rsid w:val="005D09BB"/>
    <w:rsid w:val="005D220E"/>
    <w:rsid w:val="005D24E7"/>
    <w:rsid w:val="005D2D41"/>
    <w:rsid w:val="005D3B74"/>
    <w:rsid w:val="005D3BF4"/>
    <w:rsid w:val="005D3DAC"/>
    <w:rsid w:val="005D5722"/>
    <w:rsid w:val="005D5741"/>
    <w:rsid w:val="005D5755"/>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C41"/>
    <w:rsid w:val="005E6CD5"/>
    <w:rsid w:val="005E6FB9"/>
    <w:rsid w:val="005E7367"/>
    <w:rsid w:val="005E7508"/>
    <w:rsid w:val="005E7975"/>
    <w:rsid w:val="005F0769"/>
    <w:rsid w:val="005F083E"/>
    <w:rsid w:val="005F09C0"/>
    <w:rsid w:val="005F0D4E"/>
    <w:rsid w:val="005F0E70"/>
    <w:rsid w:val="005F172A"/>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60102D"/>
    <w:rsid w:val="006015A1"/>
    <w:rsid w:val="006025B8"/>
    <w:rsid w:val="0060413D"/>
    <w:rsid w:val="0060486F"/>
    <w:rsid w:val="006049AA"/>
    <w:rsid w:val="00604C09"/>
    <w:rsid w:val="0060588A"/>
    <w:rsid w:val="006068B0"/>
    <w:rsid w:val="00606ACA"/>
    <w:rsid w:val="0060773B"/>
    <w:rsid w:val="00607818"/>
    <w:rsid w:val="00607D6B"/>
    <w:rsid w:val="006104F0"/>
    <w:rsid w:val="00611727"/>
    <w:rsid w:val="00611B24"/>
    <w:rsid w:val="0061284B"/>
    <w:rsid w:val="00613155"/>
    <w:rsid w:val="0061337D"/>
    <w:rsid w:val="0061356A"/>
    <w:rsid w:val="00614813"/>
    <w:rsid w:val="00615B33"/>
    <w:rsid w:val="006160CC"/>
    <w:rsid w:val="006165DB"/>
    <w:rsid w:val="0061673F"/>
    <w:rsid w:val="00616CBD"/>
    <w:rsid w:val="00616FA7"/>
    <w:rsid w:val="006173C1"/>
    <w:rsid w:val="006216B3"/>
    <w:rsid w:val="00621855"/>
    <w:rsid w:val="0062379F"/>
    <w:rsid w:val="00623A73"/>
    <w:rsid w:val="00624995"/>
    <w:rsid w:val="00625C38"/>
    <w:rsid w:val="00627751"/>
    <w:rsid w:val="006277C5"/>
    <w:rsid w:val="00627DF4"/>
    <w:rsid w:val="006300BA"/>
    <w:rsid w:val="00631E0E"/>
    <w:rsid w:val="006326CC"/>
    <w:rsid w:val="00632798"/>
    <w:rsid w:val="00635042"/>
    <w:rsid w:val="006351D0"/>
    <w:rsid w:val="006352F8"/>
    <w:rsid w:val="006355FE"/>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2839"/>
    <w:rsid w:val="00662D00"/>
    <w:rsid w:val="00664658"/>
    <w:rsid w:val="006648DA"/>
    <w:rsid w:val="00664A65"/>
    <w:rsid w:val="00665511"/>
    <w:rsid w:val="00665769"/>
    <w:rsid w:val="00666B21"/>
    <w:rsid w:val="0066734B"/>
    <w:rsid w:val="006701D3"/>
    <w:rsid w:val="006702FC"/>
    <w:rsid w:val="006713DD"/>
    <w:rsid w:val="00671F15"/>
    <w:rsid w:val="00672652"/>
    <w:rsid w:val="00673740"/>
    <w:rsid w:val="00674CA2"/>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523A"/>
    <w:rsid w:val="00686690"/>
    <w:rsid w:val="006877EE"/>
    <w:rsid w:val="00690B3F"/>
    <w:rsid w:val="006916B4"/>
    <w:rsid w:val="00691AA1"/>
    <w:rsid w:val="00692C04"/>
    <w:rsid w:val="00692F39"/>
    <w:rsid w:val="00693550"/>
    <w:rsid w:val="00693E64"/>
    <w:rsid w:val="00693FEA"/>
    <w:rsid w:val="00694CE4"/>
    <w:rsid w:val="00694EFF"/>
    <w:rsid w:val="00694F16"/>
    <w:rsid w:val="00695AE0"/>
    <w:rsid w:val="006973DE"/>
    <w:rsid w:val="006978AE"/>
    <w:rsid w:val="006A07FD"/>
    <w:rsid w:val="006A16A7"/>
    <w:rsid w:val="006A24BA"/>
    <w:rsid w:val="006A2981"/>
    <w:rsid w:val="006A304E"/>
    <w:rsid w:val="006A32BB"/>
    <w:rsid w:val="006A410B"/>
    <w:rsid w:val="006A6789"/>
    <w:rsid w:val="006A69B6"/>
    <w:rsid w:val="006A791A"/>
    <w:rsid w:val="006A79B4"/>
    <w:rsid w:val="006A7CA8"/>
    <w:rsid w:val="006A7FCB"/>
    <w:rsid w:val="006B011A"/>
    <w:rsid w:val="006B0581"/>
    <w:rsid w:val="006B1D56"/>
    <w:rsid w:val="006B293B"/>
    <w:rsid w:val="006B2D28"/>
    <w:rsid w:val="006B2FC9"/>
    <w:rsid w:val="006B34ED"/>
    <w:rsid w:val="006B376B"/>
    <w:rsid w:val="006B3D6C"/>
    <w:rsid w:val="006B5570"/>
    <w:rsid w:val="006B56A7"/>
    <w:rsid w:val="006B6926"/>
    <w:rsid w:val="006B6C46"/>
    <w:rsid w:val="006B6D9F"/>
    <w:rsid w:val="006B741A"/>
    <w:rsid w:val="006B795B"/>
    <w:rsid w:val="006B7D48"/>
    <w:rsid w:val="006C01C6"/>
    <w:rsid w:val="006C0CDD"/>
    <w:rsid w:val="006C14B4"/>
    <w:rsid w:val="006C1833"/>
    <w:rsid w:val="006C2066"/>
    <w:rsid w:val="006C210D"/>
    <w:rsid w:val="006C23EF"/>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123D"/>
    <w:rsid w:val="006D2AF9"/>
    <w:rsid w:val="006D2E19"/>
    <w:rsid w:val="006D33B7"/>
    <w:rsid w:val="006D3453"/>
    <w:rsid w:val="006D5126"/>
    <w:rsid w:val="006D70FB"/>
    <w:rsid w:val="006E046A"/>
    <w:rsid w:val="006E0C3C"/>
    <w:rsid w:val="006E25FD"/>
    <w:rsid w:val="006E2F97"/>
    <w:rsid w:val="006E31FD"/>
    <w:rsid w:val="006E3DF3"/>
    <w:rsid w:val="006E42AC"/>
    <w:rsid w:val="006E50F9"/>
    <w:rsid w:val="006E55AC"/>
    <w:rsid w:val="006E5A1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987"/>
    <w:rsid w:val="00701F70"/>
    <w:rsid w:val="0070322D"/>
    <w:rsid w:val="00703680"/>
    <w:rsid w:val="00703EDC"/>
    <w:rsid w:val="007043F6"/>
    <w:rsid w:val="00704526"/>
    <w:rsid w:val="0070570A"/>
    <w:rsid w:val="007059E6"/>
    <w:rsid w:val="00705A7C"/>
    <w:rsid w:val="00706004"/>
    <w:rsid w:val="0070679B"/>
    <w:rsid w:val="00706F42"/>
    <w:rsid w:val="00707BD1"/>
    <w:rsid w:val="00707D69"/>
    <w:rsid w:val="00710303"/>
    <w:rsid w:val="00710AEB"/>
    <w:rsid w:val="007110C5"/>
    <w:rsid w:val="00711515"/>
    <w:rsid w:val="00711656"/>
    <w:rsid w:val="0071210D"/>
    <w:rsid w:val="00712374"/>
    <w:rsid w:val="00712737"/>
    <w:rsid w:val="007130AD"/>
    <w:rsid w:val="00713966"/>
    <w:rsid w:val="007139CC"/>
    <w:rsid w:val="007143CF"/>
    <w:rsid w:val="00714728"/>
    <w:rsid w:val="00714899"/>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31E8"/>
    <w:rsid w:val="00723401"/>
    <w:rsid w:val="00723B9A"/>
    <w:rsid w:val="00723C69"/>
    <w:rsid w:val="007241C4"/>
    <w:rsid w:val="00725453"/>
    <w:rsid w:val="007255A9"/>
    <w:rsid w:val="00725D61"/>
    <w:rsid w:val="00725FB7"/>
    <w:rsid w:val="00726B68"/>
    <w:rsid w:val="007270E0"/>
    <w:rsid w:val="007273AA"/>
    <w:rsid w:val="00727D7C"/>
    <w:rsid w:val="00730964"/>
    <w:rsid w:val="00730BE8"/>
    <w:rsid w:val="00730C50"/>
    <w:rsid w:val="00731CC3"/>
    <w:rsid w:val="007323F3"/>
    <w:rsid w:val="00733CB8"/>
    <w:rsid w:val="00733D57"/>
    <w:rsid w:val="0073424E"/>
    <w:rsid w:val="0073509D"/>
    <w:rsid w:val="00736A0C"/>
    <w:rsid w:val="00736FBC"/>
    <w:rsid w:val="00740101"/>
    <w:rsid w:val="00740CAC"/>
    <w:rsid w:val="00740FAE"/>
    <w:rsid w:val="00741505"/>
    <w:rsid w:val="00741506"/>
    <w:rsid w:val="00742678"/>
    <w:rsid w:val="007426FC"/>
    <w:rsid w:val="007428F1"/>
    <w:rsid w:val="00742C20"/>
    <w:rsid w:val="007431EE"/>
    <w:rsid w:val="007445FA"/>
    <w:rsid w:val="00744652"/>
    <w:rsid w:val="0074465A"/>
    <w:rsid w:val="007449D5"/>
    <w:rsid w:val="00745306"/>
    <w:rsid w:val="007461BF"/>
    <w:rsid w:val="00746B7A"/>
    <w:rsid w:val="00747378"/>
    <w:rsid w:val="00747DC7"/>
    <w:rsid w:val="007504EA"/>
    <w:rsid w:val="00750585"/>
    <w:rsid w:val="00750FDE"/>
    <w:rsid w:val="00752349"/>
    <w:rsid w:val="007533EF"/>
    <w:rsid w:val="00753D76"/>
    <w:rsid w:val="00755A01"/>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396"/>
    <w:rsid w:val="007767AF"/>
    <w:rsid w:val="00777C46"/>
    <w:rsid w:val="00777C4E"/>
    <w:rsid w:val="00780F6E"/>
    <w:rsid w:val="0078233E"/>
    <w:rsid w:val="00782425"/>
    <w:rsid w:val="00782B81"/>
    <w:rsid w:val="00783C62"/>
    <w:rsid w:val="00784D09"/>
    <w:rsid w:val="00786220"/>
    <w:rsid w:val="00786512"/>
    <w:rsid w:val="007869CA"/>
    <w:rsid w:val="00786A61"/>
    <w:rsid w:val="00787A32"/>
    <w:rsid w:val="00791990"/>
    <w:rsid w:val="0079239B"/>
    <w:rsid w:val="007925B9"/>
    <w:rsid w:val="00792923"/>
    <w:rsid w:val="00792F02"/>
    <w:rsid w:val="00793025"/>
    <w:rsid w:val="00793D0F"/>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6325"/>
    <w:rsid w:val="007A7765"/>
    <w:rsid w:val="007B06FC"/>
    <w:rsid w:val="007B074F"/>
    <w:rsid w:val="007B0A9E"/>
    <w:rsid w:val="007B11C5"/>
    <w:rsid w:val="007B1591"/>
    <w:rsid w:val="007B1AA0"/>
    <w:rsid w:val="007B1FC1"/>
    <w:rsid w:val="007B2A59"/>
    <w:rsid w:val="007B2AAC"/>
    <w:rsid w:val="007B2BFF"/>
    <w:rsid w:val="007B2F67"/>
    <w:rsid w:val="007B3E7A"/>
    <w:rsid w:val="007B41D4"/>
    <w:rsid w:val="007B44DD"/>
    <w:rsid w:val="007B467A"/>
    <w:rsid w:val="007B49EF"/>
    <w:rsid w:val="007B4F33"/>
    <w:rsid w:val="007B4F50"/>
    <w:rsid w:val="007B5C65"/>
    <w:rsid w:val="007B7809"/>
    <w:rsid w:val="007B797B"/>
    <w:rsid w:val="007B7FDB"/>
    <w:rsid w:val="007C0039"/>
    <w:rsid w:val="007C080C"/>
    <w:rsid w:val="007C09EA"/>
    <w:rsid w:val="007C1B06"/>
    <w:rsid w:val="007C1DD5"/>
    <w:rsid w:val="007C21E9"/>
    <w:rsid w:val="007C23B4"/>
    <w:rsid w:val="007C3319"/>
    <w:rsid w:val="007C348F"/>
    <w:rsid w:val="007C36EF"/>
    <w:rsid w:val="007C38B0"/>
    <w:rsid w:val="007C41F3"/>
    <w:rsid w:val="007C47A0"/>
    <w:rsid w:val="007C487C"/>
    <w:rsid w:val="007C4CBE"/>
    <w:rsid w:val="007C4E2F"/>
    <w:rsid w:val="007C506A"/>
    <w:rsid w:val="007C5737"/>
    <w:rsid w:val="007C6463"/>
    <w:rsid w:val="007C6E97"/>
    <w:rsid w:val="007C7425"/>
    <w:rsid w:val="007C7E21"/>
    <w:rsid w:val="007D05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5BA"/>
    <w:rsid w:val="007E19F1"/>
    <w:rsid w:val="007E2730"/>
    <w:rsid w:val="007E3125"/>
    <w:rsid w:val="007E359D"/>
    <w:rsid w:val="007E3947"/>
    <w:rsid w:val="007E56E3"/>
    <w:rsid w:val="007E5B9F"/>
    <w:rsid w:val="007E7874"/>
    <w:rsid w:val="007F185C"/>
    <w:rsid w:val="007F20C3"/>
    <w:rsid w:val="007F2212"/>
    <w:rsid w:val="007F2F52"/>
    <w:rsid w:val="007F313F"/>
    <w:rsid w:val="007F345F"/>
    <w:rsid w:val="007F3EF5"/>
    <w:rsid w:val="007F3FEA"/>
    <w:rsid w:val="007F403E"/>
    <w:rsid w:val="007F4641"/>
    <w:rsid w:val="007F52DF"/>
    <w:rsid w:val="007F5A19"/>
    <w:rsid w:val="007F62A8"/>
    <w:rsid w:val="007F698C"/>
    <w:rsid w:val="007F69E5"/>
    <w:rsid w:val="007F6DA2"/>
    <w:rsid w:val="007F7406"/>
    <w:rsid w:val="007F7C6A"/>
    <w:rsid w:val="00800EC2"/>
    <w:rsid w:val="008014A3"/>
    <w:rsid w:val="00801CE2"/>
    <w:rsid w:val="008023F7"/>
    <w:rsid w:val="00802587"/>
    <w:rsid w:val="00802815"/>
    <w:rsid w:val="00802E6F"/>
    <w:rsid w:val="0080329F"/>
    <w:rsid w:val="00803837"/>
    <w:rsid w:val="00803A41"/>
    <w:rsid w:val="00804CA3"/>
    <w:rsid w:val="00805B6A"/>
    <w:rsid w:val="00805E65"/>
    <w:rsid w:val="008079E5"/>
    <w:rsid w:val="00807B9A"/>
    <w:rsid w:val="00807C4C"/>
    <w:rsid w:val="008108C6"/>
    <w:rsid w:val="00810A29"/>
    <w:rsid w:val="00811BD7"/>
    <w:rsid w:val="00812357"/>
    <w:rsid w:val="00812FC6"/>
    <w:rsid w:val="00813A1D"/>
    <w:rsid w:val="00814A7F"/>
    <w:rsid w:val="00814E63"/>
    <w:rsid w:val="00815593"/>
    <w:rsid w:val="008155C6"/>
    <w:rsid w:val="00816013"/>
    <w:rsid w:val="008161E8"/>
    <w:rsid w:val="00817359"/>
    <w:rsid w:val="00817B4C"/>
    <w:rsid w:val="0082065B"/>
    <w:rsid w:val="008207BD"/>
    <w:rsid w:val="008211D2"/>
    <w:rsid w:val="00821424"/>
    <w:rsid w:val="00821441"/>
    <w:rsid w:val="008216A2"/>
    <w:rsid w:val="00821849"/>
    <w:rsid w:val="0082250C"/>
    <w:rsid w:val="008227B1"/>
    <w:rsid w:val="00822D0F"/>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55C"/>
    <w:rsid w:val="00833154"/>
    <w:rsid w:val="00833203"/>
    <w:rsid w:val="00834CB0"/>
    <w:rsid w:val="00834DB6"/>
    <w:rsid w:val="0083528C"/>
    <w:rsid w:val="00835B86"/>
    <w:rsid w:val="00835D9D"/>
    <w:rsid w:val="008362DE"/>
    <w:rsid w:val="00836FFE"/>
    <w:rsid w:val="008376F8"/>
    <w:rsid w:val="00837EDC"/>
    <w:rsid w:val="008417AA"/>
    <w:rsid w:val="00842112"/>
    <w:rsid w:val="008423FC"/>
    <w:rsid w:val="00843381"/>
    <w:rsid w:val="008434FB"/>
    <w:rsid w:val="00843AD9"/>
    <w:rsid w:val="00843D05"/>
    <w:rsid w:val="00843E8C"/>
    <w:rsid w:val="00844190"/>
    <w:rsid w:val="00845118"/>
    <w:rsid w:val="0084566B"/>
    <w:rsid w:val="008461B0"/>
    <w:rsid w:val="00846A16"/>
    <w:rsid w:val="00847364"/>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80B"/>
    <w:rsid w:val="00856B59"/>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76F92"/>
    <w:rsid w:val="0088073B"/>
    <w:rsid w:val="00880B35"/>
    <w:rsid w:val="00880FAB"/>
    <w:rsid w:val="0088126E"/>
    <w:rsid w:val="0088224D"/>
    <w:rsid w:val="00882691"/>
    <w:rsid w:val="00882952"/>
    <w:rsid w:val="00882D87"/>
    <w:rsid w:val="00883275"/>
    <w:rsid w:val="0088361B"/>
    <w:rsid w:val="008839AC"/>
    <w:rsid w:val="0088438A"/>
    <w:rsid w:val="00884417"/>
    <w:rsid w:val="008851F5"/>
    <w:rsid w:val="00885908"/>
    <w:rsid w:val="00886027"/>
    <w:rsid w:val="008874FE"/>
    <w:rsid w:val="008879BD"/>
    <w:rsid w:val="00887AAA"/>
    <w:rsid w:val="00887D08"/>
    <w:rsid w:val="00890467"/>
    <w:rsid w:val="008907AA"/>
    <w:rsid w:val="00891261"/>
    <w:rsid w:val="008914E1"/>
    <w:rsid w:val="00891913"/>
    <w:rsid w:val="00892888"/>
    <w:rsid w:val="008928BE"/>
    <w:rsid w:val="0089325E"/>
    <w:rsid w:val="00893D17"/>
    <w:rsid w:val="0089453C"/>
    <w:rsid w:val="008946F0"/>
    <w:rsid w:val="0089479D"/>
    <w:rsid w:val="00896FEC"/>
    <w:rsid w:val="008A096E"/>
    <w:rsid w:val="008A09E2"/>
    <w:rsid w:val="008A0A0B"/>
    <w:rsid w:val="008A16DE"/>
    <w:rsid w:val="008A17EB"/>
    <w:rsid w:val="008A1901"/>
    <w:rsid w:val="008A2369"/>
    <w:rsid w:val="008A26A2"/>
    <w:rsid w:val="008A2EE7"/>
    <w:rsid w:val="008A3195"/>
    <w:rsid w:val="008A37F9"/>
    <w:rsid w:val="008A3A0B"/>
    <w:rsid w:val="008A3C21"/>
    <w:rsid w:val="008A5BB9"/>
    <w:rsid w:val="008A6D44"/>
    <w:rsid w:val="008A6D4D"/>
    <w:rsid w:val="008A6F00"/>
    <w:rsid w:val="008A721F"/>
    <w:rsid w:val="008A7D79"/>
    <w:rsid w:val="008B0561"/>
    <w:rsid w:val="008B0A46"/>
    <w:rsid w:val="008B0B92"/>
    <w:rsid w:val="008B133F"/>
    <w:rsid w:val="008B1BF9"/>
    <w:rsid w:val="008B242F"/>
    <w:rsid w:val="008B4181"/>
    <w:rsid w:val="008B4210"/>
    <w:rsid w:val="008B4BCB"/>
    <w:rsid w:val="008B4DF3"/>
    <w:rsid w:val="008B4EB6"/>
    <w:rsid w:val="008B51C9"/>
    <w:rsid w:val="008B5E8A"/>
    <w:rsid w:val="008B66AD"/>
    <w:rsid w:val="008B6D41"/>
    <w:rsid w:val="008B6E39"/>
    <w:rsid w:val="008B77F0"/>
    <w:rsid w:val="008B7B12"/>
    <w:rsid w:val="008C0AAE"/>
    <w:rsid w:val="008C105A"/>
    <w:rsid w:val="008C1D65"/>
    <w:rsid w:val="008C219A"/>
    <w:rsid w:val="008C26C5"/>
    <w:rsid w:val="008C27A6"/>
    <w:rsid w:val="008C5869"/>
    <w:rsid w:val="008C780B"/>
    <w:rsid w:val="008C7C0D"/>
    <w:rsid w:val="008D00C0"/>
    <w:rsid w:val="008D02AC"/>
    <w:rsid w:val="008D11E5"/>
    <w:rsid w:val="008D132D"/>
    <w:rsid w:val="008D1405"/>
    <w:rsid w:val="008D2601"/>
    <w:rsid w:val="008D2730"/>
    <w:rsid w:val="008D2975"/>
    <w:rsid w:val="008D2CBC"/>
    <w:rsid w:val="008D2FBB"/>
    <w:rsid w:val="008D4D1A"/>
    <w:rsid w:val="008D6289"/>
    <w:rsid w:val="008D653A"/>
    <w:rsid w:val="008D6627"/>
    <w:rsid w:val="008D79FF"/>
    <w:rsid w:val="008D7B19"/>
    <w:rsid w:val="008D7D20"/>
    <w:rsid w:val="008E0238"/>
    <w:rsid w:val="008E08A6"/>
    <w:rsid w:val="008E14BA"/>
    <w:rsid w:val="008E163E"/>
    <w:rsid w:val="008E183E"/>
    <w:rsid w:val="008E2CB4"/>
    <w:rsid w:val="008E3864"/>
    <w:rsid w:val="008E5070"/>
    <w:rsid w:val="008E55F7"/>
    <w:rsid w:val="008E573C"/>
    <w:rsid w:val="008E5983"/>
    <w:rsid w:val="008E5A24"/>
    <w:rsid w:val="008F00DF"/>
    <w:rsid w:val="008F11D9"/>
    <w:rsid w:val="008F11FE"/>
    <w:rsid w:val="008F2069"/>
    <w:rsid w:val="008F2632"/>
    <w:rsid w:val="008F3135"/>
    <w:rsid w:val="008F3563"/>
    <w:rsid w:val="008F375C"/>
    <w:rsid w:val="008F390F"/>
    <w:rsid w:val="008F39B8"/>
    <w:rsid w:val="008F3DC8"/>
    <w:rsid w:val="008F4869"/>
    <w:rsid w:val="008F5524"/>
    <w:rsid w:val="008F55D6"/>
    <w:rsid w:val="008F58DD"/>
    <w:rsid w:val="008F6ABC"/>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5EA4"/>
    <w:rsid w:val="0090673A"/>
    <w:rsid w:val="00910ECE"/>
    <w:rsid w:val="0091103D"/>
    <w:rsid w:val="009112E8"/>
    <w:rsid w:val="00911623"/>
    <w:rsid w:val="00912120"/>
    <w:rsid w:val="0091313D"/>
    <w:rsid w:val="009139A3"/>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2464"/>
    <w:rsid w:val="00922960"/>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65DD"/>
    <w:rsid w:val="00936B5B"/>
    <w:rsid w:val="00936BA5"/>
    <w:rsid w:val="00940586"/>
    <w:rsid w:val="00940632"/>
    <w:rsid w:val="00941437"/>
    <w:rsid w:val="009415AD"/>
    <w:rsid w:val="00941E95"/>
    <w:rsid w:val="0094249C"/>
    <w:rsid w:val="009425EE"/>
    <w:rsid w:val="00942605"/>
    <w:rsid w:val="00942A40"/>
    <w:rsid w:val="00942B36"/>
    <w:rsid w:val="00942E38"/>
    <w:rsid w:val="00943396"/>
    <w:rsid w:val="009433E7"/>
    <w:rsid w:val="0094555F"/>
    <w:rsid w:val="0094561F"/>
    <w:rsid w:val="00946564"/>
    <w:rsid w:val="00946764"/>
    <w:rsid w:val="00946C3E"/>
    <w:rsid w:val="0094798B"/>
    <w:rsid w:val="009479E9"/>
    <w:rsid w:val="00947A30"/>
    <w:rsid w:val="00947CE9"/>
    <w:rsid w:val="00950158"/>
    <w:rsid w:val="009504EC"/>
    <w:rsid w:val="00950737"/>
    <w:rsid w:val="009507ED"/>
    <w:rsid w:val="00951923"/>
    <w:rsid w:val="00951CEF"/>
    <w:rsid w:val="0095378D"/>
    <w:rsid w:val="00954163"/>
    <w:rsid w:val="00954EF2"/>
    <w:rsid w:val="00955073"/>
    <w:rsid w:val="00956DFD"/>
    <w:rsid w:val="00960212"/>
    <w:rsid w:val="0096022C"/>
    <w:rsid w:val="00960DCE"/>
    <w:rsid w:val="00960E4A"/>
    <w:rsid w:val="00960EF3"/>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5ADC"/>
    <w:rsid w:val="00975FDF"/>
    <w:rsid w:val="00976390"/>
    <w:rsid w:val="009764A1"/>
    <w:rsid w:val="00976F5E"/>
    <w:rsid w:val="00977050"/>
    <w:rsid w:val="00977724"/>
    <w:rsid w:val="00977D08"/>
    <w:rsid w:val="009800E6"/>
    <w:rsid w:val="009807C0"/>
    <w:rsid w:val="00981D27"/>
    <w:rsid w:val="00981DD8"/>
    <w:rsid w:val="00981E74"/>
    <w:rsid w:val="0098212E"/>
    <w:rsid w:val="00982E18"/>
    <w:rsid w:val="00983BB3"/>
    <w:rsid w:val="009850DD"/>
    <w:rsid w:val="00985864"/>
    <w:rsid w:val="00986327"/>
    <w:rsid w:val="0098723A"/>
    <w:rsid w:val="00987722"/>
    <w:rsid w:val="00990B18"/>
    <w:rsid w:val="00991218"/>
    <w:rsid w:val="00991EE1"/>
    <w:rsid w:val="009925CE"/>
    <w:rsid w:val="009926F7"/>
    <w:rsid w:val="00993288"/>
    <w:rsid w:val="00993BDC"/>
    <w:rsid w:val="009940B0"/>
    <w:rsid w:val="00994403"/>
    <w:rsid w:val="00994455"/>
    <w:rsid w:val="00994953"/>
    <w:rsid w:val="00994C3B"/>
    <w:rsid w:val="00994C63"/>
    <w:rsid w:val="00996C97"/>
    <w:rsid w:val="00997299"/>
    <w:rsid w:val="00997CC1"/>
    <w:rsid w:val="00997FE2"/>
    <w:rsid w:val="009A0FE6"/>
    <w:rsid w:val="009A1336"/>
    <w:rsid w:val="009A17EA"/>
    <w:rsid w:val="009A278D"/>
    <w:rsid w:val="009A2BC5"/>
    <w:rsid w:val="009A2E0D"/>
    <w:rsid w:val="009A2FD1"/>
    <w:rsid w:val="009A4754"/>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5C13"/>
    <w:rsid w:val="009B6A5A"/>
    <w:rsid w:val="009B7900"/>
    <w:rsid w:val="009C021C"/>
    <w:rsid w:val="009C028C"/>
    <w:rsid w:val="009C0359"/>
    <w:rsid w:val="009C06B4"/>
    <w:rsid w:val="009C21EE"/>
    <w:rsid w:val="009C3CDA"/>
    <w:rsid w:val="009C3DA9"/>
    <w:rsid w:val="009C421F"/>
    <w:rsid w:val="009C43E8"/>
    <w:rsid w:val="009C4E19"/>
    <w:rsid w:val="009C4F2F"/>
    <w:rsid w:val="009C5836"/>
    <w:rsid w:val="009C5934"/>
    <w:rsid w:val="009C6053"/>
    <w:rsid w:val="009C635E"/>
    <w:rsid w:val="009C644E"/>
    <w:rsid w:val="009C7037"/>
    <w:rsid w:val="009C73B6"/>
    <w:rsid w:val="009C7911"/>
    <w:rsid w:val="009C7D21"/>
    <w:rsid w:val="009D0C96"/>
    <w:rsid w:val="009D0F2E"/>
    <w:rsid w:val="009D10BB"/>
    <w:rsid w:val="009D21A8"/>
    <w:rsid w:val="009D2A23"/>
    <w:rsid w:val="009D3133"/>
    <w:rsid w:val="009D3191"/>
    <w:rsid w:val="009D4234"/>
    <w:rsid w:val="009D428C"/>
    <w:rsid w:val="009D4ABA"/>
    <w:rsid w:val="009D575B"/>
    <w:rsid w:val="009D5874"/>
    <w:rsid w:val="009D6D2B"/>
    <w:rsid w:val="009D700A"/>
    <w:rsid w:val="009E1F1A"/>
    <w:rsid w:val="009E3CCD"/>
    <w:rsid w:val="009E3EE4"/>
    <w:rsid w:val="009E435C"/>
    <w:rsid w:val="009E437C"/>
    <w:rsid w:val="009E4C20"/>
    <w:rsid w:val="009E4CC5"/>
    <w:rsid w:val="009E5450"/>
    <w:rsid w:val="009E54B4"/>
    <w:rsid w:val="009E598F"/>
    <w:rsid w:val="009E5C87"/>
    <w:rsid w:val="009E67B1"/>
    <w:rsid w:val="009E6B88"/>
    <w:rsid w:val="009E6F36"/>
    <w:rsid w:val="009E7436"/>
    <w:rsid w:val="009E771E"/>
    <w:rsid w:val="009E7AF5"/>
    <w:rsid w:val="009F00C4"/>
    <w:rsid w:val="009F0135"/>
    <w:rsid w:val="009F0D6E"/>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223"/>
    <w:rsid w:val="00A026D9"/>
    <w:rsid w:val="00A02A46"/>
    <w:rsid w:val="00A02C72"/>
    <w:rsid w:val="00A0379E"/>
    <w:rsid w:val="00A03B54"/>
    <w:rsid w:val="00A03DDE"/>
    <w:rsid w:val="00A041D5"/>
    <w:rsid w:val="00A049B9"/>
    <w:rsid w:val="00A04E0D"/>
    <w:rsid w:val="00A06389"/>
    <w:rsid w:val="00A0723E"/>
    <w:rsid w:val="00A07BEA"/>
    <w:rsid w:val="00A11C79"/>
    <w:rsid w:val="00A12208"/>
    <w:rsid w:val="00A12AB0"/>
    <w:rsid w:val="00A12E9F"/>
    <w:rsid w:val="00A13554"/>
    <w:rsid w:val="00A1397B"/>
    <w:rsid w:val="00A13F9E"/>
    <w:rsid w:val="00A14775"/>
    <w:rsid w:val="00A14867"/>
    <w:rsid w:val="00A1497D"/>
    <w:rsid w:val="00A14CA8"/>
    <w:rsid w:val="00A15FEB"/>
    <w:rsid w:val="00A16749"/>
    <w:rsid w:val="00A16D11"/>
    <w:rsid w:val="00A1748B"/>
    <w:rsid w:val="00A224BD"/>
    <w:rsid w:val="00A244A3"/>
    <w:rsid w:val="00A246B5"/>
    <w:rsid w:val="00A24E3D"/>
    <w:rsid w:val="00A2503A"/>
    <w:rsid w:val="00A25259"/>
    <w:rsid w:val="00A254B6"/>
    <w:rsid w:val="00A25553"/>
    <w:rsid w:val="00A261E1"/>
    <w:rsid w:val="00A26A38"/>
    <w:rsid w:val="00A26BD0"/>
    <w:rsid w:val="00A27D56"/>
    <w:rsid w:val="00A3052E"/>
    <w:rsid w:val="00A30AF1"/>
    <w:rsid w:val="00A310C3"/>
    <w:rsid w:val="00A314ED"/>
    <w:rsid w:val="00A334D2"/>
    <w:rsid w:val="00A34E83"/>
    <w:rsid w:val="00A356AD"/>
    <w:rsid w:val="00A35717"/>
    <w:rsid w:val="00A35CB2"/>
    <w:rsid w:val="00A35DAF"/>
    <w:rsid w:val="00A35E32"/>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7F8"/>
    <w:rsid w:val="00A42E04"/>
    <w:rsid w:val="00A42E7F"/>
    <w:rsid w:val="00A438C5"/>
    <w:rsid w:val="00A45125"/>
    <w:rsid w:val="00A451DC"/>
    <w:rsid w:val="00A45B29"/>
    <w:rsid w:val="00A45F29"/>
    <w:rsid w:val="00A46A52"/>
    <w:rsid w:val="00A470D1"/>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4814"/>
    <w:rsid w:val="00A55DCF"/>
    <w:rsid w:val="00A5610E"/>
    <w:rsid w:val="00A5621B"/>
    <w:rsid w:val="00A57D93"/>
    <w:rsid w:val="00A60B0A"/>
    <w:rsid w:val="00A61260"/>
    <w:rsid w:val="00A614A0"/>
    <w:rsid w:val="00A616A0"/>
    <w:rsid w:val="00A61905"/>
    <w:rsid w:val="00A623BA"/>
    <w:rsid w:val="00A624D9"/>
    <w:rsid w:val="00A62853"/>
    <w:rsid w:val="00A65740"/>
    <w:rsid w:val="00A65814"/>
    <w:rsid w:val="00A6699C"/>
    <w:rsid w:val="00A67092"/>
    <w:rsid w:val="00A67345"/>
    <w:rsid w:val="00A67D53"/>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5C5"/>
    <w:rsid w:val="00A81667"/>
    <w:rsid w:val="00A816D9"/>
    <w:rsid w:val="00A8173F"/>
    <w:rsid w:val="00A82831"/>
    <w:rsid w:val="00A82A57"/>
    <w:rsid w:val="00A83170"/>
    <w:rsid w:val="00A8324B"/>
    <w:rsid w:val="00A835B5"/>
    <w:rsid w:val="00A835BB"/>
    <w:rsid w:val="00A840E6"/>
    <w:rsid w:val="00A84311"/>
    <w:rsid w:val="00A84488"/>
    <w:rsid w:val="00A84C1D"/>
    <w:rsid w:val="00A85F9F"/>
    <w:rsid w:val="00A86DAF"/>
    <w:rsid w:val="00A86DFF"/>
    <w:rsid w:val="00A86E62"/>
    <w:rsid w:val="00A87A2D"/>
    <w:rsid w:val="00A87F01"/>
    <w:rsid w:val="00A90AD4"/>
    <w:rsid w:val="00A90AF0"/>
    <w:rsid w:val="00A92019"/>
    <w:rsid w:val="00A921E7"/>
    <w:rsid w:val="00A9224D"/>
    <w:rsid w:val="00A92B91"/>
    <w:rsid w:val="00A92E82"/>
    <w:rsid w:val="00A93CAD"/>
    <w:rsid w:val="00A947ED"/>
    <w:rsid w:val="00A94E7C"/>
    <w:rsid w:val="00A9634F"/>
    <w:rsid w:val="00A9664E"/>
    <w:rsid w:val="00A96BE4"/>
    <w:rsid w:val="00A979AD"/>
    <w:rsid w:val="00A97C34"/>
    <w:rsid w:val="00AA0947"/>
    <w:rsid w:val="00AA15F0"/>
    <w:rsid w:val="00AA1EB8"/>
    <w:rsid w:val="00AA25B4"/>
    <w:rsid w:val="00AA2752"/>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158D"/>
    <w:rsid w:val="00AB183A"/>
    <w:rsid w:val="00AB344C"/>
    <w:rsid w:val="00AB3800"/>
    <w:rsid w:val="00AB3D2C"/>
    <w:rsid w:val="00AB444D"/>
    <w:rsid w:val="00AB489D"/>
    <w:rsid w:val="00AB4BCC"/>
    <w:rsid w:val="00AB4CCA"/>
    <w:rsid w:val="00AB536F"/>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135"/>
    <w:rsid w:val="00AC48CA"/>
    <w:rsid w:val="00AC53F3"/>
    <w:rsid w:val="00AC598B"/>
    <w:rsid w:val="00AC5A57"/>
    <w:rsid w:val="00AC628C"/>
    <w:rsid w:val="00AC65D5"/>
    <w:rsid w:val="00AC68E1"/>
    <w:rsid w:val="00AC6AD3"/>
    <w:rsid w:val="00AC7170"/>
    <w:rsid w:val="00AC77EB"/>
    <w:rsid w:val="00AC7B8B"/>
    <w:rsid w:val="00AC7FBE"/>
    <w:rsid w:val="00AD086D"/>
    <w:rsid w:val="00AD0965"/>
    <w:rsid w:val="00AD1655"/>
    <w:rsid w:val="00AD1EF9"/>
    <w:rsid w:val="00AD28F6"/>
    <w:rsid w:val="00AD37ED"/>
    <w:rsid w:val="00AD3DAB"/>
    <w:rsid w:val="00AD4EE4"/>
    <w:rsid w:val="00AD5235"/>
    <w:rsid w:val="00AD54D0"/>
    <w:rsid w:val="00AD5FCC"/>
    <w:rsid w:val="00AD697C"/>
    <w:rsid w:val="00AD718E"/>
    <w:rsid w:val="00AD756D"/>
    <w:rsid w:val="00AD7E1C"/>
    <w:rsid w:val="00AD7F15"/>
    <w:rsid w:val="00AE00D1"/>
    <w:rsid w:val="00AE0743"/>
    <w:rsid w:val="00AE0AD1"/>
    <w:rsid w:val="00AE1B05"/>
    <w:rsid w:val="00AE2EE9"/>
    <w:rsid w:val="00AE343E"/>
    <w:rsid w:val="00AE3C21"/>
    <w:rsid w:val="00AE536D"/>
    <w:rsid w:val="00AE5842"/>
    <w:rsid w:val="00AE5D3F"/>
    <w:rsid w:val="00AE6056"/>
    <w:rsid w:val="00AE6066"/>
    <w:rsid w:val="00AE61DA"/>
    <w:rsid w:val="00AE71FB"/>
    <w:rsid w:val="00AE79F7"/>
    <w:rsid w:val="00AF048C"/>
    <w:rsid w:val="00AF050A"/>
    <w:rsid w:val="00AF0F80"/>
    <w:rsid w:val="00AF1C3E"/>
    <w:rsid w:val="00AF24CD"/>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097"/>
    <w:rsid w:val="00B0161D"/>
    <w:rsid w:val="00B016B9"/>
    <w:rsid w:val="00B016BD"/>
    <w:rsid w:val="00B03CDD"/>
    <w:rsid w:val="00B03D52"/>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5597"/>
    <w:rsid w:val="00B15A28"/>
    <w:rsid w:val="00B16E4F"/>
    <w:rsid w:val="00B17004"/>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97"/>
    <w:rsid w:val="00B30BE2"/>
    <w:rsid w:val="00B30DAD"/>
    <w:rsid w:val="00B312AD"/>
    <w:rsid w:val="00B3240B"/>
    <w:rsid w:val="00B32A54"/>
    <w:rsid w:val="00B3314E"/>
    <w:rsid w:val="00B33CC3"/>
    <w:rsid w:val="00B34648"/>
    <w:rsid w:val="00B34B2F"/>
    <w:rsid w:val="00B34CFB"/>
    <w:rsid w:val="00B34DE7"/>
    <w:rsid w:val="00B34EB9"/>
    <w:rsid w:val="00B352CB"/>
    <w:rsid w:val="00B355EC"/>
    <w:rsid w:val="00B36292"/>
    <w:rsid w:val="00B41815"/>
    <w:rsid w:val="00B41D1E"/>
    <w:rsid w:val="00B41F34"/>
    <w:rsid w:val="00B4203C"/>
    <w:rsid w:val="00B43350"/>
    <w:rsid w:val="00B4344B"/>
    <w:rsid w:val="00B43F8A"/>
    <w:rsid w:val="00B44392"/>
    <w:rsid w:val="00B44B49"/>
    <w:rsid w:val="00B44FD8"/>
    <w:rsid w:val="00B451D4"/>
    <w:rsid w:val="00B451F8"/>
    <w:rsid w:val="00B4579D"/>
    <w:rsid w:val="00B45A09"/>
    <w:rsid w:val="00B45EF5"/>
    <w:rsid w:val="00B463CF"/>
    <w:rsid w:val="00B467F5"/>
    <w:rsid w:val="00B46E38"/>
    <w:rsid w:val="00B47366"/>
    <w:rsid w:val="00B4764C"/>
    <w:rsid w:val="00B47786"/>
    <w:rsid w:val="00B50740"/>
    <w:rsid w:val="00B512B1"/>
    <w:rsid w:val="00B51F2D"/>
    <w:rsid w:val="00B52C5D"/>
    <w:rsid w:val="00B532D9"/>
    <w:rsid w:val="00B53BB3"/>
    <w:rsid w:val="00B53D86"/>
    <w:rsid w:val="00B53F81"/>
    <w:rsid w:val="00B54EF5"/>
    <w:rsid w:val="00B564C8"/>
    <w:rsid w:val="00B565CD"/>
    <w:rsid w:val="00B569C5"/>
    <w:rsid w:val="00B56B1F"/>
    <w:rsid w:val="00B57502"/>
    <w:rsid w:val="00B601D5"/>
    <w:rsid w:val="00B6074E"/>
    <w:rsid w:val="00B60760"/>
    <w:rsid w:val="00B6122F"/>
    <w:rsid w:val="00B612CF"/>
    <w:rsid w:val="00B612D2"/>
    <w:rsid w:val="00B6136D"/>
    <w:rsid w:val="00B6187F"/>
    <w:rsid w:val="00B6192E"/>
    <w:rsid w:val="00B6198B"/>
    <w:rsid w:val="00B61B2E"/>
    <w:rsid w:val="00B624C2"/>
    <w:rsid w:val="00B62E9C"/>
    <w:rsid w:val="00B6372F"/>
    <w:rsid w:val="00B63CEB"/>
    <w:rsid w:val="00B63D70"/>
    <w:rsid w:val="00B64AB0"/>
    <w:rsid w:val="00B64CF3"/>
    <w:rsid w:val="00B6557F"/>
    <w:rsid w:val="00B65782"/>
    <w:rsid w:val="00B6704A"/>
    <w:rsid w:val="00B67BBD"/>
    <w:rsid w:val="00B67E8B"/>
    <w:rsid w:val="00B70EA7"/>
    <w:rsid w:val="00B71A95"/>
    <w:rsid w:val="00B71EF8"/>
    <w:rsid w:val="00B71F11"/>
    <w:rsid w:val="00B72FA0"/>
    <w:rsid w:val="00B73C89"/>
    <w:rsid w:val="00B7458F"/>
    <w:rsid w:val="00B746B7"/>
    <w:rsid w:val="00B7638E"/>
    <w:rsid w:val="00B764B8"/>
    <w:rsid w:val="00B76CC3"/>
    <w:rsid w:val="00B76DEC"/>
    <w:rsid w:val="00B8082A"/>
    <w:rsid w:val="00B80C9E"/>
    <w:rsid w:val="00B81346"/>
    <w:rsid w:val="00B81576"/>
    <w:rsid w:val="00B8163F"/>
    <w:rsid w:val="00B8166D"/>
    <w:rsid w:val="00B82C63"/>
    <w:rsid w:val="00B830F3"/>
    <w:rsid w:val="00B831EF"/>
    <w:rsid w:val="00B835A4"/>
    <w:rsid w:val="00B8375F"/>
    <w:rsid w:val="00B83F6C"/>
    <w:rsid w:val="00B86B36"/>
    <w:rsid w:val="00B86CCF"/>
    <w:rsid w:val="00B87266"/>
    <w:rsid w:val="00B87508"/>
    <w:rsid w:val="00B875E0"/>
    <w:rsid w:val="00B87F04"/>
    <w:rsid w:val="00B90353"/>
    <w:rsid w:val="00B903D8"/>
    <w:rsid w:val="00B90763"/>
    <w:rsid w:val="00B908E3"/>
    <w:rsid w:val="00B90E13"/>
    <w:rsid w:val="00B91000"/>
    <w:rsid w:val="00B914FB"/>
    <w:rsid w:val="00B917BA"/>
    <w:rsid w:val="00B91C36"/>
    <w:rsid w:val="00B91EE0"/>
    <w:rsid w:val="00B92501"/>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539"/>
    <w:rsid w:val="00BA7AF4"/>
    <w:rsid w:val="00BB19E7"/>
    <w:rsid w:val="00BB1F94"/>
    <w:rsid w:val="00BB22AE"/>
    <w:rsid w:val="00BB2BEC"/>
    <w:rsid w:val="00BB4793"/>
    <w:rsid w:val="00BB49F4"/>
    <w:rsid w:val="00BB5FC2"/>
    <w:rsid w:val="00BB6839"/>
    <w:rsid w:val="00BB6B01"/>
    <w:rsid w:val="00BB7351"/>
    <w:rsid w:val="00BB7759"/>
    <w:rsid w:val="00BB7A44"/>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0CB1"/>
    <w:rsid w:val="00BD1D6D"/>
    <w:rsid w:val="00BD2127"/>
    <w:rsid w:val="00BD226F"/>
    <w:rsid w:val="00BD2ED8"/>
    <w:rsid w:val="00BD3493"/>
    <w:rsid w:val="00BD3E1B"/>
    <w:rsid w:val="00BD5B46"/>
    <w:rsid w:val="00BD6912"/>
    <w:rsid w:val="00BD6B53"/>
    <w:rsid w:val="00BD75DC"/>
    <w:rsid w:val="00BD770E"/>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3EB1"/>
    <w:rsid w:val="00BF4BCD"/>
    <w:rsid w:val="00BF4C3B"/>
    <w:rsid w:val="00BF5F83"/>
    <w:rsid w:val="00BF60F9"/>
    <w:rsid w:val="00BF66AE"/>
    <w:rsid w:val="00BF6E00"/>
    <w:rsid w:val="00BF74B4"/>
    <w:rsid w:val="00BF765A"/>
    <w:rsid w:val="00BF7B7C"/>
    <w:rsid w:val="00C002B6"/>
    <w:rsid w:val="00C01868"/>
    <w:rsid w:val="00C02762"/>
    <w:rsid w:val="00C029FC"/>
    <w:rsid w:val="00C02ACC"/>
    <w:rsid w:val="00C02BA8"/>
    <w:rsid w:val="00C03F2F"/>
    <w:rsid w:val="00C04673"/>
    <w:rsid w:val="00C04B07"/>
    <w:rsid w:val="00C068D0"/>
    <w:rsid w:val="00C06A47"/>
    <w:rsid w:val="00C0726A"/>
    <w:rsid w:val="00C07334"/>
    <w:rsid w:val="00C07603"/>
    <w:rsid w:val="00C078F6"/>
    <w:rsid w:val="00C07A30"/>
    <w:rsid w:val="00C10B81"/>
    <w:rsid w:val="00C114B9"/>
    <w:rsid w:val="00C11911"/>
    <w:rsid w:val="00C119DC"/>
    <w:rsid w:val="00C11A18"/>
    <w:rsid w:val="00C11BE6"/>
    <w:rsid w:val="00C11E5D"/>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211E"/>
    <w:rsid w:val="00C22720"/>
    <w:rsid w:val="00C22817"/>
    <w:rsid w:val="00C2399E"/>
    <w:rsid w:val="00C23A23"/>
    <w:rsid w:val="00C249F9"/>
    <w:rsid w:val="00C24AF9"/>
    <w:rsid w:val="00C259EA"/>
    <w:rsid w:val="00C25C44"/>
    <w:rsid w:val="00C267E1"/>
    <w:rsid w:val="00C26AB5"/>
    <w:rsid w:val="00C27DC3"/>
    <w:rsid w:val="00C30741"/>
    <w:rsid w:val="00C31307"/>
    <w:rsid w:val="00C31898"/>
    <w:rsid w:val="00C319D6"/>
    <w:rsid w:val="00C330E3"/>
    <w:rsid w:val="00C33A77"/>
    <w:rsid w:val="00C34C1F"/>
    <w:rsid w:val="00C3505C"/>
    <w:rsid w:val="00C35A6F"/>
    <w:rsid w:val="00C35CBC"/>
    <w:rsid w:val="00C35E8B"/>
    <w:rsid w:val="00C3600E"/>
    <w:rsid w:val="00C363CC"/>
    <w:rsid w:val="00C3672F"/>
    <w:rsid w:val="00C4081B"/>
    <w:rsid w:val="00C41400"/>
    <w:rsid w:val="00C422CF"/>
    <w:rsid w:val="00C428C6"/>
    <w:rsid w:val="00C4325A"/>
    <w:rsid w:val="00C4368D"/>
    <w:rsid w:val="00C436C0"/>
    <w:rsid w:val="00C437F0"/>
    <w:rsid w:val="00C446D7"/>
    <w:rsid w:val="00C44984"/>
    <w:rsid w:val="00C45041"/>
    <w:rsid w:val="00C45E92"/>
    <w:rsid w:val="00C46BC3"/>
    <w:rsid w:val="00C46E87"/>
    <w:rsid w:val="00C4777C"/>
    <w:rsid w:val="00C5065F"/>
    <w:rsid w:val="00C509BF"/>
    <w:rsid w:val="00C517B9"/>
    <w:rsid w:val="00C52424"/>
    <w:rsid w:val="00C53C3F"/>
    <w:rsid w:val="00C53F02"/>
    <w:rsid w:val="00C5507E"/>
    <w:rsid w:val="00C55C81"/>
    <w:rsid w:val="00C55D18"/>
    <w:rsid w:val="00C55FC6"/>
    <w:rsid w:val="00C564DA"/>
    <w:rsid w:val="00C56552"/>
    <w:rsid w:val="00C565C8"/>
    <w:rsid w:val="00C57090"/>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2A6B"/>
    <w:rsid w:val="00C72F3B"/>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35DA"/>
    <w:rsid w:val="00CA3844"/>
    <w:rsid w:val="00CA3CC0"/>
    <w:rsid w:val="00CA45C2"/>
    <w:rsid w:val="00CA4AE6"/>
    <w:rsid w:val="00CA5C07"/>
    <w:rsid w:val="00CA65A9"/>
    <w:rsid w:val="00CA68DA"/>
    <w:rsid w:val="00CA7857"/>
    <w:rsid w:val="00CB0665"/>
    <w:rsid w:val="00CB0CCE"/>
    <w:rsid w:val="00CB0FA0"/>
    <w:rsid w:val="00CB1240"/>
    <w:rsid w:val="00CB17E3"/>
    <w:rsid w:val="00CB1CF9"/>
    <w:rsid w:val="00CB1FD9"/>
    <w:rsid w:val="00CB247E"/>
    <w:rsid w:val="00CB2A71"/>
    <w:rsid w:val="00CB306C"/>
    <w:rsid w:val="00CB3959"/>
    <w:rsid w:val="00CB3D38"/>
    <w:rsid w:val="00CB405E"/>
    <w:rsid w:val="00CB46F4"/>
    <w:rsid w:val="00CB4B6E"/>
    <w:rsid w:val="00CB5C21"/>
    <w:rsid w:val="00CB6816"/>
    <w:rsid w:val="00CB6F7C"/>
    <w:rsid w:val="00CB72B0"/>
    <w:rsid w:val="00CB7426"/>
    <w:rsid w:val="00CB762C"/>
    <w:rsid w:val="00CB7D11"/>
    <w:rsid w:val="00CC009B"/>
    <w:rsid w:val="00CC0A16"/>
    <w:rsid w:val="00CC0B26"/>
    <w:rsid w:val="00CC0CA9"/>
    <w:rsid w:val="00CC0F87"/>
    <w:rsid w:val="00CC0FB6"/>
    <w:rsid w:val="00CC1D80"/>
    <w:rsid w:val="00CC1DBE"/>
    <w:rsid w:val="00CC1E4B"/>
    <w:rsid w:val="00CC21A7"/>
    <w:rsid w:val="00CC2823"/>
    <w:rsid w:val="00CC2C34"/>
    <w:rsid w:val="00CC38D4"/>
    <w:rsid w:val="00CC3C5A"/>
    <w:rsid w:val="00CC448C"/>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7B0"/>
    <w:rsid w:val="00CD4D89"/>
    <w:rsid w:val="00CD5B60"/>
    <w:rsid w:val="00CD7175"/>
    <w:rsid w:val="00CD71CA"/>
    <w:rsid w:val="00CE02E7"/>
    <w:rsid w:val="00CE0320"/>
    <w:rsid w:val="00CE1D87"/>
    <w:rsid w:val="00CE282A"/>
    <w:rsid w:val="00CE2931"/>
    <w:rsid w:val="00CE2F9D"/>
    <w:rsid w:val="00CE34A8"/>
    <w:rsid w:val="00CE3E73"/>
    <w:rsid w:val="00CE404F"/>
    <w:rsid w:val="00CE42D4"/>
    <w:rsid w:val="00CE4E17"/>
    <w:rsid w:val="00CE5250"/>
    <w:rsid w:val="00CE5E28"/>
    <w:rsid w:val="00CE62B0"/>
    <w:rsid w:val="00CE7A4D"/>
    <w:rsid w:val="00CE7C85"/>
    <w:rsid w:val="00CE7E38"/>
    <w:rsid w:val="00CF0193"/>
    <w:rsid w:val="00CF0B40"/>
    <w:rsid w:val="00CF2960"/>
    <w:rsid w:val="00CF29ED"/>
    <w:rsid w:val="00CF32E5"/>
    <w:rsid w:val="00CF3ACE"/>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7A"/>
    <w:rsid w:val="00D020C0"/>
    <w:rsid w:val="00D02256"/>
    <w:rsid w:val="00D030C2"/>
    <w:rsid w:val="00D033B6"/>
    <w:rsid w:val="00D03952"/>
    <w:rsid w:val="00D046F2"/>
    <w:rsid w:val="00D046FE"/>
    <w:rsid w:val="00D051DA"/>
    <w:rsid w:val="00D0547A"/>
    <w:rsid w:val="00D05532"/>
    <w:rsid w:val="00D060D7"/>
    <w:rsid w:val="00D06148"/>
    <w:rsid w:val="00D066F3"/>
    <w:rsid w:val="00D06740"/>
    <w:rsid w:val="00D07200"/>
    <w:rsid w:val="00D07478"/>
    <w:rsid w:val="00D07B5A"/>
    <w:rsid w:val="00D07F70"/>
    <w:rsid w:val="00D102E7"/>
    <w:rsid w:val="00D1091F"/>
    <w:rsid w:val="00D10D4A"/>
    <w:rsid w:val="00D10F92"/>
    <w:rsid w:val="00D11AE2"/>
    <w:rsid w:val="00D12236"/>
    <w:rsid w:val="00D12E73"/>
    <w:rsid w:val="00D13241"/>
    <w:rsid w:val="00D137E5"/>
    <w:rsid w:val="00D1391C"/>
    <w:rsid w:val="00D139F2"/>
    <w:rsid w:val="00D141C0"/>
    <w:rsid w:val="00D148EC"/>
    <w:rsid w:val="00D14BF1"/>
    <w:rsid w:val="00D14CCF"/>
    <w:rsid w:val="00D14D4C"/>
    <w:rsid w:val="00D14DD0"/>
    <w:rsid w:val="00D1579F"/>
    <w:rsid w:val="00D157D1"/>
    <w:rsid w:val="00D1788D"/>
    <w:rsid w:val="00D203C5"/>
    <w:rsid w:val="00D20A92"/>
    <w:rsid w:val="00D20FC1"/>
    <w:rsid w:val="00D21D89"/>
    <w:rsid w:val="00D22AF6"/>
    <w:rsid w:val="00D23FCE"/>
    <w:rsid w:val="00D25261"/>
    <w:rsid w:val="00D25541"/>
    <w:rsid w:val="00D261A9"/>
    <w:rsid w:val="00D262DA"/>
    <w:rsid w:val="00D26380"/>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7BB"/>
    <w:rsid w:val="00D41F8A"/>
    <w:rsid w:val="00D42361"/>
    <w:rsid w:val="00D4256A"/>
    <w:rsid w:val="00D428C1"/>
    <w:rsid w:val="00D42B83"/>
    <w:rsid w:val="00D42EFE"/>
    <w:rsid w:val="00D43192"/>
    <w:rsid w:val="00D43807"/>
    <w:rsid w:val="00D43BFF"/>
    <w:rsid w:val="00D448CD"/>
    <w:rsid w:val="00D45291"/>
    <w:rsid w:val="00D45444"/>
    <w:rsid w:val="00D45AF4"/>
    <w:rsid w:val="00D463D9"/>
    <w:rsid w:val="00D46566"/>
    <w:rsid w:val="00D4673E"/>
    <w:rsid w:val="00D46B2B"/>
    <w:rsid w:val="00D474D9"/>
    <w:rsid w:val="00D47868"/>
    <w:rsid w:val="00D47FDE"/>
    <w:rsid w:val="00D50560"/>
    <w:rsid w:val="00D50865"/>
    <w:rsid w:val="00D5100F"/>
    <w:rsid w:val="00D5257B"/>
    <w:rsid w:val="00D52CA0"/>
    <w:rsid w:val="00D52EEE"/>
    <w:rsid w:val="00D53421"/>
    <w:rsid w:val="00D538A0"/>
    <w:rsid w:val="00D53998"/>
    <w:rsid w:val="00D548AD"/>
    <w:rsid w:val="00D553BF"/>
    <w:rsid w:val="00D55956"/>
    <w:rsid w:val="00D55D4B"/>
    <w:rsid w:val="00D56F5C"/>
    <w:rsid w:val="00D57032"/>
    <w:rsid w:val="00D57CBE"/>
    <w:rsid w:val="00D57FF4"/>
    <w:rsid w:val="00D60988"/>
    <w:rsid w:val="00D60C95"/>
    <w:rsid w:val="00D62C45"/>
    <w:rsid w:val="00D63A69"/>
    <w:rsid w:val="00D64324"/>
    <w:rsid w:val="00D645BF"/>
    <w:rsid w:val="00D6467A"/>
    <w:rsid w:val="00D64AF9"/>
    <w:rsid w:val="00D64E13"/>
    <w:rsid w:val="00D65DA8"/>
    <w:rsid w:val="00D664D7"/>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2ED1"/>
    <w:rsid w:val="00D731E5"/>
    <w:rsid w:val="00D73386"/>
    <w:rsid w:val="00D74DB1"/>
    <w:rsid w:val="00D75075"/>
    <w:rsid w:val="00D75200"/>
    <w:rsid w:val="00D752E9"/>
    <w:rsid w:val="00D75C53"/>
    <w:rsid w:val="00D762C7"/>
    <w:rsid w:val="00D764C3"/>
    <w:rsid w:val="00D76941"/>
    <w:rsid w:val="00D76F31"/>
    <w:rsid w:val="00D76FF4"/>
    <w:rsid w:val="00D77430"/>
    <w:rsid w:val="00D81202"/>
    <w:rsid w:val="00D8132A"/>
    <w:rsid w:val="00D81E95"/>
    <w:rsid w:val="00D82B67"/>
    <w:rsid w:val="00D83C02"/>
    <w:rsid w:val="00D84888"/>
    <w:rsid w:val="00D84A01"/>
    <w:rsid w:val="00D84C96"/>
    <w:rsid w:val="00D852E9"/>
    <w:rsid w:val="00D85CD8"/>
    <w:rsid w:val="00D86115"/>
    <w:rsid w:val="00D8626B"/>
    <w:rsid w:val="00D8655E"/>
    <w:rsid w:val="00D86B1A"/>
    <w:rsid w:val="00D91E63"/>
    <w:rsid w:val="00D923C4"/>
    <w:rsid w:val="00D93242"/>
    <w:rsid w:val="00D93871"/>
    <w:rsid w:val="00D945C8"/>
    <w:rsid w:val="00D94AC9"/>
    <w:rsid w:val="00D94DC8"/>
    <w:rsid w:val="00D95072"/>
    <w:rsid w:val="00D95336"/>
    <w:rsid w:val="00D9540E"/>
    <w:rsid w:val="00D957FA"/>
    <w:rsid w:val="00D95A8B"/>
    <w:rsid w:val="00D9786A"/>
    <w:rsid w:val="00D978F2"/>
    <w:rsid w:val="00D97D3E"/>
    <w:rsid w:val="00DA1347"/>
    <w:rsid w:val="00DA15CC"/>
    <w:rsid w:val="00DA1867"/>
    <w:rsid w:val="00DA27CA"/>
    <w:rsid w:val="00DA2D1B"/>
    <w:rsid w:val="00DA305A"/>
    <w:rsid w:val="00DA3B18"/>
    <w:rsid w:val="00DA4BA0"/>
    <w:rsid w:val="00DA5E99"/>
    <w:rsid w:val="00DA6826"/>
    <w:rsid w:val="00DA6845"/>
    <w:rsid w:val="00DB01FE"/>
    <w:rsid w:val="00DB051F"/>
    <w:rsid w:val="00DB05F4"/>
    <w:rsid w:val="00DB0C74"/>
    <w:rsid w:val="00DB125D"/>
    <w:rsid w:val="00DB176F"/>
    <w:rsid w:val="00DB2EEA"/>
    <w:rsid w:val="00DB33C9"/>
    <w:rsid w:val="00DB3C9A"/>
    <w:rsid w:val="00DB3F40"/>
    <w:rsid w:val="00DB4FFE"/>
    <w:rsid w:val="00DB5879"/>
    <w:rsid w:val="00DB5C50"/>
    <w:rsid w:val="00DB75A0"/>
    <w:rsid w:val="00DB7736"/>
    <w:rsid w:val="00DB7978"/>
    <w:rsid w:val="00DC0E29"/>
    <w:rsid w:val="00DC0EC9"/>
    <w:rsid w:val="00DC18BC"/>
    <w:rsid w:val="00DC18EB"/>
    <w:rsid w:val="00DC19F4"/>
    <w:rsid w:val="00DC20B0"/>
    <w:rsid w:val="00DC480B"/>
    <w:rsid w:val="00DC4BE2"/>
    <w:rsid w:val="00DC5048"/>
    <w:rsid w:val="00DC5767"/>
    <w:rsid w:val="00DC6247"/>
    <w:rsid w:val="00DC6915"/>
    <w:rsid w:val="00DC6B44"/>
    <w:rsid w:val="00DC787E"/>
    <w:rsid w:val="00DD16AD"/>
    <w:rsid w:val="00DD2303"/>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2512"/>
    <w:rsid w:val="00DE32CC"/>
    <w:rsid w:val="00DE46D0"/>
    <w:rsid w:val="00DE588F"/>
    <w:rsid w:val="00DE6450"/>
    <w:rsid w:val="00DE6FDA"/>
    <w:rsid w:val="00DE715F"/>
    <w:rsid w:val="00DE76DE"/>
    <w:rsid w:val="00DF11A9"/>
    <w:rsid w:val="00DF146E"/>
    <w:rsid w:val="00DF1DFD"/>
    <w:rsid w:val="00DF2939"/>
    <w:rsid w:val="00DF42D8"/>
    <w:rsid w:val="00DF4DBA"/>
    <w:rsid w:val="00DF53D7"/>
    <w:rsid w:val="00DF6051"/>
    <w:rsid w:val="00DF6139"/>
    <w:rsid w:val="00DF6B0B"/>
    <w:rsid w:val="00DF6C67"/>
    <w:rsid w:val="00DF6DC1"/>
    <w:rsid w:val="00DF7677"/>
    <w:rsid w:val="00DF7AD4"/>
    <w:rsid w:val="00DF7B5F"/>
    <w:rsid w:val="00E005B0"/>
    <w:rsid w:val="00E00817"/>
    <w:rsid w:val="00E00866"/>
    <w:rsid w:val="00E01021"/>
    <w:rsid w:val="00E0253F"/>
    <w:rsid w:val="00E02A8D"/>
    <w:rsid w:val="00E02CD6"/>
    <w:rsid w:val="00E02E69"/>
    <w:rsid w:val="00E03860"/>
    <w:rsid w:val="00E03A75"/>
    <w:rsid w:val="00E0404F"/>
    <w:rsid w:val="00E043EF"/>
    <w:rsid w:val="00E04C5D"/>
    <w:rsid w:val="00E052AF"/>
    <w:rsid w:val="00E05C70"/>
    <w:rsid w:val="00E05C72"/>
    <w:rsid w:val="00E061A3"/>
    <w:rsid w:val="00E06424"/>
    <w:rsid w:val="00E06AE7"/>
    <w:rsid w:val="00E07251"/>
    <w:rsid w:val="00E073DC"/>
    <w:rsid w:val="00E07E62"/>
    <w:rsid w:val="00E101F6"/>
    <w:rsid w:val="00E10506"/>
    <w:rsid w:val="00E106CB"/>
    <w:rsid w:val="00E10CC0"/>
    <w:rsid w:val="00E110DA"/>
    <w:rsid w:val="00E11FB6"/>
    <w:rsid w:val="00E120D9"/>
    <w:rsid w:val="00E1275D"/>
    <w:rsid w:val="00E13261"/>
    <w:rsid w:val="00E143B8"/>
    <w:rsid w:val="00E14641"/>
    <w:rsid w:val="00E14A18"/>
    <w:rsid w:val="00E14BD3"/>
    <w:rsid w:val="00E165D3"/>
    <w:rsid w:val="00E16C8E"/>
    <w:rsid w:val="00E1794C"/>
    <w:rsid w:val="00E20978"/>
    <w:rsid w:val="00E2176E"/>
    <w:rsid w:val="00E230ED"/>
    <w:rsid w:val="00E23E27"/>
    <w:rsid w:val="00E23F58"/>
    <w:rsid w:val="00E23F98"/>
    <w:rsid w:val="00E246B6"/>
    <w:rsid w:val="00E2521F"/>
    <w:rsid w:val="00E252B4"/>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8A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4B9"/>
    <w:rsid w:val="00E47B7B"/>
    <w:rsid w:val="00E47EC9"/>
    <w:rsid w:val="00E47EF8"/>
    <w:rsid w:val="00E5089E"/>
    <w:rsid w:val="00E50B6A"/>
    <w:rsid w:val="00E5172A"/>
    <w:rsid w:val="00E53541"/>
    <w:rsid w:val="00E53692"/>
    <w:rsid w:val="00E54090"/>
    <w:rsid w:val="00E54F23"/>
    <w:rsid w:val="00E55746"/>
    <w:rsid w:val="00E55FA6"/>
    <w:rsid w:val="00E5665A"/>
    <w:rsid w:val="00E56A5A"/>
    <w:rsid w:val="00E5713C"/>
    <w:rsid w:val="00E57785"/>
    <w:rsid w:val="00E57A33"/>
    <w:rsid w:val="00E60DD0"/>
    <w:rsid w:val="00E60EE6"/>
    <w:rsid w:val="00E6117B"/>
    <w:rsid w:val="00E61D8E"/>
    <w:rsid w:val="00E62C9A"/>
    <w:rsid w:val="00E6353B"/>
    <w:rsid w:val="00E63595"/>
    <w:rsid w:val="00E63921"/>
    <w:rsid w:val="00E64233"/>
    <w:rsid w:val="00E64888"/>
    <w:rsid w:val="00E649AE"/>
    <w:rsid w:val="00E650EB"/>
    <w:rsid w:val="00E66D34"/>
    <w:rsid w:val="00E67437"/>
    <w:rsid w:val="00E70D4F"/>
    <w:rsid w:val="00E70DAE"/>
    <w:rsid w:val="00E70FD5"/>
    <w:rsid w:val="00E71EC6"/>
    <w:rsid w:val="00E723CC"/>
    <w:rsid w:val="00E729CD"/>
    <w:rsid w:val="00E72A2A"/>
    <w:rsid w:val="00E731A4"/>
    <w:rsid w:val="00E733D5"/>
    <w:rsid w:val="00E7351B"/>
    <w:rsid w:val="00E73A04"/>
    <w:rsid w:val="00E73F56"/>
    <w:rsid w:val="00E7419A"/>
    <w:rsid w:val="00E749E0"/>
    <w:rsid w:val="00E7542E"/>
    <w:rsid w:val="00E755A1"/>
    <w:rsid w:val="00E75D3A"/>
    <w:rsid w:val="00E75E07"/>
    <w:rsid w:val="00E76C6D"/>
    <w:rsid w:val="00E77844"/>
    <w:rsid w:val="00E8073C"/>
    <w:rsid w:val="00E808A8"/>
    <w:rsid w:val="00E8112C"/>
    <w:rsid w:val="00E82038"/>
    <w:rsid w:val="00E821E6"/>
    <w:rsid w:val="00E822ED"/>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41F"/>
    <w:rsid w:val="00E9445C"/>
    <w:rsid w:val="00E94D1D"/>
    <w:rsid w:val="00E94F39"/>
    <w:rsid w:val="00E9560D"/>
    <w:rsid w:val="00E959EC"/>
    <w:rsid w:val="00E95EA3"/>
    <w:rsid w:val="00E96A1C"/>
    <w:rsid w:val="00E96C81"/>
    <w:rsid w:val="00E970F7"/>
    <w:rsid w:val="00E9712E"/>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082D"/>
    <w:rsid w:val="00EB1E8D"/>
    <w:rsid w:val="00EB23C9"/>
    <w:rsid w:val="00EB24B1"/>
    <w:rsid w:val="00EB2C8C"/>
    <w:rsid w:val="00EB2F9E"/>
    <w:rsid w:val="00EB586F"/>
    <w:rsid w:val="00EB5C36"/>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617D"/>
    <w:rsid w:val="00EC6C6F"/>
    <w:rsid w:val="00EC702A"/>
    <w:rsid w:val="00EC7C82"/>
    <w:rsid w:val="00EC7F40"/>
    <w:rsid w:val="00EC7F75"/>
    <w:rsid w:val="00ED0C12"/>
    <w:rsid w:val="00ED0F73"/>
    <w:rsid w:val="00ED1326"/>
    <w:rsid w:val="00ED1E9E"/>
    <w:rsid w:val="00ED20FD"/>
    <w:rsid w:val="00ED2FB5"/>
    <w:rsid w:val="00ED3378"/>
    <w:rsid w:val="00ED3ADF"/>
    <w:rsid w:val="00ED42EA"/>
    <w:rsid w:val="00ED4535"/>
    <w:rsid w:val="00ED4BCD"/>
    <w:rsid w:val="00ED5486"/>
    <w:rsid w:val="00ED549C"/>
    <w:rsid w:val="00ED5F49"/>
    <w:rsid w:val="00ED5FD7"/>
    <w:rsid w:val="00ED6471"/>
    <w:rsid w:val="00ED6707"/>
    <w:rsid w:val="00ED6D05"/>
    <w:rsid w:val="00ED746E"/>
    <w:rsid w:val="00ED791A"/>
    <w:rsid w:val="00ED7B13"/>
    <w:rsid w:val="00EE0DD9"/>
    <w:rsid w:val="00EE1929"/>
    <w:rsid w:val="00EE1C7C"/>
    <w:rsid w:val="00EE1CAB"/>
    <w:rsid w:val="00EE2128"/>
    <w:rsid w:val="00EE21D2"/>
    <w:rsid w:val="00EE2801"/>
    <w:rsid w:val="00EE2A41"/>
    <w:rsid w:val="00EE2E8F"/>
    <w:rsid w:val="00EE445E"/>
    <w:rsid w:val="00EE46F3"/>
    <w:rsid w:val="00EE4875"/>
    <w:rsid w:val="00EE59C5"/>
    <w:rsid w:val="00EE69FC"/>
    <w:rsid w:val="00EE6F47"/>
    <w:rsid w:val="00EE6F6A"/>
    <w:rsid w:val="00EF0E91"/>
    <w:rsid w:val="00EF0E92"/>
    <w:rsid w:val="00EF16B4"/>
    <w:rsid w:val="00EF1770"/>
    <w:rsid w:val="00EF1B1A"/>
    <w:rsid w:val="00EF222D"/>
    <w:rsid w:val="00EF2DD2"/>
    <w:rsid w:val="00EF3346"/>
    <w:rsid w:val="00EF3717"/>
    <w:rsid w:val="00EF3904"/>
    <w:rsid w:val="00EF4BED"/>
    <w:rsid w:val="00EF57E7"/>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3BE"/>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3C44"/>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AA"/>
    <w:rsid w:val="00F34B99"/>
    <w:rsid w:val="00F35046"/>
    <w:rsid w:val="00F35470"/>
    <w:rsid w:val="00F354B3"/>
    <w:rsid w:val="00F355F6"/>
    <w:rsid w:val="00F359A7"/>
    <w:rsid w:val="00F35C12"/>
    <w:rsid w:val="00F35FEC"/>
    <w:rsid w:val="00F366DD"/>
    <w:rsid w:val="00F36962"/>
    <w:rsid w:val="00F37438"/>
    <w:rsid w:val="00F3746C"/>
    <w:rsid w:val="00F376CE"/>
    <w:rsid w:val="00F37B31"/>
    <w:rsid w:val="00F4062C"/>
    <w:rsid w:val="00F41145"/>
    <w:rsid w:val="00F41160"/>
    <w:rsid w:val="00F4201A"/>
    <w:rsid w:val="00F43A28"/>
    <w:rsid w:val="00F44252"/>
    <w:rsid w:val="00F44269"/>
    <w:rsid w:val="00F448D7"/>
    <w:rsid w:val="00F44F28"/>
    <w:rsid w:val="00F4539E"/>
    <w:rsid w:val="00F46352"/>
    <w:rsid w:val="00F46EAA"/>
    <w:rsid w:val="00F50376"/>
    <w:rsid w:val="00F5289A"/>
    <w:rsid w:val="00F52A81"/>
    <w:rsid w:val="00F5313F"/>
    <w:rsid w:val="00F533AA"/>
    <w:rsid w:val="00F53875"/>
    <w:rsid w:val="00F53969"/>
    <w:rsid w:val="00F53A51"/>
    <w:rsid w:val="00F5470A"/>
    <w:rsid w:val="00F54DF7"/>
    <w:rsid w:val="00F55174"/>
    <w:rsid w:val="00F55673"/>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596"/>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87738"/>
    <w:rsid w:val="00F87F81"/>
    <w:rsid w:val="00F90DBC"/>
    <w:rsid w:val="00F9114C"/>
    <w:rsid w:val="00F919F0"/>
    <w:rsid w:val="00F920A5"/>
    <w:rsid w:val="00F92A99"/>
    <w:rsid w:val="00F93607"/>
    <w:rsid w:val="00F9394C"/>
    <w:rsid w:val="00F9448E"/>
    <w:rsid w:val="00F95F9D"/>
    <w:rsid w:val="00F9625D"/>
    <w:rsid w:val="00F96AD6"/>
    <w:rsid w:val="00F97651"/>
    <w:rsid w:val="00F97ED6"/>
    <w:rsid w:val="00FA0833"/>
    <w:rsid w:val="00FA08EE"/>
    <w:rsid w:val="00FA0F19"/>
    <w:rsid w:val="00FA1D16"/>
    <w:rsid w:val="00FA1F68"/>
    <w:rsid w:val="00FA2592"/>
    <w:rsid w:val="00FA35F0"/>
    <w:rsid w:val="00FA3B12"/>
    <w:rsid w:val="00FA3FED"/>
    <w:rsid w:val="00FA5040"/>
    <w:rsid w:val="00FA569D"/>
    <w:rsid w:val="00FA5FC5"/>
    <w:rsid w:val="00FA6268"/>
    <w:rsid w:val="00FA79FC"/>
    <w:rsid w:val="00FA7C2C"/>
    <w:rsid w:val="00FB0055"/>
    <w:rsid w:val="00FB0A23"/>
    <w:rsid w:val="00FB0AB3"/>
    <w:rsid w:val="00FB0F47"/>
    <w:rsid w:val="00FB1058"/>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Ttulo1">
    <w:name w:val="heading 1"/>
    <w:basedOn w:val="Normal"/>
    <w:next w:val="Normal"/>
    <w:link w:val="Ttulo1C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84D09"/>
    <w:rPr>
      <w:rFonts w:asciiTheme="majorHAnsi" w:eastAsiaTheme="majorEastAsia" w:hAnsiTheme="majorHAnsi" w:cstheme="majorBidi"/>
      <w:color w:val="2F5496" w:themeColor="accent1" w:themeShade="BF"/>
      <w:sz w:val="32"/>
      <w:szCs w:val="32"/>
    </w:rPr>
  </w:style>
  <w:style w:type="character" w:styleId="Refdecomentario">
    <w:name w:val="annotation reference"/>
    <w:basedOn w:val="Fuentedeprrafopredeter"/>
    <w:uiPriority w:val="99"/>
    <w:semiHidden/>
    <w:unhideWhenUsed/>
    <w:rsid w:val="00166E9C"/>
    <w:rPr>
      <w:sz w:val="16"/>
      <w:szCs w:val="16"/>
    </w:rPr>
  </w:style>
  <w:style w:type="paragraph" w:styleId="Textocomentario">
    <w:name w:val="annotation text"/>
    <w:basedOn w:val="Normal"/>
    <w:link w:val="TextocomentarioCar"/>
    <w:uiPriority w:val="99"/>
    <w:semiHidden/>
    <w:unhideWhenUsed/>
    <w:rsid w:val="00166E9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66E9C"/>
    <w:rPr>
      <w:sz w:val="20"/>
      <w:szCs w:val="20"/>
    </w:rPr>
  </w:style>
  <w:style w:type="paragraph" w:styleId="Asuntodelcomentario">
    <w:name w:val="annotation subject"/>
    <w:basedOn w:val="Textocomentario"/>
    <w:next w:val="Textocomentario"/>
    <w:link w:val="AsuntodelcomentarioCar"/>
    <w:uiPriority w:val="99"/>
    <w:semiHidden/>
    <w:unhideWhenUsed/>
    <w:rsid w:val="00166E9C"/>
    <w:rPr>
      <w:b/>
      <w:bCs/>
    </w:rPr>
  </w:style>
  <w:style w:type="character" w:customStyle="1" w:styleId="AsuntodelcomentarioCar">
    <w:name w:val="Asunto del comentario Car"/>
    <w:basedOn w:val="TextocomentarioCar"/>
    <w:link w:val="Asuntodelcomentario"/>
    <w:uiPriority w:val="99"/>
    <w:semiHidden/>
    <w:rsid w:val="00166E9C"/>
    <w:rPr>
      <w:b/>
      <w:bCs/>
      <w:sz w:val="20"/>
      <w:szCs w:val="20"/>
    </w:rPr>
  </w:style>
  <w:style w:type="paragraph" w:styleId="Textodeglobo">
    <w:name w:val="Balloon Text"/>
    <w:basedOn w:val="Normal"/>
    <w:link w:val="TextodegloboCar"/>
    <w:uiPriority w:val="99"/>
    <w:semiHidden/>
    <w:unhideWhenUsed/>
    <w:rsid w:val="0085531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55314"/>
    <w:rPr>
      <w:rFonts w:ascii="Segoe UI" w:hAnsi="Segoe UI" w:cs="Segoe UI"/>
      <w:sz w:val="18"/>
      <w:szCs w:val="18"/>
    </w:rPr>
  </w:style>
  <w:style w:type="character" w:customStyle="1" w:styleId="Ttulo2Car">
    <w:name w:val="Título 2 Car"/>
    <w:basedOn w:val="Fuentedeprrafopredeter"/>
    <w:link w:val="Ttulo2"/>
    <w:uiPriority w:val="9"/>
    <w:rsid w:val="000E4C75"/>
    <w:rPr>
      <w:rFonts w:asciiTheme="majorHAnsi" w:eastAsiaTheme="majorEastAsia" w:hAnsiTheme="majorHAnsi" w:cstheme="majorBidi"/>
      <w:color w:val="2F5496" w:themeColor="accent1" w:themeShade="BF"/>
      <w:sz w:val="26"/>
      <w:szCs w:val="26"/>
    </w:rPr>
  </w:style>
  <w:style w:type="paragraph" w:styleId="Fecha">
    <w:name w:val="Date"/>
    <w:basedOn w:val="Normal"/>
    <w:next w:val="Normal"/>
    <w:link w:val="FechaCar"/>
    <w:uiPriority w:val="99"/>
    <w:semiHidden/>
    <w:unhideWhenUsed/>
    <w:rsid w:val="00E10CC0"/>
  </w:style>
  <w:style w:type="character" w:customStyle="1" w:styleId="FechaCar">
    <w:name w:val="Fecha Car"/>
    <w:basedOn w:val="Fuentedeprrafopredeter"/>
    <w:link w:val="Fecha"/>
    <w:uiPriority w:val="99"/>
    <w:semiHidden/>
    <w:rsid w:val="00E10CC0"/>
  </w:style>
  <w:style w:type="character" w:customStyle="1" w:styleId="Ttulo3Car">
    <w:name w:val="Título 3 Car"/>
    <w:basedOn w:val="Fuentedeprrafopredeter"/>
    <w:link w:val="Ttulo3"/>
    <w:uiPriority w:val="9"/>
    <w:rsid w:val="000E4C75"/>
    <w:rPr>
      <w:rFonts w:asciiTheme="majorHAnsi" w:eastAsiaTheme="majorEastAsia" w:hAnsiTheme="majorHAnsi" w:cstheme="majorBidi"/>
      <w:color w:val="1F3763" w:themeColor="accent1" w:themeShade="7F"/>
      <w:sz w:val="24"/>
      <w:szCs w:val="24"/>
    </w:rPr>
  </w:style>
  <w:style w:type="table" w:styleId="Tablaconcuadrcula">
    <w:name w:val="Table Grid"/>
    <w:basedOn w:val="Tabla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Fuentedeprrafopredeter"/>
    <w:link w:val="CitaviBibliographyEntry"/>
    <w:uiPriority w:val="99"/>
    <w:rsid w:val="00527A2D"/>
  </w:style>
  <w:style w:type="paragraph" w:customStyle="1" w:styleId="CitaviBibliographyHeading">
    <w:name w:val="Citavi Bibliography Heading"/>
    <w:basedOn w:val="Ttulo1"/>
    <w:link w:val="CitaviBibliographyHeadingChar"/>
    <w:uiPriority w:val="99"/>
    <w:rsid w:val="00527A2D"/>
  </w:style>
  <w:style w:type="character" w:customStyle="1" w:styleId="CitaviBibliographyHeadingChar">
    <w:name w:val="Citavi Bibliography Heading Char"/>
    <w:basedOn w:val="Fuentedeprrafopredeter"/>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Ttulo2"/>
    <w:link w:val="CitaviChapterBibliographyHeadingChar"/>
    <w:uiPriority w:val="99"/>
    <w:rsid w:val="00527A2D"/>
  </w:style>
  <w:style w:type="character" w:customStyle="1" w:styleId="CitaviChapterBibliographyHeadingChar">
    <w:name w:val="Citavi Chapter Bibliography Heading Char"/>
    <w:basedOn w:val="Fuentedeprrafopredeter"/>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Ttulo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Fuentedeprrafopredeter"/>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Ttulo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Fuentedeprrafopredeter"/>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Ttulo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Fuentedeprrafopredeter"/>
    <w:link w:val="CitaviBibliographySubheading3"/>
    <w:uiPriority w:val="99"/>
    <w:rsid w:val="00527A2D"/>
    <w:rPr>
      <w:rFonts w:ascii="Calibri" w:eastAsiaTheme="majorEastAsia" w:hAnsi="Calibri" w:cs="Calibri"/>
      <w:i/>
      <w:iCs/>
      <w:color w:val="2F5496" w:themeColor="accent1" w:themeShade="BF"/>
    </w:rPr>
  </w:style>
  <w:style w:type="character" w:customStyle="1" w:styleId="Ttulo4Car">
    <w:name w:val="Título 4 Car"/>
    <w:basedOn w:val="Fuentedeprrafopredeter"/>
    <w:link w:val="Ttulo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Ttulo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Fuentedeprrafopredeter"/>
    <w:link w:val="CitaviBibliographySubheading4"/>
    <w:uiPriority w:val="99"/>
    <w:rsid w:val="00527A2D"/>
    <w:rPr>
      <w:rFonts w:ascii="Calibri" w:eastAsiaTheme="majorEastAsia" w:hAnsi="Calibri" w:cs="Calibri"/>
      <w:color w:val="2F5496" w:themeColor="accent1" w:themeShade="BF"/>
    </w:rPr>
  </w:style>
  <w:style w:type="character" w:customStyle="1" w:styleId="Ttulo5Car">
    <w:name w:val="Título 5 Car"/>
    <w:basedOn w:val="Fuentedeprrafopredeter"/>
    <w:link w:val="Ttulo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Ttulo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Fuentedeprrafopredeter"/>
    <w:link w:val="CitaviBibliographySubheading5"/>
    <w:uiPriority w:val="99"/>
    <w:rsid w:val="00527A2D"/>
    <w:rPr>
      <w:rFonts w:ascii="Calibri" w:eastAsiaTheme="majorEastAsia" w:hAnsi="Calibri" w:cs="Calibri"/>
      <w:color w:val="1F3763" w:themeColor="accent1" w:themeShade="7F"/>
    </w:rPr>
  </w:style>
  <w:style w:type="character" w:customStyle="1" w:styleId="Ttulo6Car">
    <w:name w:val="Título 6 Car"/>
    <w:basedOn w:val="Fuentedeprrafopredeter"/>
    <w:link w:val="Ttulo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Ttulo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Fuentedeprrafopredeter"/>
    <w:link w:val="CitaviBibliographySubheading6"/>
    <w:uiPriority w:val="99"/>
    <w:rsid w:val="00527A2D"/>
    <w:rPr>
      <w:rFonts w:ascii="Calibri" w:eastAsiaTheme="majorEastAsia" w:hAnsi="Calibri" w:cs="Calibri"/>
      <w:i/>
      <w:iCs/>
      <w:color w:val="1F3763" w:themeColor="accent1" w:themeShade="7F"/>
    </w:rPr>
  </w:style>
  <w:style w:type="character" w:customStyle="1" w:styleId="Ttulo7Car">
    <w:name w:val="Título 7 Car"/>
    <w:basedOn w:val="Fuentedeprrafopredeter"/>
    <w:link w:val="Ttulo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Ttulo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Fuentedeprrafopredeter"/>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Ttulo8Car">
    <w:name w:val="Título 8 Car"/>
    <w:basedOn w:val="Fuentedeprrafopredeter"/>
    <w:link w:val="Ttulo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Fuentedeprrafopredeter"/>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Ttulo9Car">
    <w:name w:val="Título 9 Car"/>
    <w:basedOn w:val="Fuentedeprrafopredeter"/>
    <w:link w:val="Ttulo9"/>
    <w:uiPriority w:val="9"/>
    <w:semiHidden/>
    <w:rsid w:val="00527A2D"/>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semiHidden/>
    <w:unhideWhenUsed/>
    <w:qFormat/>
    <w:rsid w:val="00EB24B1"/>
    <w:pPr>
      <w:spacing w:after="0"/>
      <w:outlineLvl w:val="9"/>
    </w:pPr>
  </w:style>
  <w:style w:type="paragraph" w:styleId="Bibliografa">
    <w:name w:val="Bibliography"/>
    <w:basedOn w:val="Normal"/>
    <w:next w:val="Normal"/>
    <w:uiPriority w:val="37"/>
    <w:semiHidden/>
    <w:unhideWhenUsed/>
    <w:rsid w:val="00EB24B1"/>
  </w:style>
  <w:style w:type="character" w:styleId="Ttulodellibro">
    <w:name w:val="Book Title"/>
    <w:basedOn w:val="Fuentedeprrafopredeter"/>
    <w:uiPriority w:val="33"/>
    <w:qFormat/>
    <w:rsid w:val="00EB24B1"/>
    <w:rPr>
      <w:b/>
      <w:bCs/>
      <w:i/>
      <w:iCs/>
      <w:spacing w:val="5"/>
    </w:rPr>
  </w:style>
  <w:style w:type="character" w:styleId="Referenciaintensa">
    <w:name w:val="Intense Reference"/>
    <w:basedOn w:val="Fuentedeprrafopredeter"/>
    <w:uiPriority w:val="32"/>
    <w:qFormat/>
    <w:rsid w:val="00EB24B1"/>
    <w:rPr>
      <w:b/>
      <w:bCs/>
      <w:smallCaps/>
      <w:color w:val="4472C4" w:themeColor="accent1"/>
      <w:spacing w:val="5"/>
    </w:rPr>
  </w:style>
  <w:style w:type="character" w:styleId="Referenciasutil">
    <w:name w:val="Subtle Reference"/>
    <w:basedOn w:val="Fuentedeprrafopredeter"/>
    <w:uiPriority w:val="31"/>
    <w:qFormat/>
    <w:rsid w:val="00EB24B1"/>
    <w:rPr>
      <w:smallCaps/>
      <w:color w:val="5A5A5A" w:themeColor="text1" w:themeTint="A5"/>
    </w:rPr>
  </w:style>
  <w:style w:type="character" w:styleId="nfasisintenso">
    <w:name w:val="Intense Emphasis"/>
    <w:basedOn w:val="Fuentedeprrafopredeter"/>
    <w:uiPriority w:val="21"/>
    <w:qFormat/>
    <w:rsid w:val="00EB24B1"/>
    <w:rPr>
      <w:i/>
      <w:iCs/>
      <w:color w:val="4472C4" w:themeColor="accent1"/>
    </w:rPr>
  </w:style>
  <w:style w:type="character" w:styleId="nfasissutil">
    <w:name w:val="Subtle Emphasis"/>
    <w:basedOn w:val="Fuentedeprrafopredeter"/>
    <w:uiPriority w:val="19"/>
    <w:qFormat/>
    <w:rsid w:val="00EB24B1"/>
    <w:rPr>
      <w:i/>
      <w:iCs/>
      <w:color w:val="404040" w:themeColor="text1" w:themeTint="BF"/>
    </w:rPr>
  </w:style>
  <w:style w:type="paragraph" w:styleId="Citadestacada">
    <w:name w:val="Intense Quote"/>
    <w:basedOn w:val="Normal"/>
    <w:next w:val="Normal"/>
    <w:link w:val="CitadestacadaC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EB24B1"/>
    <w:rPr>
      <w:i/>
      <w:iCs/>
      <w:color w:val="4472C4" w:themeColor="accent1"/>
    </w:rPr>
  </w:style>
  <w:style w:type="paragraph" w:styleId="Cita">
    <w:name w:val="Quote"/>
    <w:basedOn w:val="Normal"/>
    <w:next w:val="Normal"/>
    <w:link w:val="CitaCar"/>
    <w:uiPriority w:val="29"/>
    <w:qFormat/>
    <w:rsid w:val="00EB24B1"/>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EB24B1"/>
    <w:rPr>
      <w:i/>
      <w:iCs/>
      <w:color w:val="404040" w:themeColor="text1" w:themeTint="BF"/>
    </w:rPr>
  </w:style>
  <w:style w:type="paragraph" w:styleId="Prrafodelista">
    <w:name w:val="List Paragraph"/>
    <w:basedOn w:val="Normal"/>
    <w:uiPriority w:val="34"/>
    <w:qFormat/>
    <w:rsid w:val="00EB24B1"/>
    <w:pPr>
      <w:ind w:left="720"/>
      <w:contextualSpacing/>
    </w:pPr>
  </w:style>
  <w:style w:type="table" w:styleId="Listamedia1-nfasis1">
    <w:name w:val="Medium List 1 Accent 1"/>
    <w:basedOn w:val="Tabla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Sombreadomedio2-nfasis1">
    <w:name w:val="Medium Shading 2 Accent 1"/>
    <w:basedOn w:val="Tabla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staclara-nfasis1">
    <w:name w:val="Light List Accent 1"/>
    <w:basedOn w:val="Tabla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Sombreadoclaro-nfasis1">
    <w:name w:val="Light Shading Accent 1"/>
    <w:basedOn w:val="Tabla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uadrculavistosa">
    <w:name w:val="Colorful Grid"/>
    <w:basedOn w:val="Tabla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EB24B1"/>
    <w:pPr>
      <w:spacing w:after="0" w:line="240" w:lineRule="auto"/>
    </w:pPr>
  </w:style>
  <w:style w:type="character" w:styleId="VariableHTML">
    <w:name w:val="HTML Variable"/>
    <w:basedOn w:val="Fuentedeprrafopredeter"/>
    <w:uiPriority w:val="99"/>
    <w:semiHidden/>
    <w:unhideWhenUsed/>
    <w:rsid w:val="00EB24B1"/>
    <w:rPr>
      <w:i/>
      <w:iCs/>
    </w:rPr>
  </w:style>
  <w:style w:type="character" w:styleId="MquinadeescribirHTML">
    <w:name w:val="HTML Typewriter"/>
    <w:basedOn w:val="Fuentedeprrafopredeter"/>
    <w:uiPriority w:val="99"/>
    <w:semiHidden/>
    <w:unhideWhenUsed/>
    <w:rsid w:val="00EB24B1"/>
    <w:rPr>
      <w:rFonts w:ascii="Consolas" w:hAnsi="Consolas"/>
      <w:sz w:val="20"/>
      <w:szCs w:val="20"/>
    </w:rPr>
  </w:style>
  <w:style w:type="character" w:styleId="EjemplodeHTML">
    <w:name w:val="HTML Sample"/>
    <w:basedOn w:val="Fuentedeprrafopredeter"/>
    <w:uiPriority w:val="99"/>
    <w:semiHidden/>
    <w:unhideWhenUsed/>
    <w:rsid w:val="00EB24B1"/>
    <w:rPr>
      <w:rFonts w:ascii="Consolas" w:hAnsi="Consolas"/>
      <w:sz w:val="24"/>
      <w:szCs w:val="24"/>
    </w:rPr>
  </w:style>
  <w:style w:type="paragraph" w:styleId="HTMLconformatoprevio">
    <w:name w:val="HTML Preformatted"/>
    <w:basedOn w:val="Normal"/>
    <w:link w:val="HTMLconformatoprevioCar"/>
    <w:uiPriority w:val="99"/>
    <w:semiHidden/>
    <w:unhideWhenUsed/>
    <w:rsid w:val="00EB24B1"/>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EB24B1"/>
    <w:rPr>
      <w:rFonts w:ascii="Consolas" w:hAnsi="Consolas"/>
      <w:sz w:val="20"/>
      <w:szCs w:val="20"/>
    </w:rPr>
  </w:style>
  <w:style w:type="character" w:styleId="TecladoHTML">
    <w:name w:val="HTML Keyboard"/>
    <w:basedOn w:val="Fuentedeprrafopredeter"/>
    <w:uiPriority w:val="99"/>
    <w:semiHidden/>
    <w:unhideWhenUsed/>
    <w:rsid w:val="00EB24B1"/>
    <w:rPr>
      <w:rFonts w:ascii="Consolas" w:hAnsi="Consolas"/>
      <w:sz w:val="20"/>
      <w:szCs w:val="20"/>
    </w:rPr>
  </w:style>
  <w:style w:type="character" w:styleId="DefinicinHTML">
    <w:name w:val="HTML Definition"/>
    <w:basedOn w:val="Fuentedeprrafopredeter"/>
    <w:uiPriority w:val="99"/>
    <w:semiHidden/>
    <w:unhideWhenUsed/>
    <w:rsid w:val="00EB24B1"/>
    <w:rPr>
      <w:i/>
      <w:iCs/>
    </w:rPr>
  </w:style>
  <w:style w:type="character" w:styleId="CdigoHTML">
    <w:name w:val="HTML Code"/>
    <w:basedOn w:val="Fuentedeprrafopredeter"/>
    <w:uiPriority w:val="99"/>
    <w:semiHidden/>
    <w:unhideWhenUsed/>
    <w:rsid w:val="00EB24B1"/>
    <w:rPr>
      <w:rFonts w:ascii="Consolas" w:hAnsi="Consolas"/>
      <w:sz w:val="20"/>
      <w:szCs w:val="20"/>
    </w:rPr>
  </w:style>
  <w:style w:type="character" w:styleId="CitaHTML">
    <w:name w:val="HTML Cite"/>
    <w:basedOn w:val="Fuentedeprrafopredeter"/>
    <w:uiPriority w:val="99"/>
    <w:semiHidden/>
    <w:unhideWhenUsed/>
    <w:rsid w:val="00EB24B1"/>
    <w:rPr>
      <w:i/>
      <w:iCs/>
    </w:rPr>
  </w:style>
  <w:style w:type="paragraph" w:styleId="DireccinHTML">
    <w:name w:val="HTML Address"/>
    <w:basedOn w:val="Normal"/>
    <w:link w:val="DireccinHTMLCar"/>
    <w:uiPriority w:val="99"/>
    <w:semiHidden/>
    <w:unhideWhenUsed/>
    <w:rsid w:val="00EB24B1"/>
    <w:pPr>
      <w:spacing w:after="0" w:line="240" w:lineRule="auto"/>
    </w:pPr>
    <w:rPr>
      <w:i/>
      <w:iCs/>
    </w:rPr>
  </w:style>
  <w:style w:type="character" w:customStyle="1" w:styleId="DireccinHTMLCar">
    <w:name w:val="Dirección HTML Car"/>
    <w:basedOn w:val="Fuentedeprrafopredeter"/>
    <w:link w:val="DireccinHTML"/>
    <w:uiPriority w:val="99"/>
    <w:semiHidden/>
    <w:rsid w:val="00EB24B1"/>
    <w:rPr>
      <w:i/>
      <w:iCs/>
    </w:rPr>
  </w:style>
  <w:style w:type="character" w:styleId="AcrnimoHTML">
    <w:name w:val="HTML Acronym"/>
    <w:basedOn w:val="Fuentedeprrafopredeter"/>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Textosinformato">
    <w:name w:val="Plain Text"/>
    <w:basedOn w:val="Normal"/>
    <w:link w:val="TextosinformatoCar"/>
    <w:uiPriority w:val="99"/>
    <w:semiHidden/>
    <w:unhideWhenUsed/>
    <w:rsid w:val="00EB24B1"/>
    <w:pPr>
      <w:spacing w:after="0"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EB24B1"/>
    <w:rPr>
      <w:rFonts w:ascii="Consolas" w:hAnsi="Consolas"/>
      <w:sz w:val="21"/>
      <w:szCs w:val="21"/>
    </w:rPr>
  </w:style>
  <w:style w:type="paragraph" w:styleId="Mapadeldocumento">
    <w:name w:val="Document Map"/>
    <w:basedOn w:val="Normal"/>
    <w:link w:val="MapadeldocumentoCar"/>
    <w:uiPriority w:val="99"/>
    <w:semiHidden/>
    <w:unhideWhenUsed/>
    <w:rsid w:val="00EB24B1"/>
    <w:pPr>
      <w:spacing w:after="0"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EB24B1"/>
    <w:rPr>
      <w:rFonts w:ascii="Segoe UI" w:hAnsi="Segoe UI" w:cs="Segoe UI"/>
      <w:sz w:val="16"/>
      <w:szCs w:val="16"/>
    </w:rPr>
  </w:style>
  <w:style w:type="character" w:styleId="nfasis">
    <w:name w:val="Emphasis"/>
    <w:basedOn w:val="Fuentedeprrafopredeter"/>
    <w:uiPriority w:val="20"/>
    <w:qFormat/>
    <w:rsid w:val="00EB24B1"/>
    <w:rPr>
      <w:i/>
      <w:iCs/>
    </w:rPr>
  </w:style>
  <w:style w:type="character" w:styleId="Textoennegrita">
    <w:name w:val="Strong"/>
    <w:basedOn w:val="Fuentedeprrafopredeter"/>
    <w:uiPriority w:val="22"/>
    <w:qFormat/>
    <w:rsid w:val="00EB24B1"/>
    <w:rPr>
      <w:b/>
      <w:bCs/>
    </w:rPr>
  </w:style>
  <w:style w:type="character" w:styleId="Hipervnculovisitado">
    <w:name w:val="FollowedHyperlink"/>
    <w:basedOn w:val="Fuentedeprrafopredeter"/>
    <w:uiPriority w:val="99"/>
    <w:semiHidden/>
    <w:unhideWhenUsed/>
    <w:rsid w:val="00EB24B1"/>
    <w:rPr>
      <w:color w:val="954F72" w:themeColor="followedHyperlink"/>
      <w:u w:val="single"/>
    </w:rPr>
  </w:style>
  <w:style w:type="character" w:styleId="Hipervnculo">
    <w:name w:val="Hyperlink"/>
    <w:basedOn w:val="Fuentedeprrafopredeter"/>
    <w:uiPriority w:val="99"/>
    <w:unhideWhenUsed/>
    <w:rsid w:val="00EB24B1"/>
    <w:rPr>
      <w:color w:val="0563C1" w:themeColor="hyperlink"/>
      <w:u w:val="single"/>
    </w:rPr>
  </w:style>
  <w:style w:type="paragraph" w:styleId="Textodebloque">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Sangra3detindependiente">
    <w:name w:val="Body Text Indent 3"/>
    <w:basedOn w:val="Normal"/>
    <w:link w:val="Sangra3detindependienteCar"/>
    <w:uiPriority w:val="99"/>
    <w:semiHidden/>
    <w:unhideWhenUsed/>
    <w:rsid w:val="00EB24B1"/>
    <w:pPr>
      <w:spacing w:after="120"/>
      <w:ind w:left="360"/>
    </w:pPr>
    <w:rPr>
      <w:sz w:val="16"/>
      <w:szCs w:val="16"/>
    </w:rPr>
  </w:style>
  <w:style w:type="character" w:customStyle="1" w:styleId="Sangra3detindependienteCar">
    <w:name w:val="Sangría 3 de t. independiente Car"/>
    <w:basedOn w:val="Fuentedeprrafopredeter"/>
    <w:link w:val="Sangra3detindependiente"/>
    <w:uiPriority w:val="99"/>
    <w:semiHidden/>
    <w:rsid w:val="00EB24B1"/>
    <w:rPr>
      <w:sz w:val="16"/>
      <w:szCs w:val="16"/>
    </w:rPr>
  </w:style>
  <w:style w:type="paragraph" w:styleId="Sangra2detindependiente">
    <w:name w:val="Body Text Indent 2"/>
    <w:basedOn w:val="Normal"/>
    <w:link w:val="Sangra2detindependienteCar"/>
    <w:uiPriority w:val="99"/>
    <w:semiHidden/>
    <w:unhideWhenUsed/>
    <w:rsid w:val="00EB24B1"/>
    <w:pPr>
      <w:spacing w:after="120" w:line="480" w:lineRule="auto"/>
      <w:ind w:left="360"/>
    </w:pPr>
  </w:style>
  <w:style w:type="character" w:customStyle="1" w:styleId="Sangra2detindependienteCar">
    <w:name w:val="Sangría 2 de t. independiente Car"/>
    <w:basedOn w:val="Fuentedeprrafopredeter"/>
    <w:link w:val="Sangra2detindependiente"/>
    <w:uiPriority w:val="99"/>
    <w:semiHidden/>
    <w:rsid w:val="00EB24B1"/>
  </w:style>
  <w:style w:type="paragraph" w:styleId="Textoindependiente3">
    <w:name w:val="Body Text 3"/>
    <w:basedOn w:val="Normal"/>
    <w:link w:val="Textoindependiente3Car"/>
    <w:uiPriority w:val="99"/>
    <w:semiHidden/>
    <w:unhideWhenUsed/>
    <w:rsid w:val="00EB24B1"/>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EB24B1"/>
    <w:rPr>
      <w:sz w:val="16"/>
      <w:szCs w:val="16"/>
    </w:rPr>
  </w:style>
  <w:style w:type="paragraph" w:styleId="Textoindependiente2">
    <w:name w:val="Body Text 2"/>
    <w:basedOn w:val="Normal"/>
    <w:link w:val="Textoindependiente2Car"/>
    <w:uiPriority w:val="99"/>
    <w:semiHidden/>
    <w:unhideWhenUsed/>
    <w:rsid w:val="00EB24B1"/>
    <w:pPr>
      <w:spacing w:after="120" w:line="480" w:lineRule="auto"/>
    </w:pPr>
  </w:style>
  <w:style w:type="character" w:customStyle="1" w:styleId="Textoindependiente2Car">
    <w:name w:val="Texto independiente 2 Car"/>
    <w:basedOn w:val="Fuentedeprrafopredeter"/>
    <w:link w:val="Textoindependiente2"/>
    <w:uiPriority w:val="99"/>
    <w:semiHidden/>
    <w:rsid w:val="00EB24B1"/>
  </w:style>
  <w:style w:type="paragraph" w:styleId="Encabezadodenota">
    <w:name w:val="Note Heading"/>
    <w:basedOn w:val="Normal"/>
    <w:next w:val="Normal"/>
    <w:link w:val="EncabezadodenotaCar"/>
    <w:uiPriority w:val="99"/>
    <w:semiHidden/>
    <w:unhideWhenUsed/>
    <w:rsid w:val="00EB24B1"/>
    <w:pPr>
      <w:spacing w:after="0" w:line="240" w:lineRule="auto"/>
    </w:pPr>
  </w:style>
  <w:style w:type="character" w:customStyle="1" w:styleId="EncabezadodenotaCar">
    <w:name w:val="Encabezado de nota Car"/>
    <w:basedOn w:val="Fuentedeprrafopredeter"/>
    <w:link w:val="Encabezadodenota"/>
    <w:uiPriority w:val="99"/>
    <w:semiHidden/>
    <w:rsid w:val="00EB24B1"/>
  </w:style>
  <w:style w:type="paragraph" w:styleId="Sangradetextonormal">
    <w:name w:val="Body Text Indent"/>
    <w:basedOn w:val="Normal"/>
    <w:link w:val="SangradetextonormalCar"/>
    <w:uiPriority w:val="99"/>
    <w:semiHidden/>
    <w:unhideWhenUsed/>
    <w:rsid w:val="00EB24B1"/>
    <w:pPr>
      <w:spacing w:after="120"/>
      <w:ind w:left="360"/>
    </w:pPr>
  </w:style>
  <w:style w:type="character" w:customStyle="1" w:styleId="SangradetextonormalCar">
    <w:name w:val="Sangría de texto normal Car"/>
    <w:basedOn w:val="Fuentedeprrafopredeter"/>
    <w:link w:val="Sangradetextonormal"/>
    <w:uiPriority w:val="99"/>
    <w:semiHidden/>
    <w:rsid w:val="00EB24B1"/>
  </w:style>
  <w:style w:type="paragraph" w:styleId="Textoindependienteprimerasangra2">
    <w:name w:val="Body Text First Indent 2"/>
    <w:basedOn w:val="Sangradetextonormal"/>
    <w:link w:val="Textoindependienteprimerasangra2Car"/>
    <w:uiPriority w:val="99"/>
    <w:semiHidden/>
    <w:unhideWhenUsed/>
    <w:rsid w:val="00EB24B1"/>
    <w:pPr>
      <w:spacing w:after="240"/>
      <w:ind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EB24B1"/>
  </w:style>
  <w:style w:type="paragraph" w:styleId="Textoindependiente">
    <w:name w:val="Body Text"/>
    <w:basedOn w:val="Normal"/>
    <w:link w:val="TextoindependienteCar"/>
    <w:uiPriority w:val="99"/>
    <w:semiHidden/>
    <w:unhideWhenUsed/>
    <w:rsid w:val="00EB24B1"/>
    <w:pPr>
      <w:spacing w:after="120"/>
    </w:pPr>
  </w:style>
  <w:style w:type="character" w:customStyle="1" w:styleId="TextoindependienteCar">
    <w:name w:val="Texto independiente Car"/>
    <w:basedOn w:val="Fuentedeprrafopredeter"/>
    <w:link w:val="Textoindependiente"/>
    <w:uiPriority w:val="99"/>
    <w:semiHidden/>
    <w:rsid w:val="00EB24B1"/>
  </w:style>
  <w:style w:type="paragraph" w:styleId="Textoindependienteprimerasangra">
    <w:name w:val="Body Text First Indent"/>
    <w:basedOn w:val="Textoindependiente"/>
    <w:link w:val="TextoindependienteprimerasangraCar"/>
    <w:uiPriority w:val="99"/>
    <w:semiHidden/>
    <w:unhideWhenUsed/>
    <w:rsid w:val="00EB24B1"/>
    <w:pPr>
      <w:spacing w:after="24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EB24B1"/>
  </w:style>
  <w:style w:type="paragraph" w:styleId="Saludo">
    <w:name w:val="Salutation"/>
    <w:basedOn w:val="Normal"/>
    <w:next w:val="Normal"/>
    <w:link w:val="SaludoCar"/>
    <w:uiPriority w:val="99"/>
    <w:semiHidden/>
    <w:unhideWhenUsed/>
    <w:rsid w:val="00EB24B1"/>
  </w:style>
  <w:style w:type="character" w:customStyle="1" w:styleId="SaludoCar">
    <w:name w:val="Saludo Car"/>
    <w:basedOn w:val="Fuentedeprrafopredeter"/>
    <w:link w:val="Saludo"/>
    <w:uiPriority w:val="99"/>
    <w:semiHidden/>
    <w:rsid w:val="00EB24B1"/>
  </w:style>
  <w:style w:type="paragraph" w:styleId="Subttulo">
    <w:name w:val="Subtitle"/>
    <w:basedOn w:val="Normal"/>
    <w:next w:val="Normal"/>
    <w:link w:val="SubttuloCar"/>
    <w:uiPriority w:val="11"/>
    <w:qFormat/>
    <w:rsid w:val="00EB24B1"/>
    <w:pPr>
      <w:numPr>
        <w:ilvl w:val="1"/>
      </w:numPr>
      <w:spacing w:after="160"/>
    </w:pPr>
    <w:rPr>
      <w:color w:val="5A5A5A" w:themeColor="text1" w:themeTint="A5"/>
      <w:spacing w:val="15"/>
    </w:rPr>
  </w:style>
  <w:style w:type="character" w:customStyle="1" w:styleId="SubttuloCar">
    <w:name w:val="Subtítulo Car"/>
    <w:basedOn w:val="Fuentedeprrafopredeter"/>
    <w:link w:val="Subttulo"/>
    <w:uiPriority w:val="11"/>
    <w:rsid w:val="00EB24B1"/>
    <w:rPr>
      <w:color w:val="5A5A5A" w:themeColor="text1" w:themeTint="A5"/>
      <w:spacing w:val="15"/>
    </w:rPr>
  </w:style>
  <w:style w:type="paragraph" w:styleId="Encabezadodemensaje">
    <w:name w:val="Message Header"/>
    <w:basedOn w:val="Normal"/>
    <w:link w:val="EncabezadodemensajeC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EB24B1"/>
    <w:rPr>
      <w:rFonts w:asciiTheme="majorHAnsi" w:eastAsiaTheme="majorEastAsia" w:hAnsiTheme="majorHAnsi" w:cstheme="majorBidi"/>
      <w:sz w:val="24"/>
      <w:szCs w:val="24"/>
      <w:shd w:val="pct20" w:color="auto" w:fill="auto"/>
    </w:rPr>
  </w:style>
  <w:style w:type="paragraph" w:styleId="Continuarlista5">
    <w:name w:val="List Continue 5"/>
    <w:basedOn w:val="Normal"/>
    <w:uiPriority w:val="99"/>
    <w:semiHidden/>
    <w:unhideWhenUsed/>
    <w:rsid w:val="00EB24B1"/>
    <w:pPr>
      <w:spacing w:after="120"/>
      <w:ind w:left="1800"/>
      <w:contextualSpacing/>
    </w:pPr>
  </w:style>
  <w:style w:type="paragraph" w:styleId="Continuarlista4">
    <w:name w:val="List Continue 4"/>
    <w:basedOn w:val="Normal"/>
    <w:uiPriority w:val="99"/>
    <w:semiHidden/>
    <w:unhideWhenUsed/>
    <w:rsid w:val="00EB24B1"/>
    <w:pPr>
      <w:spacing w:after="120"/>
      <w:ind w:left="1440"/>
      <w:contextualSpacing/>
    </w:pPr>
  </w:style>
  <w:style w:type="paragraph" w:styleId="Continuarlista3">
    <w:name w:val="List Continue 3"/>
    <w:basedOn w:val="Normal"/>
    <w:uiPriority w:val="99"/>
    <w:semiHidden/>
    <w:unhideWhenUsed/>
    <w:rsid w:val="00EB24B1"/>
    <w:pPr>
      <w:spacing w:after="120"/>
      <w:ind w:left="1080"/>
      <w:contextualSpacing/>
    </w:pPr>
  </w:style>
  <w:style w:type="paragraph" w:styleId="Continuarlista2">
    <w:name w:val="List Continue 2"/>
    <w:basedOn w:val="Normal"/>
    <w:uiPriority w:val="99"/>
    <w:semiHidden/>
    <w:unhideWhenUsed/>
    <w:rsid w:val="00EB24B1"/>
    <w:pPr>
      <w:spacing w:after="120"/>
      <w:ind w:left="720"/>
      <w:contextualSpacing/>
    </w:pPr>
  </w:style>
  <w:style w:type="paragraph" w:styleId="Continuarlista">
    <w:name w:val="List Continue"/>
    <w:basedOn w:val="Normal"/>
    <w:uiPriority w:val="99"/>
    <w:semiHidden/>
    <w:unhideWhenUsed/>
    <w:rsid w:val="00EB24B1"/>
    <w:pPr>
      <w:spacing w:after="120"/>
      <w:ind w:left="360"/>
      <w:contextualSpacing/>
    </w:pPr>
  </w:style>
  <w:style w:type="paragraph" w:styleId="Firma">
    <w:name w:val="Signature"/>
    <w:basedOn w:val="Normal"/>
    <w:link w:val="FirmaCar"/>
    <w:uiPriority w:val="99"/>
    <w:semiHidden/>
    <w:unhideWhenUsed/>
    <w:rsid w:val="00EB24B1"/>
    <w:pPr>
      <w:spacing w:after="0" w:line="240" w:lineRule="auto"/>
      <w:ind w:left="4320"/>
    </w:pPr>
  </w:style>
  <w:style w:type="character" w:customStyle="1" w:styleId="FirmaCar">
    <w:name w:val="Firma Car"/>
    <w:basedOn w:val="Fuentedeprrafopredeter"/>
    <w:link w:val="Firma"/>
    <w:uiPriority w:val="99"/>
    <w:semiHidden/>
    <w:rsid w:val="00EB24B1"/>
  </w:style>
  <w:style w:type="paragraph" w:styleId="Cierre">
    <w:name w:val="Closing"/>
    <w:basedOn w:val="Normal"/>
    <w:link w:val="CierreCar"/>
    <w:uiPriority w:val="99"/>
    <w:semiHidden/>
    <w:unhideWhenUsed/>
    <w:rsid w:val="00EB24B1"/>
    <w:pPr>
      <w:spacing w:after="0" w:line="240" w:lineRule="auto"/>
      <w:ind w:left="4320"/>
    </w:pPr>
  </w:style>
  <w:style w:type="character" w:customStyle="1" w:styleId="CierreCar">
    <w:name w:val="Cierre Car"/>
    <w:basedOn w:val="Fuentedeprrafopredeter"/>
    <w:link w:val="Cierre"/>
    <w:uiPriority w:val="99"/>
    <w:semiHidden/>
    <w:rsid w:val="00EB24B1"/>
  </w:style>
  <w:style w:type="paragraph" w:styleId="Ttulo">
    <w:name w:val="Title"/>
    <w:basedOn w:val="Normal"/>
    <w:next w:val="Normal"/>
    <w:link w:val="TtuloC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B24B1"/>
    <w:rPr>
      <w:rFonts w:asciiTheme="majorHAnsi" w:eastAsiaTheme="majorEastAsia" w:hAnsiTheme="majorHAnsi" w:cstheme="majorBidi"/>
      <w:spacing w:val="-10"/>
      <w:kern w:val="28"/>
      <w:sz w:val="56"/>
      <w:szCs w:val="56"/>
    </w:rPr>
  </w:style>
  <w:style w:type="paragraph" w:styleId="Listaconnmeros5">
    <w:name w:val="List Number 5"/>
    <w:basedOn w:val="Normal"/>
    <w:uiPriority w:val="99"/>
    <w:semiHidden/>
    <w:unhideWhenUsed/>
    <w:rsid w:val="00EB24B1"/>
    <w:pPr>
      <w:numPr>
        <w:numId w:val="2"/>
      </w:numPr>
      <w:contextualSpacing/>
    </w:pPr>
  </w:style>
  <w:style w:type="paragraph" w:styleId="Listaconnmeros4">
    <w:name w:val="List Number 4"/>
    <w:basedOn w:val="Normal"/>
    <w:uiPriority w:val="99"/>
    <w:semiHidden/>
    <w:unhideWhenUsed/>
    <w:rsid w:val="00EB24B1"/>
    <w:pPr>
      <w:numPr>
        <w:numId w:val="3"/>
      </w:numPr>
      <w:contextualSpacing/>
    </w:pPr>
  </w:style>
  <w:style w:type="paragraph" w:styleId="Listaconnmeros3">
    <w:name w:val="List Number 3"/>
    <w:basedOn w:val="Normal"/>
    <w:uiPriority w:val="99"/>
    <w:semiHidden/>
    <w:unhideWhenUsed/>
    <w:rsid w:val="00EB24B1"/>
    <w:pPr>
      <w:numPr>
        <w:numId w:val="4"/>
      </w:numPr>
      <w:contextualSpacing/>
    </w:pPr>
  </w:style>
  <w:style w:type="paragraph" w:styleId="Listaconnmeros2">
    <w:name w:val="List Number 2"/>
    <w:basedOn w:val="Normal"/>
    <w:uiPriority w:val="99"/>
    <w:semiHidden/>
    <w:unhideWhenUsed/>
    <w:rsid w:val="00EB24B1"/>
    <w:pPr>
      <w:numPr>
        <w:numId w:val="5"/>
      </w:numPr>
      <w:contextualSpacing/>
    </w:pPr>
  </w:style>
  <w:style w:type="paragraph" w:styleId="Listaconvietas5">
    <w:name w:val="List Bullet 5"/>
    <w:basedOn w:val="Normal"/>
    <w:uiPriority w:val="99"/>
    <w:semiHidden/>
    <w:unhideWhenUsed/>
    <w:rsid w:val="00EB24B1"/>
    <w:pPr>
      <w:numPr>
        <w:numId w:val="6"/>
      </w:numPr>
      <w:contextualSpacing/>
    </w:pPr>
  </w:style>
  <w:style w:type="paragraph" w:styleId="Listaconvietas4">
    <w:name w:val="List Bullet 4"/>
    <w:basedOn w:val="Normal"/>
    <w:uiPriority w:val="99"/>
    <w:semiHidden/>
    <w:unhideWhenUsed/>
    <w:rsid w:val="00EB24B1"/>
    <w:pPr>
      <w:numPr>
        <w:numId w:val="7"/>
      </w:numPr>
      <w:contextualSpacing/>
    </w:pPr>
  </w:style>
  <w:style w:type="paragraph" w:styleId="Listaconvietas3">
    <w:name w:val="List Bullet 3"/>
    <w:basedOn w:val="Normal"/>
    <w:uiPriority w:val="99"/>
    <w:semiHidden/>
    <w:unhideWhenUsed/>
    <w:rsid w:val="00EB24B1"/>
    <w:pPr>
      <w:numPr>
        <w:numId w:val="8"/>
      </w:numPr>
      <w:contextualSpacing/>
    </w:pPr>
  </w:style>
  <w:style w:type="paragraph" w:styleId="Listaconvietas2">
    <w:name w:val="List Bullet 2"/>
    <w:basedOn w:val="Normal"/>
    <w:uiPriority w:val="99"/>
    <w:semiHidden/>
    <w:unhideWhenUsed/>
    <w:rsid w:val="00EB24B1"/>
    <w:pPr>
      <w:numPr>
        <w:numId w:val="9"/>
      </w:numPr>
      <w:contextualSpacing/>
    </w:pPr>
  </w:style>
  <w:style w:type="paragraph" w:styleId="Lista5">
    <w:name w:val="List 5"/>
    <w:basedOn w:val="Normal"/>
    <w:uiPriority w:val="99"/>
    <w:semiHidden/>
    <w:unhideWhenUsed/>
    <w:rsid w:val="00EB24B1"/>
    <w:pPr>
      <w:ind w:left="1800" w:hanging="360"/>
      <w:contextualSpacing/>
    </w:pPr>
  </w:style>
  <w:style w:type="paragraph" w:styleId="Lista4">
    <w:name w:val="List 4"/>
    <w:basedOn w:val="Normal"/>
    <w:uiPriority w:val="99"/>
    <w:semiHidden/>
    <w:unhideWhenUsed/>
    <w:rsid w:val="00EB24B1"/>
    <w:pPr>
      <w:ind w:left="1440" w:hanging="360"/>
      <w:contextualSpacing/>
    </w:pPr>
  </w:style>
  <w:style w:type="paragraph" w:styleId="Lista3">
    <w:name w:val="List 3"/>
    <w:basedOn w:val="Normal"/>
    <w:uiPriority w:val="99"/>
    <w:semiHidden/>
    <w:unhideWhenUsed/>
    <w:rsid w:val="00EB24B1"/>
    <w:pPr>
      <w:ind w:left="1080" w:hanging="360"/>
      <w:contextualSpacing/>
    </w:pPr>
  </w:style>
  <w:style w:type="paragraph" w:styleId="Lista2">
    <w:name w:val="List 2"/>
    <w:basedOn w:val="Normal"/>
    <w:uiPriority w:val="99"/>
    <w:semiHidden/>
    <w:unhideWhenUsed/>
    <w:rsid w:val="00EB24B1"/>
    <w:pPr>
      <w:ind w:left="720" w:hanging="360"/>
      <w:contextualSpacing/>
    </w:pPr>
  </w:style>
  <w:style w:type="paragraph" w:styleId="Listaconnmeros">
    <w:name w:val="List Number"/>
    <w:basedOn w:val="Normal"/>
    <w:uiPriority w:val="99"/>
    <w:semiHidden/>
    <w:unhideWhenUsed/>
    <w:rsid w:val="00EB24B1"/>
    <w:pPr>
      <w:numPr>
        <w:numId w:val="10"/>
      </w:numPr>
      <w:contextualSpacing/>
    </w:pPr>
  </w:style>
  <w:style w:type="paragraph" w:styleId="Listaconvietas">
    <w:name w:val="List Bullet"/>
    <w:basedOn w:val="Normal"/>
    <w:uiPriority w:val="99"/>
    <w:semiHidden/>
    <w:unhideWhenUsed/>
    <w:rsid w:val="00EB24B1"/>
    <w:pPr>
      <w:numPr>
        <w:numId w:val="11"/>
      </w:numPr>
      <w:contextualSpacing/>
    </w:pPr>
  </w:style>
  <w:style w:type="paragraph" w:styleId="Lista">
    <w:name w:val="List"/>
    <w:basedOn w:val="Normal"/>
    <w:uiPriority w:val="99"/>
    <w:semiHidden/>
    <w:unhideWhenUsed/>
    <w:rsid w:val="00EB24B1"/>
    <w:pPr>
      <w:ind w:left="360" w:hanging="360"/>
      <w:contextualSpacing/>
    </w:pPr>
  </w:style>
  <w:style w:type="paragraph" w:styleId="Encabezadodelista">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omacroCar">
    <w:name w:val="Texto macro Car"/>
    <w:basedOn w:val="Fuentedeprrafopredeter"/>
    <w:link w:val="Textomacro"/>
    <w:uiPriority w:val="99"/>
    <w:semiHidden/>
    <w:rsid w:val="00EB24B1"/>
    <w:rPr>
      <w:rFonts w:ascii="Consolas" w:hAnsi="Consolas"/>
      <w:sz w:val="20"/>
      <w:szCs w:val="20"/>
    </w:rPr>
  </w:style>
  <w:style w:type="paragraph" w:styleId="Textoconsangra">
    <w:name w:val="table of authorities"/>
    <w:basedOn w:val="Normal"/>
    <w:next w:val="Normal"/>
    <w:uiPriority w:val="99"/>
    <w:semiHidden/>
    <w:unhideWhenUsed/>
    <w:rsid w:val="00EB24B1"/>
    <w:pPr>
      <w:spacing w:after="0"/>
      <w:ind w:left="220" w:hanging="220"/>
    </w:pPr>
  </w:style>
  <w:style w:type="paragraph" w:styleId="Textonotaalfinal">
    <w:name w:val="endnote text"/>
    <w:basedOn w:val="Normal"/>
    <w:link w:val="TextonotaalfinalCar"/>
    <w:uiPriority w:val="99"/>
    <w:semiHidden/>
    <w:unhideWhenUsed/>
    <w:rsid w:val="00EB24B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EB24B1"/>
    <w:rPr>
      <w:sz w:val="20"/>
      <w:szCs w:val="20"/>
    </w:rPr>
  </w:style>
  <w:style w:type="character" w:styleId="Refdenotaalfinal">
    <w:name w:val="endnote reference"/>
    <w:basedOn w:val="Fuentedeprrafopredeter"/>
    <w:uiPriority w:val="99"/>
    <w:semiHidden/>
    <w:unhideWhenUsed/>
    <w:rsid w:val="00EB24B1"/>
    <w:rPr>
      <w:vertAlign w:val="superscript"/>
    </w:rPr>
  </w:style>
  <w:style w:type="character" w:styleId="Nmerodepgina">
    <w:name w:val="page number"/>
    <w:basedOn w:val="Fuentedeprrafopredeter"/>
    <w:uiPriority w:val="99"/>
    <w:semiHidden/>
    <w:unhideWhenUsed/>
    <w:rsid w:val="00EB24B1"/>
  </w:style>
  <w:style w:type="character" w:styleId="Nmerodelnea">
    <w:name w:val="line number"/>
    <w:basedOn w:val="Fuentedeprrafopredeter"/>
    <w:uiPriority w:val="99"/>
    <w:semiHidden/>
    <w:unhideWhenUsed/>
    <w:rsid w:val="00EB24B1"/>
  </w:style>
  <w:style w:type="character" w:styleId="Refdenotaalpie">
    <w:name w:val="footnote reference"/>
    <w:basedOn w:val="Fuentedeprrafopredeter"/>
    <w:uiPriority w:val="99"/>
    <w:semiHidden/>
    <w:unhideWhenUsed/>
    <w:rsid w:val="00EB24B1"/>
    <w:rPr>
      <w:vertAlign w:val="superscript"/>
    </w:rPr>
  </w:style>
  <w:style w:type="paragraph" w:styleId="Remitedesobre">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adeilustraciones">
    <w:name w:val="table of figures"/>
    <w:basedOn w:val="Normal"/>
    <w:next w:val="Normal"/>
    <w:uiPriority w:val="99"/>
    <w:semiHidden/>
    <w:unhideWhenUsed/>
    <w:rsid w:val="00EB24B1"/>
    <w:pPr>
      <w:spacing w:after="0"/>
    </w:pPr>
  </w:style>
  <w:style w:type="paragraph" w:styleId="Descripci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EB24B1"/>
    <w:pPr>
      <w:spacing w:after="0" w:line="240" w:lineRule="auto"/>
      <w:ind w:left="220" w:hanging="220"/>
    </w:pPr>
  </w:style>
  <w:style w:type="paragraph" w:styleId="Ttulodendice">
    <w:name w:val="index heading"/>
    <w:basedOn w:val="Normal"/>
    <w:next w:val="ndice1"/>
    <w:uiPriority w:val="99"/>
    <w:semiHidden/>
    <w:unhideWhenUsed/>
    <w:rsid w:val="00EB24B1"/>
    <w:rPr>
      <w:rFonts w:asciiTheme="majorHAnsi" w:eastAsiaTheme="majorEastAsia" w:hAnsiTheme="majorHAnsi" w:cstheme="majorBidi"/>
      <w:b/>
      <w:bCs/>
    </w:rPr>
  </w:style>
  <w:style w:type="paragraph" w:styleId="Piedepgina">
    <w:name w:val="footer"/>
    <w:basedOn w:val="Normal"/>
    <w:link w:val="PiedepginaCar"/>
    <w:uiPriority w:val="99"/>
    <w:unhideWhenUsed/>
    <w:rsid w:val="00EB24B1"/>
    <w:pPr>
      <w:tabs>
        <w:tab w:val="center" w:pos="4320"/>
        <w:tab w:val="right" w:pos="8640"/>
      </w:tabs>
      <w:spacing w:after="0" w:line="240" w:lineRule="auto"/>
    </w:pPr>
  </w:style>
  <w:style w:type="character" w:customStyle="1" w:styleId="PiedepginaCar">
    <w:name w:val="Pie de página Car"/>
    <w:basedOn w:val="Fuentedeprrafopredeter"/>
    <w:link w:val="Piedepgina"/>
    <w:uiPriority w:val="99"/>
    <w:rsid w:val="00EB24B1"/>
  </w:style>
  <w:style w:type="paragraph" w:styleId="Encabezado">
    <w:name w:val="header"/>
    <w:basedOn w:val="Normal"/>
    <w:link w:val="EncabezadoCar"/>
    <w:uiPriority w:val="99"/>
    <w:unhideWhenUsed/>
    <w:rsid w:val="00EB24B1"/>
    <w:pPr>
      <w:tabs>
        <w:tab w:val="center" w:pos="4320"/>
        <w:tab w:val="right" w:pos="8640"/>
      </w:tabs>
      <w:spacing w:after="0" w:line="240" w:lineRule="auto"/>
    </w:pPr>
  </w:style>
  <w:style w:type="character" w:customStyle="1" w:styleId="EncabezadoCar">
    <w:name w:val="Encabezado Car"/>
    <w:basedOn w:val="Fuentedeprrafopredeter"/>
    <w:link w:val="Encabezado"/>
    <w:uiPriority w:val="99"/>
    <w:rsid w:val="00EB24B1"/>
  </w:style>
  <w:style w:type="paragraph" w:styleId="Textonotapie">
    <w:name w:val="footnote text"/>
    <w:basedOn w:val="Normal"/>
    <w:link w:val="TextonotapieCar"/>
    <w:uiPriority w:val="99"/>
    <w:semiHidden/>
    <w:unhideWhenUsed/>
    <w:rsid w:val="00EB24B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B24B1"/>
    <w:rPr>
      <w:sz w:val="20"/>
      <w:szCs w:val="20"/>
    </w:rPr>
  </w:style>
  <w:style w:type="paragraph" w:styleId="Sangranormal">
    <w:name w:val="Normal Indent"/>
    <w:basedOn w:val="Normal"/>
    <w:uiPriority w:val="99"/>
    <w:semiHidden/>
    <w:unhideWhenUsed/>
    <w:rsid w:val="00EB24B1"/>
    <w:pPr>
      <w:ind w:left="720"/>
    </w:pPr>
  </w:style>
  <w:style w:type="paragraph" w:styleId="TDC9">
    <w:name w:val="toc 9"/>
    <w:basedOn w:val="Normal"/>
    <w:next w:val="Normal"/>
    <w:autoRedefine/>
    <w:uiPriority w:val="39"/>
    <w:semiHidden/>
    <w:unhideWhenUsed/>
    <w:rsid w:val="00EB24B1"/>
    <w:pPr>
      <w:spacing w:after="100"/>
      <w:ind w:left="1760"/>
    </w:pPr>
  </w:style>
  <w:style w:type="paragraph" w:styleId="TDC8">
    <w:name w:val="toc 8"/>
    <w:basedOn w:val="Normal"/>
    <w:next w:val="Normal"/>
    <w:autoRedefine/>
    <w:uiPriority w:val="39"/>
    <w:semiHidden/>
    <w:unhideWhenUsed/>
    <w:rsid w:val="00EB24B1"/>
    <w:pPr>
      <w:spacing w:after="100"/>
      <w:ind w:left="1540"/>
    </w:pPr>
  </w:style>
  <w:style w:type="paragraph" w:styleId="TDC7">
    <w:name w:val="toc 7"/>
    <w:basedOn w:val="Normal"/>
    <w:next w:val="Normal"/>
    <w:autoRedefine/>
    <w:uiPriority w:val="39"/>
    <w:semiHidden/>
    <w:unhideWhenUsed/>
    <w:rsid w:val="00EB24B1"/>
    <w:pPr>
      <w:spacing w:after="100"/>
      <w:ind w:left="1320"/>
    </w:pPr>
  </w:style>
  <w:style w:type="paragraph" w:styleId="TDC6">
    <w:name w:val="toc 6"/>
    <w:basedOn w:val="Normal"/>
    <w:next w:val="Normal"/>
    <w:autoRedefine/>
    <w:uiPriority w:val="39"/>
    <w:semiHidden/>
    <w:unhideWhenUsed/>
    <w:rsid w:val="00EB24B1"/>
    <w:pPr>
      <w:spacing w:after="100"/>
      <w:ind w:left="1100"/>
    </w:pPr>
  </w:style>
  <w:style w:type="paragraph" w:styleId="TDC5">
    <w:name w:val="toc 5"/>
    <w:basedOn w:val="Normal"/>
    <w:next w:val="Normal"/>
    <w:autoRedefine/>
    <w:uiPriority w:val="39"/>
    <w:semiHidden/>
    <w:unhideWhenUsed/>
    <w:rsid w:val="00EB24B1"/>
    <w:pPr>
      <w:spacing w:after="100"/>
      <w:ind w:left="880"/>
    </w:pPr>
  </w:style>
  <w:style w:type="paragraph" w:styleId="TDC4">
    <w:name w:val="toc 4"/>
    <w:basedOn w:val="Normal"/>
    <w:next w:val="Normal"/>
    <w:autoRedefine/>
    <w:uiPriority w:val="39"/>
    <w:semiHidden/>
    <w:unhideWhenUsed/>
    <w:rsid w:val="00EB24B1"/>
    <w:pPr>
      <w:spacing w:after="100"/>
      <w:ind w:left="660"/>
    </w:pPr>
  </w:style>
  <w:style w:type="paragraph" w:styleId="TDC3">
    <w:name w:val="toc 3"/>
    <w:basedOn w:val="Normal"/>
    <w:next w:val="Normal"/>
    <w:autoRedefine/>
    <w:uiPriority w:val="39"/>
    <w:semiHidden/>
    <w:unhideWhenUsed/>
    <w:rsid w:val="00EB24B1"/>
    <w:pPr>
      <w:spacing w:after="100"/>
      <w:ind w:left="440"/>
    </w:pPr>
  </w:style>
  <w:style w:type="paragraph" w:styleId="TDC2">
    <w:name w:val="toc 2"/>
    <w:basedOn w:val="Normal"/>
    <w:next w:val="Normal"/>
    <w:autoRedefine/>
    <w:uiPriority w:val="39"/>
    <w:semiHidden/>
    <w:unhideWhenUsed/>
    <w:rsid w:val="00EB24B1"/>
    <w:pPr>
      <w:spacing w:after="100"/>
      <w:ind w:left="220"/>
    </w:pPr>
  </w:style>
  <w:style w:type="paragraph" w:styleId="TDC1">
    <w:name w:val="toc 1"/>
    <w:basedOn w:val="Normal"/>
    <w:next w:val="Normal"/>
    <w:autoRedefine/>
    <w:uiPriority w:val="39"/>
    <w:semiHidden/>
    <w:unhideWhenUsed/>
    <w:rsid w:val="00EB24B1"/>
    <w:pPr>
      <w:spacing w:after="100"/>
    </w:pPr>
  </w:style>
  <w:style w:type="paragraph" w:styleId="ndice9">
    <w:name w:val="index 9"/>
    <w:basedOn w:val="Normal"/>
    <w:next w:val="Normal"/>
    <w:autoRedefine/>
    <w:uiPriority w:val="99"/>
    <w:semiHidden/>
    <w:unhideWhenUsed/>
    <w:rsid w:val="00EB24B1"/>
    <w:pPr>
      <w:spacing w:after="0" w:line="240" w:lineRule="auto"/>
      <w:ind w:left="1980" w:hanging="220"/>
    </w:pPr>
  </w:style>
  <w:style w:type="paragraph" w:styleId="ndice8">
    <w:name w:val="index 8"/>
    <w:basedOn w:val="Normal"/>
    <w:next w:val="Normal"/>
    <w:autoRedefine/>
    <w:uiPriority w:val="99"/>
    <w:semiHidden/>
    <w:unhideWhenUsed/>
    <w:rsid w:val="00EB24B1"/>
    <w:pPr>
      <w:spacing w:after="0" w:line="240" w:lineRule="auto"/>
      <w:ind w:left="1760" w:hanging="220"/>
    </w:pPr>
  </w:style>
  <w:style w:type="paragraph" w:styleId="ndice7">
    <w:name w:val="index 7"/>
    <w:basedOn w:val="Normal"/>
    <w:next w:val="Normal"/>
    <w:autoRedefine/>
    <w:uiPriority w:val="99"/>
    <w:semiHidden/>
    <w:unhideWhenUsed/>
    <w:rsid w:val="00EB24B1"/>
    <w:pPr>
      <w:spacing w:after="0" w:line="240" w:lineRule="auto"/>
      <w:ind w:left="1540" w:hanging="220"/>
    </w:pPr>
  </w:style>
  <w:style w:type="paragraph" w:styleId="ndice6">
    <w:name w:val="index 6"/>
    <w:basedOn w:val="Normal"/>
    <w:next w:val="Normal"/>
    <w:autoRedefine/>
    <w:uiPriority w:val="99"/>
    <w:semiHidden/>
    <w:unhideWhenUsed/>
    <w:rsid w:val="00EB24B1"/>
    <w:pPr>
      <w:spacing w:after="0" w:line="240" w:lineRule="auto"/>
      <w:ind w:left="1320" w:hanging="220"/>
    </w:pPr>
  </w:style>
  <w:style w:type="paragraph" w:styleId="ndice5">
    <w:name w:val="index 5"/>
    <w:basedOn w:val="Normal"/>
    <w:next w:val="Normal"/>
    <w:autoRedefine/>
    <w:uiPriority w:val="99"/>
    <w:semiHidden/>
    <w:unhideWhenUsed/>
    <w:rsid w:val="00EB24B1"/>
    <w:pPr>
      <w:spacing w:after="0" w:line="240" w:lineRule="auto"/>
      <w:ind w:left="1100" w:hanging="220"/>
    </w:pPr>
  </w:style>
  <w:style w:type="paragraph" w:styleId="ndice4">
    <w:name w:val="index 4"/>
    <w:basedOn w:val="Normal"/>
    <w:next w:val="Normal"/>
    <w:autoRedefine/>
    <w:uiPriority w:val="99"/>
    <w:semiHidden/>
    <w:unhideWhenUsed/>
    <w:rsid w:val="00EB24B1"/>
    <w:pPr>
      <w:spacing w:after="0" w:line="240" w:lineRule="auto"/>
      <w:ind w:left="880" w:hanging="220"/>
    </w:pPr>
  </w:style>
  <w:style w:type="paragraph" w:styleId="ndice3">
    <w:name w:val="index 3"/>
    <w:basedOn w:val="Normal"/>
    <w:next w:val="Normal"/>
    <w:autoRedefine/>
    <w:uiPriority w:val="99"/>
    <w:semiHidden/>
    <w:unhideWhenUsed/>
    <w:rsid w:val="00EB24B1"/>
    <w:pPr>
      <w:spacing w:after="0" w:line="240" w:lineRule="auto"/>
      <w:ind w:left="660" w:hanging="220"/>
    </w:pPr>
  </w:style>
  <w:style w:type="paragraph" w:styleId="ndice2">
    <w:name w:val="index 2"/>
    <w:basedOn w:val="Normal"/>
    <w:next w:val="Normal"/>
    <w:autoRedefine/>
    <w:uiPriority w:val="99"/>
    <w:semiHidden/>
    <w:unhideWhenUsed/>
    <w:rsid w:val="00EB24B1"/>
    <w:pPr>
      <w:spacing w:after="0" w:line="240" w:lineRule="auto"/>
      <w:ind w:left="440" w:hanging="220"/>
    </w:pPr>
  </w:style>
  <w:style w:type="paragraph" w:styleId="Revisin">
    <w:name w:val="Revision"/>
    <w:hidden/>
    <w:uiPriority w:val="99"/>
    <w:semiHidden/>
    <w:rsid w:val="00CF730A"/>
    <w:pPr>
      <w:spacing w:after="0" w:line="240" w:lineRule="auto"/>
    </w:pPr>
  </w:style>
  <w:style w:type="character" w:styleId="Mencinsinresolver">
    <w:name w:val="Unresolved Mention"/>
    <w:basedOn w:val="Fuentedeprrafopredeter"/>
    <w:uiPriority w:val="99"/>
    <w:semiHidden/>
    <w:unhideWhenUsed/>
    <w:rsid w:val="00CC1E4B"/>
    <w:rPr>
      <w:color w:val="605E5C"/>
      <w:shd w:val="clear" w:color="auto" w:fill="E1DFDD"/>
    </w:rPr>
  </w:style>
  <w:style w:type="character" w:customStyle="1" w:styleId="mord">
    <w:name w:val="mord"/>
    <w:basedOn w:val="Fuentedeprrafopredeter"/>
    <w:rsid w:val="00DC6247"/>
  </w:style>
  <w:style w:type="character" w:customStyle="1" w:styleId="mopen">
    <w:name w:val="mopen"/>
    <w:basedOn w:val="Fuentedeprrafopredeter"/>
    <w:rsid w:val="00DC6247"/>
  </w:style>
  <w:style w:type="character" w:customStyle="1" w:styleId="vlist-s">
    <w:name w:val="vlist-s"/>
    <w:basedOn w:val="Fuentedeprrafopredeter"/>
    <w:rsid w:val="00DC6247"/>
  </w:style>
  <w:style w:type="character" w:customStyle="1" w:styleId="mpunct">
    <w:name w:val="mpunct"/>
    <w:basedOn w:val="Fuentedeprrafopredeter"/>
    <w:rsid w:val="00DC6247"/>
  </w:style>
  <w:style w:type="character" w:customStyle="1" w:styleId="mclose">
    <w:name w:val="mclose"/>
    <w:basedOn w:val="Fuentedeprrafopredeter"/>
    <w:rsid w:val="00DC6247"/>
  </w:style>
  <w:style w:type="character" w:customStyle="1" w:styleId="mrel">
    <w:name w:val="mrel"/>
    <w:basedOn w:val="Fuentedeprrafopredeter"/>
    <w:rsid w:val="00DC6247"/>
  </w:style>
  <w:style w:type="character" w:customStyle="1" w:styleId="mbin">
    <w:name w:val="mbin"/>
    <w:basedOn w:val="Fuentedeprrafopredeter"/>
    <w:rsid w:val="00DC6247"/>
  </w:style>
  <w:style w:type="character" w:customStyle="1" w:styleId="mop">
    <w:name w:val="mop"/>
    <w:basedOn w:val="Fuentedeprrafopredeter"/>
    <w:rsid w:val="00DC6247"/>
  </w:style>
  <w:style w:type="character" w:customStyle="1" w:styleId="markedcontent">
    <w:name w:val="markedcontent"/>
    <w:basedOn w:val="Fuentedeprrafopredeter"/>
    <w:rsid w:val="00CC3C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470949378">
      <w:bodyDiv w:val="1"/>
      <w:marLeft w:val="0"/>
      <w:marRight w:val="0"/>
      <w:marTop w:val="0"/>
      <w:marBottom w:val="0"/>
      <w:divBdr>
        <w:top w:val="none" w:sz="0" w:space="0" w:color="auto"/>
        <w:left w:val="none" w:sz="0" w:space="0" w:color="auto"/>
        <w:bottom w:val="none" w:sz="0" w:space="0" w:color="auto"/>
        <w:right w:val="none" w:sz="0" w:space="0" w:color="auto"/>
      </w:divBdr>
      <w:divsChild>
        <w:div w:id="1327052090">
          <w:marLeft w:val="0"/>
          <w:marRight w:val="0"/>
          <w:marTop w:val="0"/>
          <w:marBottom w:val="0"/>
          <w:divBdr>
            <w:top w:val="none" w:sz="0" w:space="0" w:color="auto"/>
            <w:left w:val="none" w:sz="0" w:space="0" w:color="auto"/>
            <w:bottom w:val="none" w:sz="0" w:space="0" w:color="auto"/>
            <w:right w:val="none" w:sz="0" w:space="0" w:color="auto"/>
          </w:divBdr>
        </w:div>
      </w:divsChild>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643194354">
      <w:bodyDiv w:val="1"/>
      <w:marLeft w:val="0"/>
      <w:marRight w:val="0"/>
      <w:marTop w:val="0"/>
      <w:marBottom w:val="0"/>
      <w:divBdr>
        <w:top w:val="none" w:sz="0" w:space="0" w:color="auto"/>
        <w:left w:val="none" w:sz="0" w:space="0" w:color="auto"/>
        <w:bottom w:val="none" w:sz="0" w:space="0" w:color="auto"/>
        <w:right w:val="none" w:sz="0" w:space="0" w:color="auto"/>
      </w:divBdr>
      <w:divsChild>
        <w:div w:id="1681467824">
          <w:marLeft w:val="0"/>
          <w:marRight w:val="0"/>
          <w:marTop w:val="0"/>
          <w:marBottom w:val="0"/>
          <w:divBdr>
            <w:top w:val="none" w:sz="0" w:space="0" w:color="auto"/>
            <w:left w:val="none" w:sz="0" w:space="0" w:color="auto"/>
            <w:bottom w:val="none" w:sz="0" w:space="0" w:color="auto"/>
            <w:right w:val="none" w:sz="0" w:space="0" w:color="auto"/>
          </w:divBdr>
        </w:div>
      </w:divsChild>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4.png"/><Relationship Id="rId42" Type="http://schemas.openxmlformats.org/officeDocument/2006/relationships/image" Target="media/image22.tiff"/><Relationship Id="rId63" Type="http://schemas.microsoft.com/office/2007/relationships/hdphoto" Target="media/hdphoto13.wdp"/><Relationship Id="rId84" Type="http://schemas.openxmlformats.org/officeDocument/2006/relationships/image" Target="media/image55.png"/><Relationship Id="rId138" Type="http://schemas.openxmlformats.org/officeDocument/2006/relationships/customXml" Target="ink/ink3.xml"/><Relationship Id="rId159" Type="http://schemas.openxmlformats.org/officeDocument/2006/relationships/image" Target="media/image1000.png"/><Relationship Id="rId170"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53" Type="http://schemas.microsoft.com/office/2007/relationships/hdphoto" Target="media/hdphoto8.wdp"/><Relationship Id="rId74" Type="http://schemas.openxmlformats.org/officeDocument/2006/relationships/image" Target="media/image45.png"/><Relationship Id="rId128" Type="http://schemas.openxmlformats.org/officeDocument/2006/relationships/image" Target="media/image98.png"/><Relationship Id="rId149" Type="http://schemas.openxmlformats.org/officeDocument/2006/relationships/image" Target="media/image950.png"/><Relationship Id="rId5" Type="http://schemas.openxmlformats.org/officeDocument/2006/relationships/numbering" Target="numbering.xml"/><Relationship Id="rId95" Type="http://schemas.openxmlformats.org/officeDocument/2006/relationships/image" Target="media/image65.png"/><Relationship Id="rId160" Type="http://schemas.openxmlformats.org/officeDocument/2006/relationships/customXml" Target="ink/ink14.xml"/><Relationship Id="rId22" Type="http://schemas.microsoft.com/office/2007/relationships/hdphoto" Target="media/hdphoto4.wdp"/><Relationship Id="rId43" Type="http://schemas.openxmlformats.org/officeDocument/2006/relationships/image" Target="media/image23.png"/><Relationship Id="rId64" Type="http://schemas.openxmlformats.org/officeDocument/2006/relationships/image" Target="media/image37.png"/><Relationship Id="rId118" Type="http://schemas.openxmlformats.org/officeDocument/2006/relationships/image" Target="media/image88.png"/><Relationship Id="rId139" Type="http://schemas.openxmlformats.org/officeDocument/2006/relationships/image" Target="media/image900.png"/><Relationship Id="rId85" Type="http://schemas.openxmlformats.org/officeDocument/2006/relationships/image" Target="media/image56.png"/><Relationship Id="rId150" Type="http://schemas.openxmlformats.org/officeDocument/2006/relationships/customXml" Target="ink/ink9.xml"/><Relationship Id="rId171" Type="http://schemas.microsoft.com/office/2011/relationships/people" Target="people.xml"/><Relationship Id="rId12" Type="http://schemas.microsoft.com/office/2011/relationships/commentsExtended" Target="commentsExtended.xml"/><Relationship Id="rId33" Type="http://schemas.openxmlformats.org/officeDocument/2006/relationships/image" Target="media/image13.png"/><Relationship Id="rId108" Type="http://schemas.openxmlformats.org/officeDocument/2006/relationships/image" Target="media/image78.png"/><Relationship Id="rId129" Type="http://schemas.openxmlformats.org/officeDocument/2006/relationships/image" Target="media/image99.png"/><Relationship Id="rId54" Type="http://schemas.openxmlformats.org/officeDocument/2006/relationships/image" Target="media/image32.png"/><Relationship Id="rId75" Type="http://schemas.openxmlformats.org/officeDocument/2006/relationships/image" Target="media/image46.png"/><Relationship Id="rId96" Type="http://schemas.openxmlformats.org/officeDocument/2006/relationships/image" Target="media/image66.png"/><Relationship Id="rId140" Type="http://schemas.openxmlformats.org/officeDocument/2006/relationships/customXml" Target="ink/ink4.xml"/><Relationship Id="rId161" Type="http://schemas.openxmlformats.org/officeDocument/2006/relationships/image" Target="media/image101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openxmlformats.org/officeDocument/2006/relationships/image" Target="media/image35.png"/><Relationship Id="rId65" Type="http://schemas.microsoft.com/office/2007/relationships/hdphoto" Target="media/hdphoto14.wdp"/><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880.png"/><Relationship Id="rId151" Type="http://schemas.openxmlformats.org/officeDocument/2006/relationships/image" Target="media/image960.png"/><Relationship Id="rId156" Type="http://schemas.openxmlformats.org/officeDocument/2006/relationships/customXml" Target="ink/ink12.xml"/><Relationship Id="rId172" Type="http://schemas.openxmlformats.org/officeDocument/2006/relationships/glossaryDocument" Target="glossary/document.xml"/><Relationship Id="rId13" Type="http://schemas.microsoft.com/office/2016/09/relationships/commentsIds" Target="commentsIds.xml"/><Relationship Id="rId18" Type="http://schemas.microsoft.com/office/2007/relationships/hdphoto" Target="media/hdphoto2.wdp"/><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microsoft.com/office/2007/relationships/hdphoto" Target="media/hdphoto9.wdp"/><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910.png"/><Relationship Id="rId146" Type="http://schemas.openxmlformats.org/officeDocument/2006/relationships/customXml" Target="ink/ink7.xml"/><Relationship Id="rId167" Type="http://schemas.openxmlformats.org/officeDocument/2006/relationships/image" Target="media/image107.tiff"/><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162" Type="http://schemas.openxmlformats.org/officeDocument/2006/relationships/image" Target="media/image66.tiff"/><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svg"/><Relationship Id="rId45" Type="http://schemas.openxmlformats.org/officeDocument/2006/relationships/image" Target="media/image25.png"/><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customXml" Target="ink/ink2.xml"/><Relationship Id="rId157" Type="http://schemas.openxmlformats.org/officeDocument/2006/relationships/image" Target="media/image990.png"/><Relationship Id="rId61" Type="http://schemas.microsoft.com/office/2007/relationships/hdphoto" Target="media/hdphoto12.wdp"/><Relationship Id="rId82" Type="http://schemas.openxmlformats.org/officeDocument/2006/relationships/image" Target="media/image53.png"/><Relationship Id="rId152" Type="http://schemas.openxmlformats.org/officeDocument/2006/relationships/customXml" Target="ink/ink10.xml"/><Relationship Id="rId173" Type="http://schemas.openxmlformats.org/officeDocument/2006/relationships/theme" Target="theme/theme1.xml"/><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3.png"/><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147" Type="http://schemas.openxmlformats.org/officeDocument/2006/relationships/image" Target="media/image940.png"/><Relationship Id="rId168" Type="http://schemas.openxmlformats.org/officeDocument/2006/relationships/header" Target="header1.xml"/><Relationship Id="rId8" Type="http://schemas.openxmlformats.org/officeDocument/2006/relationships/webSettings" Target="webSettings.xml"/><Relationship Id="rId51" Type="http://schemas.microsoft.com/office/2007/relationships/hdphoto" Target="media/hdphoto7.wdp"/><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customXml" Target="ink/ink5.xml"/><Relationship Id="rId163" Type="http://schemas.openxmlformats.org/officeDocument/2006/relationships/image" Target="media/image103.png"/><Relationship Id="rId3" Type="http://schemas.openxmlformats.org/officeDocument/2006/relationships/customXml" Target="../customXml/item3.xml"/><Relationship Id="rId25" Type="http://schemas.microsoft.com/office/2007/relationships/hdphoto" Target="media/hdphoto5.wdp"/><Relationship Id="rId46" Type="http://schemas.openxmlformats.org/officeDocument/2006/relationships/image" Target="media/image26.svg"/><Relationship Id="rId67" Type="http://schemas.microsoft.com/office/2007/relationships/hdphoto" Target="media/hdphoto15.wdp"/><Relationship Id="rId116" Type="http://schemas.openxmlformats.org/officeDocument/2006/relationships/image" Target="media/image86.png"/><Relationship Id="rId137" Type="http://schemas.openxmlformats.org/officeDocument/2006/relationships/image" Target="media/image890.png"/><Relationship Id="rId158" Type="http://schemas.openxmlformats.org/officeDocument/2006/relationships/customXml" Target="ink/ink13.xml"/><Relationship Id="rId20" Type="http://schemas.microsoft.com/office/2007/relationships/hdphoto" Target="media/hdphoto3.wdp"/><Relationship Id="rId41" Type="http://schemas.openxmlformats.org/officeDocument/2006/relationships/image" Target="media/image21.png"/><Relationship Id="rId62" Type="http://schemas.openxmlformats.org/officeDocument/2006/relationships/image" Target="media/image36.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3" Type="http://schemas.openxmlformats.org/officeDocument/2006/relationships/image" Target="media/image970.png"/><Relationship Id="rId15" Type="http://schemas.openxmlformats.org/officeDocument/2006/relationships/image" Target="media/image1.png"/><Relationship Id="rId36" Type="http://schemas.openxmlformats.org/officeDocument/2006/relationships/image" Target="media/image16.png"/><Relationship Id="rId57" Type="http://schemas.microsoft.com/office/2007/relationships/hdphoto" Target="media/hdphoto10.wdp"/><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44.png"/><Relationship Id="rId78" Type="http://schemas.openxmlformats.org/officeDocument/2006/relationships/image" Target="media/image49.png"/><Relationship Id="rId94" Type="http://schemas.microsoft.com/office/2007/relationships/hdphoto" Target="media/hdphoto16.wdp"/><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image" Target="media/image920.png"/><Relationship Id="rId148" Type="http://schemas.openxmlformats.org/officeDocument/2006/relationships/customXml" Target="ink/ink8.xml"/><Relationship Id="rId164" Type="http://schemas.openxmlformats.org/officeDocument/2006/relationships/image" Target="media/image104.svg"/><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7.png"/><Relationship Id="rId68" Type="http://schemas.openxmlformats.org/officeDocument/2006/relationships/image" Target="media/image39.png"/><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65.jpeg"/><Relationship Id="rId154" Type="http://schemas.openxmlformats.org/officeDocument/2006/relationships/customXml" Target="ink/ink11.xml"/><Relationship Id="rId16" Type="http://schemas.microsoft.com/office/2007/relationships/hdphoto" Target="media/hdphoto1.wdp"/><Relationship Id="rId37" Type="http://schemas.openxmlformats.org/officeDocument/2006/relationships/image" Target="media/image17.png"/><Relationship Id="rId58" Type="http://schemas.openxmlformats.org/officeDocument/2006/relationships/image" Target="media/image34.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44" Type="http://schemas.openxmlformats.org/officeDocument/2006/relationships/customXml" Target="ink/ink6.xml"/><Relationship Id="rId90" Type="http://schemas.openxmlformats.org/officeDocument/2006/relationships/image" Target="media/image61.png"/><Relationship Id="rId165" Type="http://schemas.openxmlformats.org/officeDocument/2006/relationships/image" Target="media/image105.png"/><Relationship Id="rId27" Type="http://schemas.microsoft.com/office/2007/relationships/hdphoto" Target="media/hdphoto6.wdp"/><Relationship Id="rId48" Type="http://schemas.openxmlformats.org/officeDocument/2006/relationships/image" Target="media/image28.png"/><Relationship Id="rId69" Type="http://schemas.openxmlformats.org/officeDocument/2006/relationships/image" Target="media/image40.png"/><Relationship Id="rId113" Type="http://schemas.openxmlformats.org/officeDocument/2006/relationships/image" Target="media/image83.png"/><Relationship Id="rId134" Type="http://schemas.openxmlformats.org/officeDocument/2006/relationships/customXml" Target="ink/ink1.xml"/><Relationship Id="rId80" Type="http://schemas.openxmlformats.org/officeDocument/2006/relationships/image" Target="media/image51.png"/><Relationship Id="rId155" Type="http://schemas.openxmlformats.org/officeDocument/2006/relationships/image" Target="media/image980.png"/><Relationship Id="rId17" Type="http://schemas.openxmlformats.org/officeDocument/2006/relationships/image" Target="media/image2.png"/><Relationship Id="rId38" Type="http://schemas.openxmlformats.org/officeDocument/2006/relationships/image" Target="media/image18.svg"/><Relationship Id="rId59" Type="http://schemas.microsoft.com/office/2007/relationships/hdphoto" Target="media/hdphoto11.wdp"/><Relationship Id="rId103" Type="http://schemas.openxmlformats.org/officeDocument/2006/relationships/image" Target="media/image73.png"/><Relationship Id="rId124" Type="http://schemas.openxmlformats.org/officeDocument/2006/relationships/image" Target="media/image94.png"/><Relationship Id="rId70" Type="http://schemas.openxmlformats.org/officeDocument/2006/relationships/image" Target="media/image41.png"/><Relationship Id="rId91" Type="http://schemas.openxmlformats.org/officeDocument/2006/relationships/image" Target="media/image62.png"/><Relationship Id="rId145" Type="http://schemas.openxmlformats.org/officeDocument/2006/relationships/image" Target="media/image930.png"/><Relationship Id="rId166" Type="http://schemas.openxmlformats.org/officeDocument/2006/relationships/image" Target="media/image106.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Textodelmarcadordeposicin"/>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Textodelmarcadordeposicin"/>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Textodelmarcadordeposicin"/>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Textodelmarcadordeposicin"/>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Textodelmarcadordeposicin"/>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Textodelmarcadordeposicin"/>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Textodelmarcadordeposicin"/>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Textodelmarcadordeposicin"/>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Textodelmarcadordeposicin"/>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Textodelmarcadordeposicin"/>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Textodelmarcadordeposicin"/>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Textodelmarcadordeposicin"/>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Textodelmarcadordeposicin"/>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Textodelmarcadordeposicin"/>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Textodelmarcadordeposicin"/>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Textodelmarcadordeposicin"/>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212D91" w:rsidRDefault="00B34312" w:rsidP="00B34312">
          <w:pPr>
            <w:pStyle w:val="2936B24891B347A1BE958F5F0C6FCF22"/>
          </w:pPr>
          <w:r>
            <w:rPr>
              <w:rStyle w:val="Textodelmarcadordeposicin"/>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12D91"/>
    <w:rsid w:val="00240527"/>
    <w:rsid w:val="00246F08"/>
    <w:rsid w:val="00271845"/>
    <w:rsid w:val="002A2A70"/>
    <w:rsid w:val="00342B71"/>
    <w:rsid w:val="003834AA"/>
    <w:rsid w:val="0038485A"/>
    <w:rsid w:val="003A0671"/>
    <w:rsid w:val="00420829"/>
    <w:rsid w:val="004C172A"/>
    <w:rsid w:val="004C6161"/>
    <w:rsid w:val="004D6109"/>
    <w:rsid w:val="004E53BC"/>
    <w:rsid w:val="004F691C"/>
    <w:rsid w:val="0053766C"/>
    <w:rsid w:val="00540EA7"/>
    <w:rsid w:val="00542B2E"/>
    <w:rsid w:val="00542F82"/>
    <w:rsid w:val="006251EE"/>
    <w:rsid w:val="00681FC4"/>
    <w:rsid w:val="006C1770"/>
    <w:rsid w:val="006E2F97"/>
    <w:rsid w:val="00700C4F"/>
    <w:rsid w:val="00762785"/>
    <w:rsid w:val="00766ECC"/>
    <w:rsid w:val="00776927"/>
    <w:rsid w:val="00790AD1"/>
    <w:rsid w:val="007B17FA"/>
    <w:rsid w:val="007B7580"/>
    <w:rsid w:val="007F62A8"/>
    <w:rsid w:val="00822EE4"/>
    <w:rsid w:val="00886699"/>
    <w:rsid w:val="009032AA"/>
    <w:rsid w:val="00934D08"/>
    <w:rsid w:val="009644B9"/>
    <w:rsid w:val="009B2E55"/>
    <w:rsid w:val="009B37DC"/>
    <w:rsid w:val="00A16E12"/>
    <w:rsid w:val="00A53D82"/>
    <w:rsid w:val="00A568F7"/>
    <w:rsid w:val="00B34312"/>
    <w:rsid w:val="00B479F5"/>
    <w:rsid w:val="00BA3D08"/>
    <w:rsid w:val="00BD324E"/>
    <w:rsid w:val="00BE0111"/>
    <w:rsid w:val="00BF03A7"/>
    <w:rsid w:val="00BF386D"/>
    <w:rsid w:val="00C1167A"/>
    <w:rsid w:val="00C52D0F"/>
    <w:rsid w:val="00C86CE7"/>
    <w:rsid w:val="00C905E7"/>
    <w:rsid w:val="00C967AD"/>
    <w:rsid w:val="00CC2D28"/>
    <w:rsid w:val="00D03D22"/>
    <w:rsid w:val="00DD159E"/>
    <w:rsid w:val="00E22952"/>
    <w:rsid w:val="00EA0B81"/>
    <w:rsid w:val="00F80B75"/>
    <w:rsid w:val="00FB5C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B75"/>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58">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58">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25</Pages>
  <Words>106933</Words>
  <Characters>588136</Characters>
  <Application>Microsoft Office Word</Application>
  <DocSecurity>0</DocSecurity>
  <Lines>4901</Lines>
  <Paragraphs>13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3682</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RICHARD JAMES HEWITT</cp:lastModifiedBy>
  <cp:revision>36</cp:revision>
  <cp:lastPrinted>2021-09-05T12:12:00Z</cp:lastPrinted>
  <dcterms:created xsi:type="dcterms:W3CDTF">2021-10-03T10:26:00Z</dcterms:created>
  <dcterms:modified xsi:type="dcterms:W3CDTF">2021-12-0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False</vt:lpwstr>
  </property>
  <property fmtid="{D5CDD505-2E9C-101B-9397-08002B2CF9AE}" pid="7" name="CitaviDocumentProperty_1">
    <vt:lpwstr>6.10.0.0</vt:lpwstr>
  </property>
</Properties>
</file>